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56515E" w14:textId="77777777" w:rsidR="00725672" w:rsidRDefault="00725672" w:rsidP="00725672">
      <w:pPr>
        <w:rPr>
          <w:rFonts w:ascii="Times New Roman" w:hAnsi="Times New Roman"/>
        </w:rPr>
      </w:pPr>
    </w:p>
    <w:p w14:paraId="31BE4F30" w14:textId="476252C9" w:rsidR="00C5195D" w:rsidRDefault="00EE1D21" w:rsidP="00725672">
      <w:pPr>
        <w:pStyle w:val="Title"/>
      </w:pPr>
      <w:r>
        <w:t>Testing for genetic interactions with imperfect information about additive causal effects</w:t>
      </w:r>
    </w:p>
    <w:p w14:paraId="197CF3DE" w14:textId="611D07DF" w:rsidR="0087352A" w:rsidRDefault="0087352A" w:rsidP="00574337">
      <w:pPr>
        <w:pStyle w:val="BodyText"/>
      </w:pPr>
      <w:bookmarkStart w:id="0" w:name="abstract"/>
      <w:r w:rsidRPr="0087352A">
        <w:t>Gibran Hemani</w:t>
      </w:r>
      <w:r>
        <w:rPr>
          <w:vertAlign w:val="superscript"/>
        </w:rPr>
        <w:t>1,</w:t>
      </w:r>
      <w:r w:rsidRPr="0087352A">
        <w:t>*, Joseph E. Powell</w:t>
      </w:r>
      <w:r>
        <w:rPr>
          <w:vertAlign w:val="superscript"/>
        </w:rPr>
        <w:t>2,3,</w:t>
      </w:r>
      <w:r w:rsidRPr="0087352A">
        <w:t>*, Huanwei Wang</w:t>
      </w:r>
      <w:r>
        <w:rPr>
          <w:vertAlign w:val="superscript"/>
        </w:rPr>
        <w:t>4</w:t>
      </w:r>
      <w:r w:rsidRPr="0087352A">
        <w:t>, Konstantin Shakhbazov, Harm-Jan Westra</w:t>
      </w:r>
      <w:r>
        <w:rPr>
          <w:vertAlign w:val="superscript"/>
        </w:rPr>
        <w:t>5</w:t>
      </w:r>
      <w:r w:rsidRPr="0087352A">
        <w:t>, Tonu Esko</w:t>
      </w:r>
      <w:r>
        <w:rPr>
          <w:vertAlign w:val="superscript"/>
        </w:rPr>
        <w:t>6,7,8</w:t>
      </w:r>
      <w:r w:rsidRPr="0087352A">
        <w:t>, Anjali K. Henders</w:t>
      </w:r>
      <w:r>
        <w:rPr>
          <w:vertAlign w:val="superscript"/>
        </w:rPr>
        <w:t>9</w:t>
      </w:r>
      <w:r w:rsidRPr="0087352A">
        <w:t>, Allan F. McRae</w:t>
      </w:r>
      <w:r>
        <w:rPr>
          <w:vertAlign w:val="superscript"/>
        </w:rPr>
        <w:t>4</w:t>
      </w:r>
      <w:r w:rsidRPr="0087352A">
        <w:t>, Nicholas G. Martin</w:t>
      </w:r>
      <w:r>
        <w:rPr>
          <w:vertAlign w:val="superscript"/>
        </w:rPr>
        <w:t>9</w:t>
      </w:r>
      <w:r w:rsidRPr="0087352A">
        <w:t>, Andres Metspalu</w:t>
      </w:r>
      <w:r>
        <w:rPr>
          <w:vertAlign w:val="superscript"/>
        </w:rPr>
        <w:t>6</w:t>
      </w:r>
      <w:r w:rsidRPr="0087352A">
        <w:t>, Lude Franke</w:t>
      </w:r>
      <w:r>
        <w:rPr>
          <w:vertAlign w:val="superscript"/>
        </w:rPr>
        <w:t>5</w:t>
      </w:r>
      <w:r w:rsidRPr="0087352A">
        <w:t>, Grant W. Montgomery</w:t>
      </w:r>
      <w:r w:rsidR="00B20FDA">
        <w:rPr>
          <w:vertAlign w:val="superscript"/>
        </w:rPr>
        <w:t>4</w:t>
      </w:r>
      <w:r w:rsidRPr="0087352A">
        <w:t>, Michael E. Goddard</w:t>
      </w:r>
      <w:r>
        <w:rPr>
          <w:vertAlign w:val="superscript"/>
        </w:rPr>
        <w:t>10</w:t>
      </w:r>
      <w:r w:rsidRPr="0087352A">
        <w:t>, Greg Gibson</w:t>
      </w:r>
      <w:r>
        <w:rPr>
          <w:vertAlign w:val="superscript"/>
        </w:rPr>
        <w:t>1</w:t>
      </w:r>
      <w:r w:rsidR="00EF37ED">
        <w:rPr>
          <w:vertAlign w:val="superscript"/>
        </w:rPr>
        <w:t>1</w:t>
      </w:r>
      <w:r w:rsidRPr="0087352A">
        <w:t>, Jian Yang</w:t>
      </w:r>
      <w:r>
        <w:rPr>
          <w:vertAlign w:val="superscript"/>
        </w:rPr>
        <w:t>4</w:t>
      </w:r>
      <w:r w:rsidR="00EF37ED">
        <w:rPr>
          <w:vertAlign w:val="superscript"/>
        </w:rPr>
        <w:t>,*</w:t>
      </w:r>
      <w:r w:rsidRPr="0087352A">
        <w:t>, Peter M. Visscher</w:t>
      </w:r>
      <w:r w:rsidRPr="005727FA">
        <w:rPr>
          <w:vertAlign w:val="superscript"/>
        </w:rPr>
        <w:t>4</w:t>
      </w:r>
      <w:r w:rsidR="00EF37ED">
        <w:rPr>
          <w:vertAlign w:val="superscript"/>
        </w:rPr>
        <w:t>,*</w:t>
      </w:r>
    </w:p>
    <w:p w14:paraId="3C125CBF" w14:textId="77777777" w:rsidR="00751145" w:rsidRDefault="00751145" w:rsidP="00574337">
      <w:pPr>
        <w:pStyle w:val="BodyText"/>
      </w:pPr>
      <w:r>
        <w:t>Affiliations:</w:t>
      </w:r>
    </w:p>
    <w:p w14:paraId="58730100" w14:textId="47662065" w:rsidR="0087352A" w:rsidRPr="005727FA" w:rsidRDefault="00751145" w:rsidP="0087352A">
      <w:pPr>
        <w:pStyle w:val="BodyText"/>
        <w:numPr>
          <w:ilvl w:val="0"/>
          <w:numId w:val="2"/>
        </w:numPr>
      </w:pPr>
      <w:r>
        <w:t>MRC Integrative Epidemiology Unit at the University of Bristol, Oakfield House, Oakfield Grove, Bristol, UK. BS8 2BN.</w:t>
      </w:r>
    </w:p>
    <w:p w14:paraId="79DC560A" w14:textId="77777777" w:rsidR="0087352A" w:rsidRPr="0087352A" w:rsidRDefault="0087352A" w:rsidP="0087352A">
      <w:pPr>
        <w:pStyle w:val="BodyText"/>
        <w:numPr>
          <w:ilvl w:val="0"/>
          <w:numId w:val="2"/>
        </w:numPr>
        <w:rPr>
          <w:lang w:val="en-GB"/>
        </w:rPr>
      </w:pPr>
      <w:r w:rsidRPr="005727FA">
        <w:rPr>
          <w:lang w:val="en-GB"/>
        </w:rPr>
        <w:t>UNSW Cellular Genomics Futures Institute, School of Medical Sciences, University of New South Wales, Sydney, NSW, Australia</w:t>
      </w:r>
    </w:p>
    <w:p w14:paraId="7A1931F1" w14:textId="745626FF" w:rsidR="0087352A" w:rsidRPr="005727FA" w:rsidRDefault="0087352A" w:rsidP="0087352A">
      <w:pPr>
        <w:pStyle w:val="BodyText"/>
        <w:numPr>
          <w:ilvl w:val="0"/>
          <w:numId w:val="2"/>
        </w:numPr>
        <w:rPr>
          <w:lang w:val="en-GB"/>
        </w:rPr>
      </w:pPr>
      <w:r w:rsidRPr="005727FA">
        <w:rPr>
          <w:lang w:val="en-GB"/>
        </w:rPr>
        <w:t>Garvan-Weizmann Centre for Cellular Genomics, Garvan Institute of Medical Research, Sydney, NSW, Australia</w:t>
      </w:r>
    </w:p>
    <w:p w14:paraId="16A4D072" w14:textId="77777777" w:rsidR="0087352A" w:rsidRPr="0087352A" w:rsidRDefault="0087352A" w:rsidP="0087352A">
      <w:pPr>
        <w:pStyle w:val="BodyText"/>
        <w:numPr>
          <w:ilvl w:val="0"/>
          <w:numId w:val="2"/>
        </w:numPr>
        <w:rPr>
          <w:lang w:val="en-GB"/>
        </w:rPr>
      </w:pPr>
      <w:r w:rsidRPr="005F523C">
        <w:rPr>
          <w:lang w:val="en-GB"/>
        </w:rPr>
        <w:t>Institute for Molecular Bioscience, University of Queensland, Brisbane, Australia</w:t>
      </w:r>
    </w:p>
    <w:p w14:paraId="2F31A6AE" w14:textId="77777777" w:rsidR="0087352A" w:rsidRDefault="0087352A" w:rsidP="0087352A">
      <w:pPr>
        <w:pStyle w:val="BodyText"/>
        <w:numPr>
          <w:ilvl w:val="0"/>
          <w:numId w:val="2"/>
        </w:numPr>
        <w:rPr>
          <w:lang w:val="en-GB"/>
        </w:rPr>
      </w:pPr>
      <w:r w:rsidRPr="0087352A">
        <w:rPr>
          <w:lang w:val="en-GB"/>
        </w:rPr>
        <w:t>Department of Genetics, University Medical Center Groningen, University of Groningen, Hanzeplein 1, 9700 RB Groningen, The Netherlands.</w:t>
      </w:r>
    </w:p>
    <w:p w14:paraId="7FDB3597" w14:textId="77777777" w:rsidR="0087352A" w:rsidRDefault="0087352A" w:rsidP="0087352A">
      <w:pPr>
        <w:pStyle w:val="BodyText"/>
        <w:numPr>
          <w:ilvl w:val="0"/>
          <w:numId w:val="2"/>
        </w:numPr>
        <w:rPr>
          <w:lang w:val="en-GB"/>
        </w:rPr>
      </w:pPr>
      <w:r w:rsidRPr="0087352A">
        <w:rPr>
          <w:lang w:val="en-GB"/>
        </w:rPr>
        <w:t>Estonian Genome Center, University of Tartu, Tartu 51010, Estonia</w:t>
      </w:r>
    </w:p>
    <w:p w14:paraId="3584E5AC" w14:textId="77777777" w:rsidR="0087352A" w:rsidRDefault="0087352A" w:rsidP="0087352A">
      <w:pPr>
        <w:pStyle w:val="BodyText"/>
        <w:numPr>
          <w:ilvl w:val="0"/>
          <w:numId w:val="2"/>
        </w:numPr>
        <w:rPr>
          <w:lang w:val="en-GB"/>
        </w:rPr>
      </w:pPr>
      <w:r w:rsidRPr="0087352A">
        <w:rPr>
          <w:lang w:val="en-GB"/>
        </w:rPr>
        <w:t>Medical and Population Genetics, Broad Institute, Cambridge, Massachusetts 02142, USA</w:t>
      </w:r>
    </w:p>
    <w:p w14:paraId="4A23A1ED" w14:textId="77777777" w:rsidR="0087352A" w:rsidRDefault="0087352A" w:rsidP="0087352A">
      <w:pPr>
        <w:pStyle w:val="BodyText"/>
        <w:numPr>
          <w:ilvl w:val="0"/>
          <w:numId w:val="2"/>
        </w:numPr>
        <w:rPr>
          <w:lang w:val="en-GB"/>
        </w:rPr>
      </w:pPr>
      <w:r w:rsidRPr="0087352A">
        <w:rPr>
          <w:lang w:val="en-GB"/>
        </w:rPr>
        <w:t>Divisions of Endocrinology, Children's Hospital, Boston, Massachusetts 02115, USA.</w:t>
      </w:r>
    </w:p>
    <w:p w14:paraId="6901F4AA" w14:textId="4D1B2DC3" w:rsidR="0087352A" w:rsidRDefault="0087352A" w:rsidP="0087352A">
      <w:pPr>
        <w:pStyle w:val="BodyText"/>
        <w:numPr>
          <w:ilvl w:val="0"/>
          <w:numId w:val="2"/>
        </w:numPr>
        <w:rPr>
          <w:lang w:val="en-GB"/>
        </w:rPr>
      </w:pPr>
      <w:r w:rsidRPr="0087352A">
        <w:rPr>
          <w:lang w:val="en-GB"/>
        </w:rPr>
        <w:t>Queensland Institute of Medical Research, Brisbane, Queensland 4006, Australia.</w:t>
      </w:r>
    </w:p>
    <w:p w14:paraId="26B77CEA" w14:textId="6D5AD6B9" w:rsidR="00EF37ED" w:rsidRDefault="00EF37ED" w:rsidP="0087352A">
      <w:pPr>
        <w:pStyle w:val="BodyText"/>
        <w:numPr>
          <w:ilvl w:val="0"/>
          <w:numId w:val="2"/>
        </w:numPr>
        <w:rPr>
          <w:lang w:val="en-GB"/>
        </w:rPr>
      </w:pPr>
      <w:r w:rsidRPr="00EF37ED">
        <w:rPr>
          <w:lang w:val="en-GB"/>
        </w:rPr>
        <w:t>Faculty of Veterinary and Agricultural Science, University of</w:t>
      </w:r>
      <w:r>
        <w:rPr>
          <w:lang w:val="en-GB"/>
        </w:rPr>
        <w:t xml:space="preserve"> </w:t>
      </w:r>
      <w:r w:rsidRPr="00EF37ED">
        <w:rPr>
          <w:lang w:val="en-GB"/>
        </w:rPr>
        <w:t>Melbourne, Melbourne 3052 VIC, Australia</w:t>
      </w:r>
    </w:p>
    <w:p w14:paraId="288C5850" w14:textId="660DE072" w:rsidR="0087352A" w:rsidRPr="0087352A" w:rsidRDefault="0087352A" w:rsidP="0087352A">
      <w:pPr>
        <w:pStyle w:val="BodyText"/>
        <w:numPr>
          <w:ilvl w:val="0"/>
          <w:numId w:val="2"/>
        </w:numPr>
        <w:rPr>
          <w:lang w:val="en-GB"/>
        </w:rPr>
      </w:pPr>
      <w:r w:rsidRPr="0087352A">
        <w:rPr>
          <w:lang w:val="en-GB"/>
        </w:rPr>
        <w:t>School of Biology and Centre for Integrative Genomics, Georgia Institute of Technology, Atlanta, Georgia 30332, USA.</w:t>
      </w:r>
    </w:p>
    <w:p w14:paraId="5D3493F6" w14:textId="535ED2DB" w:rsidR="00742126" w:rsidRPr="0087352A" w:rsidRDefault="00742126" w:rsidP="005727FA">
      <w:pPr>
        <w:pStyle w:val="BodyText"/>
        <w:rPr>
          <w:lang w:val="en-GB"/>
        </w:rPr>
      </w:pPr>
      <w:r>
        <w:rPr>
          <w:lang w:val="en-GB"/>
        </w:rPr>
        <w:t>* These authors contributed equally</w:t>
      </w:r>
    </w:p>
    <w:p w14:paraId="156E99D1" w14:textId="77777777" w:rsidR="00F50FAA" w:rsidRDefault="00F50FAA">
      <w:pPr>
        <w:rPr>
          <w:rFonts w:asciiTheme="majorHAnsi" w:eastAsiaTheme="majorEastAsia" w:hAnsiTheme="majorHAnsi" w:cstheme="majorBidi"/>
          <w:b/>
          <w:bCs/>
          <w:color w:val="4F81BD" w:themeColor="accent1"/>
          <w:sz w:val="32"/>
          <w:szCs w:val="32"/>
        </w:rPr>
      </w:pPr>
      <w:r>
        <w:br w:type="page"/>
      </w:r>
    </w:p>
    <w:p w14:paraId="714DC91A" w14:textId="5A972044" w:rsidR="00C5195D" w:rsidDel="004A19E9" w:rsidRDefault="00EE1D21">
      <w:pPr>
        <w:pStyle w:val="Heading2"/>
        <w:rPr>
          <w:del w:id="1" w:author="Gibran Hemani" w:date="2020-05-25T22:24:00Z"/>
        </w:rPr>
      </w:pPr>
      <w:del w:id="2" w:author="Gibran Hemani" w:date="2020-05-25T22:24:00Z">
        <w:r w:rsidDel="004A19E9">
          <w:lastRenderedPageBreak/>
          <w:delText>Abstract</w:delText>
        </w:r>
        <w:bookmarkEnd w:id="0"/>
      </w:del>
    </w:p>
    <w:p w14:paraId="5028D538" w14:textId="11659FD6" w:rsidR="00C5195D" w:rsidDel="004A19E9" w:rsidRDefault="00EE1D21">
      <w:pPr>
        <w:pStyle w:val="FirstParagraph"/>
        <w:rPr>
          <w:del w:id="3" w:author="Gibran Hemani" w:date="2020-05-25T22:24:00Z"/>
        </w:rPr>
      </w:pPr>
      <w:del w:id="4" w:author="Gibran Hemani" w:date="2020-05-25T22:24:00Z">
        <w:r w:rsidDel="004A19E9">
          <w:delText>The extent to which genetic interaction (epistasis) contributes to the genetic architecture of human complex traits is expected to be low but remains unknown. A common approach to evaluating this question is to perform targeted or hypothesis-free searches of pairwise interactions, using a</w:delText>
        </w:r>
        <w:r w:rsidR="005E019F" w:rsidDel="004A19E9">
          <w:delText xml:space="preserve"> </w:delText>
        </w:r>
        <w:r w:rsidR="005E019F" w:rsidDel="004A19E9">
          <w:rPr>
            <w:rFonts w:eastAsiaTheme="minorHAnsi"/>
          </w:rPr>
          <w:delText xml:space="preserve">statistical </w:delText>
        </w:r>
        <w:r w:rsidDel="004A19E9">
          <w:delText>test that evaluates if</w:delText>
        </w:r>
        <w:r w:rsidR="00F46020" w:rsidDel="004A19E9">
          <w:delText xml:space="preserve"> a model with</w:delText>
        </w:r>
        <w:r w:rsidDel="004A19E9">
          <w:delText xml:space="preserve"> the interaction terms explain more</w:delText>
        </w:r>
        <w:r w:rsidR="00F46020" w:rsidDel="004A19E9">
          <w:delText xml:space="preserve"> </w:delText>
        </w:r>
        <w:r w:rsidR="009654A9" w:rsidDel="004A19E9">
          <w:delText xml:space="preserve">phenotypic </w:delText>
        </w:r>
        <w:r w:rsidR="00F46020" w:rsidDel="004A19E9">
          <w:delText>variance</w:delText>
        </w:r>
        <w:r w:rsidDel="004A19E9">
          <w:delText xml:space="preserve"> than </w:delText>
        </w:r>
        <w:r w:rsidR="00F46020" w:rsidDel="004A19E9">
          <w:delText xml:space="preserve">that with </w:delText>
        </w:r>
        <w:r w:rsidDel="004A19E9">
          <w:delText>the marginal terms alone. Using results of 501 genetic interactions</w:delText>
        </w:r>
        <w:r w:rsidR="00C303BB" w:rsidDel="004A19E9">
          <w:delText xml:space="preserve"> that we</w:delText>
        </w:r>
        <w:r w:rsidDel="004A19E9">
          <w:delText xml:space="preserve"> previously reported to influence gene expression, alongside theory and simulations, this paper seeks to explain why the standard approach is unreliable. We show that it can lead to </w:delText>
        </w:r>
        <w:r w:rsidR="00C303BB" w:rsidDel="004A19E9">
          <w:delText xml:space="preserve">increased </w:delText>
        </w:r>
        <w:r w:rsidDel="004A19E9">
          <w:delText>false discovery rates</w:delText>
        </w:r>
        <w:r w:rsidR="00F46020" w:rsidDel="004A19E9">
          <w:delText xml:space="preserve"> in both discovery and replication data sets</w:delText>
        </w:r>
        <w:r w:rsidDel="004A19E9">
          <w:delText xml:space="preserve">, and that without sequence level data and assumptions of </w:delText>
        </w:r>
        <w:r w:rsidR="009A127E" w:rsidDel="004A19E9">
          <w:delText xml:space="preserve">homogenous </w:delText>
        </w:r>
        <w:r w:rsidDel="004A19E9">
          <w:delText>additive effects</w:delText>
        </w:r>
        <w:r w:rsidR="009840E7" w:rsidDel="004A19E9">
          <w:delText xml:space="preserve"> across individuals</w:delText>
        </w:r>
        <w:r w:rsidDel="004A19E9">
          <w:delText xml:space="preserve"> being met, the problems are difficult to guard against.</w:delText>
        </w:r>
      </w:del>
    </w:p>
    <w:p w14:paraId="4988990A" w14:textId="612C9952" w:rsidR="00C5195D" w:rsidDel="004A19E9" w:rsidRDefault="00EE1D21">
      <w:pPr>
        <w:pStyle w:val="Heading2"/>
        <w:rPr>
          <w:del w:id="5" w:author="Gibran Hemani" w:date="2020-05-25T22:24:00Z"/>
        </w:rPr>
      </w:pPr>
      <w:bookmarkStart w:id="6" w:name="introduction"/>
      <w:del w:id="7" w:author="Gibran Hemani" w:date="2020-05-25T22:24:00Z">
        <w:r w:rsidDel="004A19E9">
          <w:delText>Introduction</w:delText>
        </w:r>
        <w:bookmarkEnd w:id="6"/>
      </w:del>
    </w:p>
    <w:p w14:paraId="1863EA5B" w14:textId="403906E0" w:rsidR="00C5195D" w:rsidDel="00F21C4A" w:rsidRDefault="00954D23">
      <w:pPr>
        <w:pStyle w:val="FirstParagraph"/>
        <w:rPr>
          <w:del w:id="8" w:author="Gibran Hemani" w:date="2020-05-25T20:51:00Z"/>
        </w:rPr>
      </w:pPr>
      <w:ins w:id="9" w:author="Gibran Hemani" w:date="2020-05-25T21:21:00Z">
        <w:r>
          <w:t xml:space="preserve">In a previous study </w:t>
        </w:r>
      </w:ins>
      <w:del w:id="10" w:author="Gibran Hemani" w:date="2020-05-25T20:51:00Z">
        <w:r w:rsidR="00EE1D21" w:rsidDel="00F21C4A">
          <w:delText>An important component of understanding the genetic architecture of complex traits is the extent to which the effect of a particular locus depends on the genotype at another locus</w:delText>
        </w:r>
        <w:r w:rsidR="00E51C13" w:rsidDel="00F21C4A">
          <w:delText xml:space="preserve">. This phenomenon is referred to as </w:delText>
        </w:r>
        <w:r w:rsidR="00EE1D21" w:rsidDel="00F21C4A">
          <w:delText>genetic interaction or epistasis. Knowledge of epistatic influences on complex traits may inform biological understanding of their aetiology, contribute towards improved prediction accuracy, and have implications on natural selection</w:delText>
        </w:r>
        <w:r w:rsidR="00EE1D21" w:rsidDel="00F21C4A">
          <w:fldChar w:fldCharType="begin" w:fldLock="1"/>
        </w:r>
        <w:r w:rsidR="00EE1D21" w:rsidRPr="00B10FA1" w:rsidDel="00F21C4A">
          <w:rPr>
            <w:rPrChange w:id="11" w:author="Gibran Hemani" w:date="2020-05-25T21:08:00Z">
              <w:rPr/>
            </w:rPrChange>
          </w:rPr>
          <w:delInstrText>ADDIN CSL_CITATION {"citationItems":[{"id":"ITEM-1","itemData":{"ISBN":"1471-0056","ISSN":"14710056","author":[{"dropping-particle":"","family":"Carlborg","given":"Orjan","non-dropping-particle":"","parse-names":false,"suffix":""},{"dropping-particle":"","family":"Haley","given":"Chris S","non-dropping-particle":"","parse-names":false,"suffix":""}],"container-title":"Nature Reviews Genetics","id":"ITEM-1","issue":"8","issued":{"date-parts":[["2004","8"]]},"note":"From Duplicate 2 (Epistasis: too often neglected in complex trait studies? - Carlborg, Orjan; Haley, Chris S)\n\n10.1038/nrg1407","page":"618-25","publisher":"Nature Publishing Group","title":"Epistasis: too often neglected in complex trait studies?","title-short":"Epistasis","type":"article-journal","volume":"5"},"uris":["http://www.mendeley.com/documents/?uuid=12eb0af1-dc81-42e2-bb6c-7b046ee68c93"]},{"id":"ITEM-2","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2","issue":"September","issued":{"date-parts":[["2014","9","9"]]},"publisher":"Nature Publishing Group","title":"Detecting epistasis in human complex traits","type":"article-journal"},"uris":["http://www.mendeley.com/documents/?uuid=ef57df5f-0861-4cf6-8f5d-9881b28b3491"]}],"mendeley":{"formattedCitation":"&lt;sup&gt;1,2&lt;/sup&gt;","plainTextFormattedCitation":"1,2","previouslyFormattedCitation":"&lt;sup&gt;1,2&lt;/sup&gt;"},"properties":{"noteIndex":0},"schema":"https://github.com/citation-style-language/schema/raw/master/csl-citation.json"}</w:delInstrText>
        </w:r>
        <w:r w:rsidR="00EE1D21" w:rsidDel="00F21C4A">
          <w:fldChar w:fldCharType="separate"/>
        </w:r>
        <w:r w:rsidR="00EE1D21" w:rsidRPr="00EE1D21" w:rsidDel="00F21C4A">
          <w:rPr>
            <w:noProof/>
            <w:vertAlign w:val="superscript"/>
          </w:rPr>
          <w:delText>1,2</w:delText>
        </w:r>
        <w:r w:rsidR="00EE1D21" w:rsidDel="00F21C4A">
          <w:fldChar w:fldCharType="end"/>
        </w:r>
        <w:r w:rsidR="00EE1D21" w:rsidDel="00F21C4A">
          <w:delText>. Along with other non-additive genetic components, the contribution of epistatic variance to complex traits is likely to be small</w:delText>
        </w:r>
        <w:r w:rsidR="00C1042A" w:rsidDel="00F21C4A">
          <w:fldChar w:fldCharType="begin" w:fldLock="1"/>
        </w:r>
        <w:r w:rsidR="00C1042A" w:rsidDel="00F21C4A">
          <w:delInstrText>ADDIN CSL_CITATION {"citationItems":[{"id":"ITEM-1","itemData":{"DOI":"10.1371/journal.pgen.1000008","author":[{"dropping-particle":"","family":"Hill","given":"William G.","non-dropping-particle":"","parse-names":false,"suffix":""},{"dropping-particle":"","family":"Goddard","given":"Michael E.","non-dropping-particle":"","parse-names":false,"suffix":""},{"dropping-particle":"","family":"Visscher","given":"Peter M.","non-dropping-particle":"","parse-names":false,"suffix":""}],"container-title":"PLoS Genetics","id":"ITEM-1","issue":"2","issued":{"date-parts":[["2008","2"]]},"title":"Data and Theory Point to Mainly Additive Genetic Variance for Complex Traits","type":"article-journal","volume":"4"},"uris":["http://www.mendeley.com/documents/?uuid=d7903413-e432-4274-8645-c98a86f8bb74"]},{"id":"ITEM-2","itemData":{"DOI":"10.1038/nature13005","ISSN":"0028-0836","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Franke","given":"Lude","non-dropping-particle":"","parse-names":false,"suffix":""},{"dropping-particle":"","family":"Montgomery","given":"Grant W.","non-dropping-particle":"","parse-names":false,"suffix":""},{"dropping-particle":"","family":"Visscher","given":"Peter M.","non-dropping-particle":"","parse-names":false,"suffix":""},{"dropping-particle":"","family":"Powell","given":"Joseph E.","non-dropping-particle":"","parse-names":false,"suffix":""}],"container-title":"Nature","id":"ITEM-2","issue":"508(6495)","issued":{"date-parts":[["2014","2","26"]]},"page":"249-53","publisher":"Nature Publishing Group","title":"Detection and replication of epistasis influencing transcription in humans","type":"article-journal","volume":"10"},"uris":["http://www.mendeley.com/documents/?uuid=c6b30fb0-c7fe-4436-85ae-b8234685dde9"]}],"mendeley":{"formattedCitation":"&lt;sup&gt;3,4&lt;/sup&gt;","plainTextFormattedCitation":"3,4","previouslyFormattedCitation":"&lt;sup&gt;3,4&lt;/sup&gt;"},"properties":{"noteIndex":0},"schema":"https://github.com/citation-style-language/schema/raw/master/csl-citation.json"}</w:delInstrText>
        </w:r>
        <w:r w:rsidR="00C1042A" w:rsidDel="00F21C4A">
          <w:fldChar w:fldCharType="separate"/>
        </w:r>
        <w:r w:rsidR="00C1042A" w:rsidRPr="00C1042A" w:rsidDel="00F21C4A">
          <w:rPr>
            <w:noProof/>
            <w:vertAlign w:val="superscript"/>
          </w:rPr>
          <w:delText>3,4</w:delText>
        </w:r>
        <w:r w:rsidR="00C1042A" w:rsidDel="00F21C4A">
          <w:fldChar w:fldCharType="end"/>
        </w:r>
        <w:r w:rsidR="00E51C13" w:rsidDel="00F21C4A">
          <w:delText>. However,</w:delText>
        </w:r>
        <w:r w:rsidR="00EE1D21" w:rsidDel="00F21C4A">
          <w:delText xml:space="preserve"> beyond analyses of clonal organisms</w:delText>
        </w:r>
        <w:r w:rsidR="009A127E" w:rsidDel="00F21C4A">
          <w:fldChar w:fldCharType="begin" w:fldLock="1"/>
        </w:r>
        <w:r w:rsidR="0087352A" w:rsidDel="00F21C4A">
          <w:delInstrText>ADDIN CSL_CITATION {"citationItems":[{"id":"ITEM-1","itemData":{"DOI":"10.1038/nature11867","ISSN":"0028-0836","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d":{"date-parts":[["2013","2","3"]]},"page":"234-237","title":"Finding the sources of missing heritability in a yeast cross","type":"article-journal","volume":"494"},"uris":["http://www.mendeley.com/documents/?uuid=1d7f2bc6-505b-4979-ae97-6ab0b6b439df"]}],"mendeley":{"formattedCitation":"&lt;sup&gt;5&lt;/sup&gt;","plainTextFormattedCitation":"5","previouslyFormattedCitation":"&lt;sup&gt;5&lt;/sup&gt;"},"properties":{"noteIndex":0},"schema":"https://github.com/citation-style-language/schema/raw/master/csl-citation.json"}</w:delInstrText>
        </w:r>
        <w:r w:rsidR="009A127E" w:rsidDel="00F21C4A">
          <w:fldChar w:fldCharType="separate"/>
        </w:r>
        <w:r w:rsidR="009A127E" w:rsidRPr="009A127E" w:rsidDel="00F21C4A">
          <w:rPr>
            <w:noProof/>
            <w:vertAlign w:val="superscript"/>
          </w:rPr>
          <w:delText>5</w:delText>
        </w:r>
        <w:r w:rsidR="009A127E" w:rsidDel="00F21C4A">
          <w:fldChar w:fldCharType="end"/>
        </w:r>
        <w:r w:rsidR="00EE1D21" w:rsidDel="00F21C4A">
          <w:delText>,</w:delText>
        </w:r>
        <w:r w:rsidR="00923A73" w:rsidDel="00F21C4A">
          <w:delText xml:space="preserve"> broad</w:delText>
        </w:r>
        <w:r w:rsidR="00F14DBD" w:rsidDel="00F21C4A">
          <w:delText>-</w:delText>
        </w:r>
        <w:r w:rsidR="00923A73" w:rsidDel="00F21C4A">
          <w:delText>sense</w:delText>
        </w:r>
        <w:r w:rsidR="00EE1D21" w:rsidDel="00F21C4A">
          <w:delText xml:space="preserve"> heritability is not </w:delText>
        </w:r>
        <w:r w:rsidR="00344582" w:rsidDel="00F21C4A">
          <w:delText xml:space="preserve">easy </w:delText>
        </w:r>
        <w:r w:rsidR="00923A73" w:rsidDel="00F21C4A">
          <w:delText xml:space="preserve">to </w:delText>
        </w:r>
        <w:r w:rsidR="00EE1D21" w:rsidDel="00F21C4A">
          <w:delText>estima</w:delText>
        </w:r>
        <w:r w:rsidR="00923A73" w:rsidDel="00F21C4A">
          <w:delText>te</w:delText>
        </w:r>
        <w:r w:rsidR="00EE1D21" w:rsidDel="00F21C4A">
          <w:delText xml:space="preserve"> where the non-additive </w:delText>
        </w:r>
        <w:r w:rsidR="009D6954" w:rsidDel="00F21C4A">
          <w:delText xml:space="preserve">variance </w:delText>
        </w:r>
        <w:r w:rsidR="00EE1D21" w:rsidDel="00F21C4A">
          <w:delText xml:space="preserve">components </w:delText>
        </w:r>
        <w:r w:rsidR="009D6954" w:rsidDel="00F21C4A">
          <w:delText xml:space="preserve">can </w:delText>
        </w:r>
        <w:r w:rsidR="00EE1D21" w:rsidDel="00F21C4A">
          <w:delText>be captured and decomposed</w:delText>
        </w:r>
        <w:r w:rsidR="00EE1D21" w:rsidDel="00F21C4A">
          <w:fldChar w:fldCharType="begin" w:fldLock="1"/>
        </w:r>
        <w:r w:rsidR="0087352A" w:rsidDel="00F21C4A">
          <w:delInstrText>ADDIN CSL_CITATION {"citationItems":[{"id":"ITEM-1","itemData":{"DOI":"10.1038/nrg2322","ISSN":"1471-0056","author":[{"dropping-particle":"","family":"Visscher","given":"Peter M.","non-dropping-particle":"","parse-names":false,"suffix":""},{"dropping-particle":"","family":"Hill","given":"William G.","non-dropping-particle":"","parse-names":false,"suffix":""},{"dropping-particle":"","family":"Wray","given":"Naomi R.","non-dropping-particle":"","parse-names":false,"suffix":""}],"container-title":"Nature Reviews Genetics","id":"ITEM-1","issue":"4","issued":{"date-parts":[["2008","4"]]},"page":"255-266","title":"Heritability in the genomics era [mdash] concepts and misconceptions","type":"article-journal","volume":"9"},"uris":["http://www.mendeley.com/documents/?uuid=1528b8c9-8de7-410b-8640-061c89c7b355"]}],"mendeley":{"formattedCitation":"&lt;sup&gt;6&lt;/sup&gt;","plainTextFormattedCitation":"6","previouslyFormattedCitation":"&lt;sup&gt;6&lt;/sup&gt;"},"properties":{"noteIndex":0},"schema":"https://github.com/citation-style-language/schema/raw/master/csl-citation.json"}</w:delInstrText>
        </w:r>
        <w:r w:rsidR="00EE1D21" w:rsidDel="00F21C4A">
          <w:fldChar w:fldCharType="separate"/>
        </w:r>
        <w:r w:rsidR="009A127E" w:rsidRPr="009A127E" w:rsidDel="00F21C4A">
          <w:rPr>
            <w:noProof/>
            <w:vertAlign w:val="superscript"/>
          </w:rPr>
          <w:delText>6</w:delText>
        </w:r>
        <w:r w:rsidR="00EE1D21" w:rsidDel="00F21C4A">
          <w:fldChar w:fldCharType="end"/>
        </w:r>
        <w:r w:rsidR="00EE1D21" w:rsidDel="00F21C4A">
          <w:delText>. Instead, researchers have sought to detect interacting genetic loci through association analyses to report instances of epistatic influences on complex traits.</w:delText>
        </w:r>
      </w:del>
    </w:p>
    <w:p w14:paraId="4C2250BE" w14:textId="6B5DD259" w:rsidR="00C5195D" w:rsidDel="00F21C4A" w:rsidRDefault="00EE1D21">
      <w:pPr>
        <w:pStyle w:val="BodyText"/>
        <w:rPr>
          <w:del w:id="12" w:author="Gibran Hemani" w:date="2020-05-25T20:51:00Z"/>
        </w:rPr>
      </w:pPr>
      <w:del w:id="13" w:author="Gibran Hemani" w:date="2020-05-25T20:51:00Z">
        <w:r w:rsidDel="00F21C4A">
          <w:delText>In a recent review of the literature, it was concluded that</w:delText>
        </w:r>
        <w:r w:rsidR="00C1042A" w:rsidDel="00F21C4A">
          <w:delText>,</w:delText>
        </w:r>
        <w:r w:rsidR="00C303BB" w:rsidDel="00F21C4A">
          <w:delText xml:space="preserve"> </w:delText>
        </w:r>
        <w:r w:rsidR="00C1042A" w:rsidDel="00F21C4A">
          <w:delText xml:space="preserve">among </w:delText>
        </w:r>
        <w:r w:rsidDel="00F21C4A">
          <w:delText>many empirical papers that search for epistasis influencing human complex traits</w:delText>
        </w:r>
        <w:r w:rsidR="00C1042A" w:rsidDel="00F21C4A">
          <w:delText>,</w:delText>
        </w:r>
        <w:r w:rsidDel="00F21C4A">
          <w:delText xml:space="preserve"> it was unlikely that any reported statistical genetic interactions represented robust examples of biological epistasis</w:delText>
        </w:r>
        <w:r w:rsidDel="00F21C4A">
          <w:fldChar w:fldCharType="begin" w:fldLock="1"/>
        </w:r>
        <w:r w:rsidDel="00F21C4A">
          <w:delInstrText>ADDIN CSL_CITATION {"citationItems":[{"id":"ITEM-1","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1","issue":"September","issued":{"date-parts":[["2014","9","9"]]},"publisher":"Nature Publishing Group","title":"Detecting epistasis in human complex traits","type":"article-journal"},"uris":["http://www.mendeley.com/documents/?uuid=ef57df5f-0861-4cf6-8f5d-9881b28b3491"]}],"mendeley":{"formattedCitation":"&lt;sup&gt;2&lt;/sup&gt;","plainTextFormattedCitation":"2","previouslyFormattedCitation":"&lt;sup&gt;2&lt;/sup&gt;"},"properties":{"noteIndex":0},"schema":"https://github.com/citation-style-language/schema/raw/master/csl-citation.json"}</w:delInstrText>
        </w:r>
        <w:r w:rsidDel="00F21C4A">
          <w:fldChar w:fldCharType="separate"/>
        </w:r>
        <w:r w:rsidRPr="00EE1D21" w:rsidDel="00F21C4A">
          <w:rPr>
            <w:noProof/>
            <w:vertAlign w:val="superscript"/>
          </w:rPr>
          <w:delText>2</w:delText>
        </w:r>
        <w:r w:rsidDel="00F21C4A">
          <w:fldChar w:fldCharType="end"/>
        </w:r>
        <w:r w:rsidDel="00F21C4A">
          <w:delText xml:space="preserve">. The analysis </w:delText>
        </w:r>
        <w:r w:rsidR="00C303BB" w:rsidDel="00F21C4A">
          <w:delText xml:space="preserve">that we </w:delText>
        </w:r>
        <w:r w:rsidDel="00F21C4A">
          <w:delText>presented in Hemani et al 2014</w:delText>
        </w:r>
        <w:r w:rsidDel="00F21C4A">
          <w:fldChar w:fldCharType="begin" w:fldLock="1"/>
        </w:r>
        <w:r w:rsidR="00C1042A" w:rsidDel="00F21C4A">
          <w:delInstrText>ADDIN CSL_CITATION {"citationItems":[{"id":"ITEM-1","itemData":{"DOI":"10.1038/nature13005","ISSN":"0028-0836","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Franke","given":"Lude","non-dropping-particle":"","parse-names":false,"suffix":""},{"dropping-particle":"","family":"Montgomery","given":"Grant W.","non-dropping-particle":"","parse-names":false,"suffix":""},{"dropping-particle":"","family":"Visscher","given":"Peter M.","non-dropping-particle":"","parse-names":false,"suffix":""},{"dropping-particle":"","family":"Powell","given":"Joseph E.","non-dropping-particle":"","parse-names":false,"suffix":""}],"container-title":"Nature","id":"ITEM-1","issue":"508(6495)","issued":{"date-parts":[["2014","2","26"]]},"page":"249-53","publisher":"Nature Publishing Group","title":"Detection and replication of epistasis influencing transcription in humans","type":"article-journal","volume":"10"},"uris":["http://www.mendeley.com/documents/?uuid=c6b30fb0-c7fe-4436-85ae-b8234685dde9"]}],"mendeley":{"formattedCitation":"&lt;sup&gt;4&lt;/sup&gt;","plainTextFormattedCitation":"4","previouslyFormattedCitation":"&lt;sup&gt;4&lt;/sup&gt;"},"properties":{"noteIndex":0},"schema":"https://github.com/citation-style-language/schema/raw/master/csl-citation.json"}</w:delInstrText>
        </w:r>
        <w:r w:rsidDel="00F21C4A">
          <w:fldChar w:fldCharType="separate"/>
        </w:r>
        <w:r w:rsidR="00C1042A" w:rsidRPr="00C1042A" w:rsidDel="00F21C4A">
          <w:rPr>
            <w:noProof/>
            <w:vertAlign w:val="superscript"/>
          </w:rPr>
          <w:delText>4</w:delText>
        </w:r>
        <w:r w:rsidDel="00F21C4A">
          <w:fldChar w:fldCharType="end"/>
        </w:r>
        <w:r w:rsidR="00344582" w:rsidDel="00F21C4A">
          <w:delText xml:space="preserve"> attempted to be rigorous, using </w:delText>
        </w:r>
        <w:r w:rsidR="005B7894" w:rsidDel="00F21C4A">
          <w:delText xml:space="preserve">a classical statistical test for epistasis and setting </w:delText>
        </w:r>
        <w:r w:rsidR="00344582" w:rsidDel="00F21C4A">
          <w:delText xml:space="preserve">strict </w:delText>
        </w:r>
        <w:r w:rsidR="005B7894" w:rsidDel="00F21C4A">
          <w:delText xml:space="preserve">significance </w:delText>
        </w:r>
        <w:r w:rsidR="00344582" w:rsidDel="00F21C4A">
          <w:delText>thresholds for discovery and replication</w:delText>
        </w:r>
        <w:r w:rsidDel="00F21C4A">
          <w:delText>.</w:delText>
        </w:r>
        <w:r w:rsidR="00344582" w:rsidDel="00F21C4A">
          <w:delText xml:space="preserve"> In that study we reported discovery of genetic interactions influencing gene expression levels, and replication in independent datasets, but since then doubt has been cast on even these findings</w:delText>
        </w:r>
        <w:r w:rsidR="00344582" w:rsidDel="00F21C4A">
          <w:fldChar w:fldCharType="begin" w:fldLock="1"/>
        </w:r>
        <w:r w:rsidR="0087352A" w:rsidDel="00F21C4A">
          <w:delInstrText>ADDIN CSL_CITATION {"citationItems":[{"id":"ITEM-1","itemData":{"DOI":"10.1038/nature13691","ISSN":"14764687","abstract":"Epistasis occurs when the effect of a genetic variant on a trait is dependent on genotypes of other variants elsewhere in the genome. Hemani et al. recently reported the detection and replication of many instances of epistasis between pairs of variants influencing gene expression levels in humans. Using whole-genome sequencing data from 450 individuals we strongly replicated many of the reported interactions but, in each case, a single third variant captured by our sequencing data could explain all of the apparent epistasis. Our results provide an alternative explanation for the apparent epistasis observed for gene expression in humans. There is a Reply to this Brief Communication Arising by Hemani, G. et al. Nature 514, http://dx.doi.org/10.1038/nature13692 (2014).","author":[{"dropping-particle":"","family":"Wood","given":"Andrew R.","non-dropping-particle":"","parse-names":false,"suffix":""},{"dropping-particle":"","family":"Tuke","given":"Marcus A.","non-dropping-particle":"","parse-names":false,"suffix":""},{"dropping-particle":"","family":"Nalls","given":"Mike A.","non-dropping-particle":"","parse-names":false,"suffix":""},{"dropping-particle":"","family":"Hernandez","given":"Dena G.","non-dropping-particle":"","parse-names":false,"suffix":""},{"dropping-particle":"","family":"Bandinelli","given":"Stefania","non-dropping-particle":"","parse-names":false,"suffix":""},{"dropping-particle":"","family":"Singleton","given":"Andrew B.","non-dropping-particle":"","parse-names":false,"suffix":""},{"dropping-particle":"","family":"Melzer","given":"David","non-dropping-particle":"","parse-names":false,"suffix":""},{"dropping-particle":"","family":"Ferrucci","given":"Luigi","non-dropping-particle":"","parse-names":false,"suffix":""},{"dropping-particle":"","family":"Frayling","given":"Timothy M.","non-dropping-particle":"","parse-names":false,"suffix":""},{"dropping-particle":"","family":"Weedon","given":"Michael N.","non-dropping-particle":"","parse-names":false,"suffix":""}],"container-title":"Nature","id":"ITEM-1","issue":"7520","issued":{"date-parts":[["2014","10","1"]]},"page":"E3-E5","publisher":"Nature Publishing Group","title":"Another explanation for apparent epistasis","type":"article-journal","volume":"514"},"uris":["http://www.mendeley.com/documents/?uuid=c8616a80-6c0e-35fa-8e61-90083cfd8de5"]},{"id":"ITEM-2","itemData":{"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others","given":"","non-dropping-particle":"","parse-names":false,"suffix":""}],"container-title":"Nature","id":"ITEM-2","issue":"7520","issued":{"date-parts":[["2014"]]},"page":"E5","publisher":"NIH Public Access","title":"Another Explanation for Apparent Epistasis","type":"article-journal","volume":"514"},"uris":["http://www.mendeley.com/documents/?uuid=cc477bba-96b2-4423-819c-649a994c0e68"]}],"mendeley":{"formattedCitation":"&lt;sup&gt;7,8&lt;/sup&gt;","plainTextFormattedCitation":"7,8","previouslyFormattedCitation":"&lt;sup&gt;7,8&lt;/sup&gt;"},"properties":{"noteIndex":0},"schema":"https://github.com/citation-style-language/schema/raw/master/csl-citation.json"}</w:delInstrText>
        </w:r>
        <w:r w:rsidR="00344582" w:rsidDel="00F21C4A">
          <w:fldChar w:fldCharType="separate"/>
        </w:r>
        <w:r w:rsidR="009A127E" w:rsidRPr="009A127E" w:rsidDel="00F21C4A">
          <w:rPr>
            <w:noProof/>
            <w:vertAlign w:val="superscript"/>
          </w:rPr>
          <w:delText>7,8</w:delText>
        </w:r>
        <w:r w:rsidR="00344582" w:rsidDel="00F21C4A">
          <w:fldChar w:fldCharType="end"/>
        </w:r>
        <w:r w:rsidR="00344582" w:rsidDel="00F21C4A">
          <w:delText>.</w:delText>
        </w:r>
        <w:r w:rsidDel="00F21C4A">
          <w:delText xml:space="preserve"> </w:delText>
        </w:r>
        <w:r w:rsidR="00C303BB" w:rsidDel="00F21C4A">
          <w:delText>Here,</w:delText>
        </w:r>
        <w:r w:rsidDel="00F21C4A">
          <w:delText xml:space="preserve"> we aim to provide a detailed examination of the statistical test</w:delText>
        </w:r>
        <w:r w:rsidR="00C303BB" w:rsidDel="00F21C4A">
          <w:delText xml:space="preserve"> for epistasis, which is </w:delText>
        </w:r>
        <w:r w:rsidDel="00F21C4A">
          <w:delText>employed widely, but has potential issues which have not yet been described.</w:delText>
        </w:r>
      </w:del>
    </w:p>
    <w:p w14:paraId="5B805EE4" w14:textId="7B7881CA" w:rsidR="00C5195D" w:rsidDel="00F21C4A" w:rsidRDefault="00EE1D21">
      <w:pPr>
        <w:pStyle w:val="Heading2"/>
        <w:rPr>
          <w:del w:id="14" w:author="Gibran Hemani" w:date="2020-05-25T20:51:00Z"/>
        </w:rPr>
      </w:pPr>
      <w:bookmarkStart w:id="15" w:name="X013edf3e6f690c91796e735bd6559a8c4fd0a4b"/>
      <w:del w:id="16" w:author="Gibran Hemani" w:date="2020-05-25T20:51:00Z">
        <w:r w:rsidDel="00F21C4A">
          <w:delText xml:space="preserve">The </w:delText>
        </w:r>
        <w:r w:rsidR="00C1042A" w:rsidDel="00F21C4A">
          <w:delText xml:space="preserve">traditional </w:delText>
        </w:r>
        <w:r w:rsidDel="00F21C4A">
          <w:delText>statistical test for 2-locus genetic interactions</w:delText>
        </w:r>
        <w:bookmarkEnd w:id="15"/>
      </w:del>
    </w:p>
    <w:p w14:paraId="66C530CF" w14:textId="3B3EED13" w:rsidR="00C5195D" w:rsidDel="00B10FA1" w:rsidRDefault="00EE1D21">
      <w:pPr>
        <w:pStyle w:val="FirstParagraph"/>
        <w:rPr>
          <w:del w:id="17" w:author="Gibran Hemani" w:date="2020-05-25T21:08:00Z"/>
        </w:rPr>
      </w:pPr>
      <w:del w:id="18" w:author="Gibran Hemani" w:date="2020-05-25T21:08:00Z">
        <w:r w:rsidDel="00B10FA1">
          <w:delText>Should epistatic interactions influence complex traits, their detection is known to be difficult for two reasons. First, the statistical power for an interaction term to reach significance is low in comparison to a marginal additive effect of similar magnitude. This is because the statistical test typically has a larger number of degrees of freedom</w:delText>
        </w:r>
        <w:r w:rsidR="00C303BB" w:rsidDel="00B10FA1">
          <w:delText xml:space="preserve"> (d.f.)</w:delText>
        </w:r>
        <w:r w:rsidDel="00B10FA1">
          <w:delText xml:space="preserve">, and if the causal variants are not available in the data then loss of signal with decaying </w:delText>
        </w:r>
        <w:r w:rsidR="00C303BB" w:rsidDel="00B10FA1">
          <w:delText>linkage disequilibrium (</w:delText>
        </w:r>
        <w:r w:rsidDel="00B10FA1">
          <w:delText>LD</w:delText>
        </w:r>
        <w:r w:rsidR="00C303BB" w:rsidDel="00B10FA1">
          <w:delText>)</w:delText>
        </w:r>
        <w:r w:rsidDel="00B10FA1">
          <w:delText xml:space="preserve"> between the causal variant and the observed variant is squared or quadratic, in comparison to a linear loss for additive effects</w:delText>
        </w:r>
        <w:r w:rsidDel="00B10FA1">
          <w:fldChar w:fldCharType="begin" w:fldLock="1"/>
        </w:r>
        <w:r w:rsidR="0087352A" w:rsidDel="00B10FA1">
          <w:delInstrText>ADDIN CSL_CITATION {"citationItems":[{"id":"ITEM-1","itemData":{"author":[{"dropping-particle":"","family":"Hemani","given":"Gibran","non-dropping-particle":"","parse-names":false,"suffix":""},{"dropping-particle":"","family":"Knott","given":"Sara","non-dropping-particle":"","parse-names":false,"suffix":""},{"dropping-particle":"","family":"Haley","given":"Chris","non-dropping-particle":"","parse-names":false,"suffix":""}],"container-title":"PLoS Genet","id":"ITEM-1","issue":"2","issued":{"date-parts":[["2013"]]},"page":"e1003295","publisher":"Public Library of Science","title":"An evolutionary perspective on epistasis and the missing heritability","type":"article-journal","volume":"9"},"uris":["http://www.mendeley.com/documents/?uuid=aa1a54bf-0da1-4bea-bda7-ffcdb356f300"]}],"mendeley":{"formattedCitation":"&lt;sup&gt;9&lt;/sup&gt;","plainTextFormattedCitation":"9","previouslyFormattedCitation":"&lt;sup&gt;9&lt;/sup&gt;"},"properties":{"noteIndex":0},"schema":"https://github.com/citation-style-language/schema/raw/master/csl-citation.json"}</w:delInstrText>
        </w:r>
        <w:r w:rsidDel="00B10FA1">
          <w:fldChar w:fldCharType="separate"/>
        </w:r>
        <w:r w:rsidR="009A127E" w:rsidRPr="009A127E" w:rsidDel="00B10FA1">
          <w:rPr>
            <w:noProof/>
            <w:vertAlign w:val="superscript"/>
          </w:rPr>
          <w:delText>9</w:delText>
        </w:r>
        <w:r w:rsidDel="00B10FA1">
          <w:fldChar w:fldCharType="end"/>
        </w:r>
        <w:r w:rsidDel="00B10FA1">
          <w:delText xml:space="preserve">. Second, the </w:delText>
        </w:r>
        <w:r w:rsidR="009A127E" w:rsidDel="00B10FA1">
          <w:delText xml:space="preserve">feature </w:delText>
        </w:r>
        <w:r w:rsidDel="00B10FA1">
          <w:delText>space for two-locus epistasis is O(m</w:delText>
        </w:r>
        <w:r w:rsidDel="00B10FA1">
          <w:rPr>
            <w:vertAlign w:val="superscript"/>
          </w:rPr>
          <w:delText>2</w:delText>
        </w:r>
        <w:r w:rsidDel="00B10FA1">
          <w:delText>)</w:delText>
        </w:r>
        <w:r w:rsidR="00344582" w:rsidDel="00B10FA1">
          <w:delText>, where m is the number of markers being tested</w:delText>
        </w:r>
        <w:r w:rsidDel="00B10FA1">
          <w:delText xml:space="preserve">, hence a much </w:delText>
        </w:r>
        <w:r w:rsidR="003753F0" w:rsidDel="00B10FA1">
          <w:delText>stricter</w:delText>
        </w:r>
        <w:r w:rsidDel="00B10FA1">
          <w:delText xml:space="preserve"> multiple testing correction is required than </w:delText>
        </w:r>
        <w:r w:rsidR="00C303BB" w:rsidDel="00B10FA1">
          <w:delText xml:space="preserve">association tests </w:delText>
        </w:r>
        <w:r w:rsidDel="00B10FA1">
          <w:delText>under the additive model</w:delText>
        </w:r>
        <w:r w:rsidR="00E51C13" w:rsidDel="00B10FA1">
          <w:delText>.</w:delText>
        </w:r>
        <w:r w:rsidDel="00B10FA1">
          <w:delText xml:space="preserve"> </w:delText>
        </w:r>
        <w:r w:rsidR="00E51C13" w:rsidDel="00B10FA1">
          <w:delText>I</w:delText>
        </w:r>
        <w:r w:rsidDel="00B10FA1">
          <w:delText xml:space="preserve">f the computational capability </w:delText>
        </w:r>
        <w:r w:rsidR="00E51C13" w:rsidDel="00B10FA1">
          <w:delText xml:space="preserve">does not </w:delText>
        </w:r>
        <w:r w:rsidDel="00B10FA1">
          <w:delText>exist</w:delText>
        </w:r>
        <w:r w:rsidR="00E51C13" w:rsidDel="00B10FA1">
          <w:delText xml:space="preserve"> </w:delText>
        </w:r>
        <w:r w:rsidDel="00B10FA1">
          <w:delText>to test the entire set of pairwise interactions, then the incomplete coverage likely translates into loss of power.</w:delText>
        </w:r>
      </w:del>
    </w:p>
    <w:p w14:paraId="35EE6930" w14:textId="744985C2" w:rsidR="00C5195D" w:rsidDel="00F21C4A" w:rsidRDefault="00C1042A" w:rsidP="00F21C4A">
      <w:pPr>
        <w:pStyle w:val="BodyText"/>
        <w:rPr>
          <w:del w:id="19" w:author="Gibran Hemani" w:date="2020-05-25T20:53:00Z"/>
        </w:rPr>
        <w:pPrChange w:id="20" w:author="Gibran Hemani" w:date="2020-05-25T20:53:00Z">
          <w:pPr>
            <w:pStyle w:val="BodyText"/>
          </w:pPr>
        </w:pPrChange>
      </w:pPr>
      <w:del w:id="21" w:author="Gibran Hemani" w:date="2020-05-25T20:52:00Z">
        <w:r w:rsidDel="00F21C4A">
          <w:delText>M</w:delText>
        </w:r>
        <w:r w:rsidR="00EE1D21" w:rsidDel="00F21C4A">
          <w:delText>any methods exist that attempt to circumvent these problems</w:delText>
        </w:r>
        <w:r w:rsidR="003B7E04" w:rsidDel="00F21C4A">
          <w:fldChar w:fldCharType="begin" w:fldLock="1"/>
        </w:r>
        <w:r w:rsidR="006D067A" w:rsidDel="00F21C4A">
          <w:delInstrText>ADDIN CSL_CITATION {"citationItems":[{"id":"ITEM-1","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1","issue":"September","issued":{"date-parts":[["2014","9","9"]]},"publisher":"Nature Publishing Group","title":"Detecting epistasis in human complex traits","type":"article-journal"},"uris":["http://www.mendeley.com/documents/?uuid=ef57df5f-0861-4cf6-8f5d-9881b28b3491"]}],"mendeley":{"formattedCitation":"&lt;sup&gt;2&lt;/sup&gt;","plainTextFormattedCitation":"2","previouslyFormattedCitation":"&lt;sup&gt;2&lt;/sup&gt;"},"properties":{"noteIndex":0},"schema":"https://github.com/citation-style-language/schema/raw/master/csl-citation.json"}</w:delInstrText>
        </w:r>
        <w:r w:rsidR="003B7E04" w:rsidDel="00F21C4A">
          <w:fldChar w:fldCharType="separate"/>
        </w:r>
        <w:r w:rsidR="003B7E04" w:rsidRPr="003B7E04" w:rsidDel="00F21C4A">
          <w:rPr>
            <w:noProof/>
            <w:vertAlign w:val="superscript"/>
          </w:rPr>
          <w:delText>2</w:delText>
        </w:r>
        <w:r w:rsidR="003B7E04" w:rsidDel="00F21C4A">
          <w:fldChar w:fldCharType="end"/>
        </w:r>
        <w:r w:rsidDel="00F21C4A">
          <w:delText>.</w:delText>
        </w:r>
        <w:r w:rsidR="00EE1D21" w:rsidDel="00F21C4A">
          <w:delText xml:space="preserve"> </w:delText>
        </w:r>
      </w:del>
      <w:del w:id="22" w:author="Gibran Hemani" w:date="2020-05-25T21:08:00Z">
        <w:r w:rsidDel="00B10FA1">
          <w:delText>O</w:delText>
        </w:r>
        <w:r w:rsidR="00EE1D21" w:rsidDel="00B10FA1">
          <w:delText xml:space="preserve">ne analytical strategy has been to bypass statistical power issues by selecting traits to analyse that are likely to have some large effects. In such traits, genetic perturbation could have a more proximal effect in comparison to complex diseases. </w:delText>
        </w:r>
      </w:del>
      <w:del w:id="23" w:author="Gibran Hemani" w:date="2020-05-25T20:52:00Z">
        <w:r w:rsidR="00EE1D21" w:rsidDel="00F21C4A">
          <w:delText>Recent studies have focused efforts on analysing gene expression levels for epistatic interactions partly for this reason</w:delText>
        </w:r>
        <w:r w:rsidR="0019498E" w:rsidDel="00F21C4A">
          <w:fldChar w:fldCharType="begin" w:fldLock="1"/>
        </w:r>
        <w:r w:rsidR="0087352A" w:rsidRPr="00B10FA1" w:rsidDel="00F21C4A">
          <w:rPr>
            <w:rPrChange w:id="24" w:author="Gibran Hemani" w:date="2020-05-25T21:08:00Z">
              <w:rPr/>
            </w:rPrChange>
          </w:rPr>
          <w:delInstrText>ADDIN CSL_CITATION {"citationItems":[{"id":"ITEM-1","itemData":{"DOI":"10.1038/nature13005","ISSN":"0028-0836","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Franke","given":"Lude","non-dropping-particle":"","parse-names":false,"suffix":""},{"dropping-particle":"","family":"Montgomery","given":"Grant W.","non-dropping-particle":"","parse-names":false,"suffix":""},{"dropping-particle":"","family":"Visscher","given":"Peter M.","non-dropping-particle":"","parse-names":false,"suffix":""},{"dropping-particle":"","family":"Powell","given":"Joseph E.","non-dropping-particle":"","parse-names":false,"suffix":""}],"container-title":"Nature","id":"ITEM-1","issue":"508(6495)","issued":{"date-parts":[["2014","2","26"]]},"page":"249-53","publisher":"Nature Publishing Group","title":"Detection and replication of epistasis influencing transcription in humans","type":"article-journal","volume":"10"},"uris":["http://www.mendeley.com/documents/?uuid=c6b30fb0-c7fe-4436-85ae-b8234685dde9"]},{"id":"ITEM-2","itemData":{"DOI":"http://dx.doi.org/10.7554/eLife.01381","author":[{"dropping-particle":"","family":"Brown","given":"Andrew A","non-dropping-particle":"","parse-names":false,"suffix":""},{"dropping-particle":"","family":"Buil","given":"Alfonso","non-dropping-particle":"","parse-names":false,"suffix":""},{"dropping-particle":"","family":"Viñuela","given":"Ana","non-dropping-particle":"","parse-names":false,"suffix":""},{"dropping-particle":"","family":"Lappalainen","given":"Tuuli","non-dropping-particle":"","parse-names":false,"suffix":""},{"dropping-particle":"","family":"Zheng","given":"Hou-feng","non-dropping-particle":"","parse-names":false,"suffix":""},{"dropping-particle":"","family":"Richards","given":"John B","non-dropping-particle":"","parse-names":false,"suffix":""},{"dropping-particle":"","family":"Small","given":"Kerrin S","non-dropping-particle":"","parse-names":false,"suffix":""},{"dropping-particle":"","family":"Spector","given":"Timothy D","non-dropping-particle":"","parse-names":false,"suffix":""},{"dropping-particle":"","family":"Dermitzakis","given":"Emmanouil T","non-dropping-particle":"","parse-names":false,"suffix":""},{"dropping-particle":"","family":"Durbin","given":"Richard","non-dropping-particle":"","parse-names":false,"suffix":""}],"container-title":"eLife","id":"ITEM-2","issued":{"date-parts":[["2014"]]},"page":"10.7554/eLife.01381","title":"Genetic interactions affecting human gene expression identified by variance association mapping","type":"article-journal"},"uris":["http://www.mendeley.com/documents/?uuid=255131a1-8715-44ee-8a9a-0e74b0406d3f"]}],"mendeley":{"formattedCitation":"&lt;sup&gt;4,10&lt;/sup&gt;","plainTextFormattedCitation":"4,10","previouslyFormattedCitation":"&lt;sup&gt;4,10&lt;/sup&gt;"},"properties":{"noteIndex":0},"schema":"https://github.com/citation-style-language/schema/raw/master/csl-citation.json"}</w:delInstrText>
        </w:r>
        <w:r w:rsidR="0019498E" w:rsidDel="00F21C4A">
          <w:fldChar w:fldCharType="separate"/>
        </w:r>
        <w:r w:rsidR="009A127E" w:rsidRPr="009A127E" w:rsidDel="00F21C4A">
          <w:rPr>
            <w:noProof/>
            <w:vertAlign w:val="superscript"/>
          </w:rPr>
          <w:delText>4,10</w:delText>
        </w:r>
        <w:r w:rsidR="0019498E" w:rsidDel="00F21C4A">
          <w:fldChar w:fldCharType="end"/>
        </w:r>
        <w:r w:rsidR="00EE1D21" w:rsidDel="00F21C4A">
          <w:delText xml:space="preserve">. </w:delText>
        </w:r>
      </w:del>
      <w:del w:id="25" w:author="Gibran Hemani" w:date="2020-05-25T21:08:00Z">
        <w:r w:rsidR="00EE1D21" w:rsidDel="00B10FA1">
          <w:delText xml:space="preserve">In </w:delText>
        </w:r>
        <w:r w:rsidR="00E51C13" w:rsidDel="00B10FA1">
          <w:delText>Hemani et al 2014</w:delText>
        </w:r>
      </w:del>
      <w:ins w:id="26" w:author="Gibran Hemani" w:date="2020-05-25T21:21:00Z">
        <w:r w:rsidR="00954D23">
          <w:t>w</w:t>
        </w:r>
      </w:ins>
      <w:ins w:id="27" w:author="Gibran Hemani" w:date="2020-05-25T21:09:00Z">
        <w:r w:rsidR="00B10FA1">
          <w:t xml:space="preserve">e designed a brute-force search strategy </w:t>
        </w:r>
      </w:ins>
      <w:ins w:id="28" w:author="Gibran Hemani" w:date="2020-05-25T21:10:00Z">
        <w:r w:rsidR="00850746">
          <w:t xml:space="preserve">for </w:t>
        </w:r>
      </w:ins>
      <w:ins w:id="29" w:author="Gibran Hemani" w:date="2020-05-25T21:09:00Z">
        <w:r w:rsidR="00B10FA1">
          <w:t>epistatic interactions</w:t>
        </w:r>
      </w:ins>
      <w:ins w:id="30" w:author="Gibran Hemani" w:date="2020-05-25T23:27:00Z">
        <w:r w:rsidR="008F7F55">
          <w:fldChar w:fldCharType="begin" w:fldLock="1"/>
        </w:r>
      </w:ins>
      <w:r w:rsidR="008F7F55">
        <w:instrText>ADDIN CSL_CITATION {"citationItems":[{"id":"ITEM-1","itemData":{"DOI":"10.1038/nature13005","ISSN":"0028-0836","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Franke","given":"Lude","non-dropping-particle":"","parse-names":false,"suffix":""},{"dropping-particle":"","family":"Montgomery","given":"Grant W.","non-dropping-particle":"","parse-names":false,"suffix":""},{"dropping-particle":"","family":"Visscher","given":"Peter M.","non-dropping-particle":"","parse-names":false,"suffix":""},{"dropping-particle":"","family":"Powell","given":"Joseph E.","non-dropping-particle":"","parse-names":false,"suffix":""}],"container-title":"Nature","id":"ITEM-1","issue":"508(6495)","issued":{"date-parts":[["2014","2","26"]]},"page":"249-53","publisher":"Nature Publishing Group","title":"Detection and replication of epistasis influencing transcription in humans","type":"article-journal","volume":"10"},"uris":["http://www.mendeley.com/documents/?uuid=c6b30fb0-c7fe-4436-85ae-b8234685dde9"]}],"mendeley":{"formattedCitation":"&lt;sup&gt;1&lt;/sup&gt;","plainTextFormattedCitation":"1"},"properties":{"noteIndex":0},"schema":"https://github.com/citation-style-language/schema/raw/master/csl-citation.json"}</w:instrText>
      </w:r>
      <w:r w:rsidR="008F7F55">
        <w:fldChar w:fldCharType="separate"/>
      </w:r>
      <w:r w:rsidR="008F7F55" w:rsidRPr="008F7F55">
        <w:rPr>
          <w:noProof/>
          <w:vertAlign w:val="superscript"/>
        </w:rPr>
        <w:t>1</w:t>
      </w:r>
      <w:ins w:id="31" w:author="Gibran Hemani" w:date="2020-05-25T23:27:00Z">
        <w:r w:rsidR="008F7F55">
          <w:fldChar w:fldCharType="end"/>
        </w:r>
      </w:ins>
      <w:del w:id="32" w:author="Gibran Hemani" w:date="2020-05-25T21:09:00Z">
        <w:r w:rsidR="00E51C13" w:rsidDel="00850746">
          <w:delText xml:space="preserve"> </w:delText>
        </w:r>
        <w:r w:rsidR="00EE1D21" w:rsidDel="00850746">
          <w:delText>a brute</w:delText>
        </w:r>
        <w:r w:rsidR="00321EA1" w:rsidDel="00850746">
          <w:delText>-</w:delText>
        </w:r>
        <w:r w:rsidR="00EE1D21" w:rsidDel="00850746">
          <w:delText>force search strategy was performed</w:delText>
        </w:r>
      </w:del>
      <w:r w:rsidR="00EE1D21">
        <w:t xml:space="preserve">, applying a </w:t>
      </w:r>
      <w:r w:rsidR="00C303BB">
        <w:t>4</w:t>
      </w:r>
      <w:r w:rsidR="00EE1D21">
        <w:t xml:space="preserve"> </w:t>
      </w:r>
      <w:del w:id="33" w:author="Gibran Hemani" w:date="2020-05-25T23:28:00Z">
        <w:r w:rsidR="00EE1D21" w:rsidDel="008F7F55">
          <w:delText>d.f</w:delText>
        </w:r>
      </w:del>
      <w:ins w:id="34" w:author="Gibran Hemani" w:date="2020-05-25T23:28:00Z">
        <w:r w:rsidR="008F7F55">
          <w:t>degree of freedom</w:t>
        </w:r>
      </w:ins>
      <w:del w:id="35" w:author="Gibran Hemani" w:date="2020-05-25T23:31:00Z">
        <w:r w:rsidR="00EE1D21" w:rsidDel="000C07E1">
          <w:delText>.</w:delText>
        </w:r>
      </w:del>
      <w:r w:rsidR="00EE1D21">
        <w:t xml:space="preserve"> linear model</w:t>
      </w:r>
      <w:r w:rsidR="00CE14E1">
        <w:t xml:space="preserve"> test</w:t>
      </w:r>
      <w:r w:rsidR="00EE1D21">
        <w:t xml:space="preserve"> for each pairwise combination of 528,509 genotyped autosomal single nucleotide polymorphisms (SNPs)</w:t>
      </w:r>
      <w:ins w:id="36" w:author="Gibran Hemani" w:date="2020-05-25T23:31:00Z">
        <w:r w:rsidR="000C07E1">
          <w:t>,</w:t>
        </w:r>
      </w:ins>
      <w:r w:rsidR="00EE1D21">
        <w:t xml:space="preserve"> </w:t>
      </w:r>
      <w:r w:rsidR="00205D95">
        <w:t xml:space="preserve">for </w:t>
      </w:r>
      <w:r w:rsidR="00EE1D21">
        <w:t>each of 7,339 gene expression levels</w:t>
      </w:r>
      <w:ins w:id="37" w:author="Gibran Hemani" w:date="2020-05-25T23:31:00Z">
        <w:r w:rsidR="000C07E1">
          <w:t xml:space="preserve"> in whole blood</w:t>
        </w:r>
      </w:ins>
      <w:r w:rsidR="00EE1D21">
        <w:t xml:space="preserve">. The statistical test </w:t>
      </w:r>
      <w:r w:rsidR="00C303BB">
        <w:t>attempted</w:t>
      </w:r>
      <w:r w:rsidR="00EE1D21">
        <w:t xml:space="preserve"> to capture any joint effect of two independent variants that was not explained by the marginal additive or dominance effect of either of the variants</w:t>
      </w:r>
      <w:r w:rsidR="0019498E">
        <w:fldChar w:fldCharType="begin" w:fldLock="1"/>
      </w:r>
      <w:r w:rsidR="008F7F55">
        <w:instrText>ADDIN CSL_CITATION {"citationItems":[{"id":"ITEM-1","itemData":{"DOI":"10.1093/bioinformatics/btr172","ISSN":"1367-4811","PMID":"21471009","abstract":"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author":[{"dropping-particle":"","family":"Hemani","given":"Gibran","non-dropping-particle":"","parse-names":false,"suffix":""},{"dropping-particle":"","family":"Theocharidis","given":"Athanasios","non-dropping-particle":"","parse-names":false,"suffix":""},{"dropping-particle":"","family":"Wei","given":"Wenhua","non-dropping-particle":"","parse-names":false,"suffix":""},{"dropping-particle":"","family":"Haley","given":"Chris","non-dropping-particle":"","parse-names":false,"suffix":""}],"container-title":"Bioinformatics (Oxford, England)","id":"ITEM-1","issue":"11","issued":{"date-parts":[["2011","6","1"]]},"page":"1462-5","title":"EpiGPU: exhaustive pairwise epistasis scans parallelized on consumer level graphics cards.","type":"article-journal","volume":"27"},"uris":["http://www.mendeley.com/documents/?uuid=e69285cc-64dc-45e7-8fcf-93d944710a9b"]}],"mendeley":{"formattedCitation":"&lt;sup&gt;2&lt;/sup&gt;","plainTextFormattedCitation":"2","previouslyFormattedCitation":"&lt;sup&gt;1&lt;/sup&gt;"},"properties":{"noteIndex":0},"schema":"https://github.com/citation-style-language/schema/raw/master/csl-citation.json"}</w:instrText>
      </w:r>
      <w:r w:rsidR="0019498E">
        <w:fldChar w:fldCharType="separate"/>
      </w:r>
      <w:r w:rsidR="008F7F55" w:rsidRPr="008F7F55">
        <w:rPr>
          <w:noProof/>
          <w:vertAlign w:val="superscript"/>
        </w:rPr>
        <w:t>2</w:t>
      </w:r>
      <w:r w:rsidR="0019498E">
        <w:fldChar w:fldCharType="end"/>
      </w:r>
      <w:ins w:id="38" w:author="Gibran Hemani" w:date="2020-05-25T20:53:00Z">
        <w:r w:rsidR="00F21C4A">
          <w:t xml:space="preserve">. </w:t>
        </w:r>
      </w:ins>
      <w:del w:id="39" w:author="Gibran Hemani" w:date="2020-05-25T20:53:00Z">
        <w:r w:rsidR="003B5002" w:rsidDel="00F21C4A">
          <w:delText>:</w:delText>
        </w:r>
      </w:del>
    </w:p>
    <w:p w14:paraId="1646372C" w14:textId="6E132894" w:rsidR="00C5195D" w:rsidDel="00F21C4A" w:rsidRDefault="009854D5" w:rsidP="00F21C4A">
      <w:pPr>
        <w:pStyle w:val="BodyText"/>
        <w:rPr>
          <w:del w:id="40" w:author="Gibran Hemani" w:date="2020-05-25T20:53:00Z"/>
        </w:rPr>
        <w:pPrChange w:id="41" w:author="Gibran Hemani" w:date="2020-05-25T20:53:00Z">
          <w:pPr>
            <w:pStyle w:val="BodyText"/>
          </w:pPr>
        </w:pPrChange>
      </w:pPr>
      <m:oMathPara>
        <m:oMathParaPr>
          <m:jc m:val="center"/>
        </m:oMathParaPr>
        <m:oMath>
          <m:m>
            <m:mPr>
              <m:plcHide m:val="1"/>
              <m:mcs>
                <m:mc>
                  <m:mcPr>
                    <m:count m:val="1"/>
                    <m:mcJc m:val="right"/>
                  </m:mcPr>
                </m:mc>
                <m:mc>
                  <m:mcPr>
                    <m:count m:val="1"/>
                    <m:mcJc m:val="left"/>
                  </m:mcPr>
                </m:mc>
              </m:mcs>
              <m:ctrlPr>
                <w:del w:id="42" w:author="Gibran Hemani" w:date="2020-05-25T20:53:00Z">
                  <w:rPr>
                    <w:rFonts w:ascii="Cambria Math" w:hAnsi="Cambria Math"/>
                  </w:rPr>
                </w:del>
              </m:ctrlPr>
            </m:mPr>
            <m:mr>
              <m:e>
                <m:sSub>
                  <m:sSubPr>
                    <m:ctrlPr>
                      <w:del w:id="43" w:author="Gibran Hemani" w:date="2020-05-25T20:53:00Z">
                        <w:rPr>
                          <w:rFonts w:ascii="Cambria Math" w:hAnsi="Cambria Math"/>
                        </w:rPr>
                      </w:del>
                    </m:ctrlPr>
                  </m:sSubPr>
                  <m:e>
                    <m:r>
                      <w:del w:id="44" w:author="Gibran Hemani" w:date="2020-05-25T20:53:00Z">
                        <w:rPr>
                          <w:rFonts w:ascii="Cambria Math" w:hAnsi="Cambria Math"/>
                        </w:rPr>
                        <m:t>H</m:t>
                      </w:del>
                    </m:r>
                  </m:e>
                  <m:sub>
                    <m:r>
                      <w:del w:id="45" w:author="Gibran Hemani" w:date="2020-05-25T20:53:00Z">
                        <w:rPr>
                          <w:rFonts w:ascii="Cambria Math" w:hAnsi="Cambria Math"/>
                        </w:rPr>
                        <m:t>0</m:t>
                      </w:del>
                    </m:r>
                  </m:sub>
                </m:sSub>
              </m:e>
              <m:e>
                <m:r>
                  <w:del w:id="46" w:author="Gibran Hemani" w:date="2020-05-25T20:53:00Z">
                    <w:rPr>
                      <w:rFonts w:ascii="Cambria Math" w:hAnsi="Cambria Math"/>
                    </w:rPr>
                    <m:t>:</m:t>
                  </w:del>
                </m:r>
                <m:nary>
                  <m:naryPr>
                    <m:chr m:val="∑"/>
                    <m:limLoc m:val="undOvr"/>
                    <m:ctrlPr>
                      <w:del w:id="47" w:author="Gibran Hemani" w:date="2020-05-25T20:53:00Z">
                        <w:rPr>
                          <w:rFonts w:ascii="Cambria Math" w:hAnsi="Cambria Math"/>
                        </w:rPr>
                      </w:del>
                    </m:ctrlPr>
                  </m:naryPr>
                  <m:sub>
                    <m:r>
                      <w:del w:id="48" w:author="Gibran Hemani" w:date="2020-05-25T20:53:00Z">
                        <w:rPr>
                          <w:rFonts w:ascii="Cambria Math" w:hAnsi="Cambria Math"/>
                        </w:rPr>
                        <m:t>i=1</m:t>
                      </w:del>
                    </m:r>
                  </m:sub>
                  <m:sup>
                    <m:r>
                      <w:del w:id="49" w:author="Gibran Hemani" w:date="2020-05-25T20:53:00Z">
                        <w:rPr>
                          <w:rFonts w:ascii="Cambria Math" w:hAnsi="Cambria Math"/>
                        </w:rPr>
                        <m:t>3</m:t>
                      </w:del>
                    </m:r>
                  </m:sup>
                  <m:e>
                    <m:nary>
                      <m:naryPr>
                        <m:chr m:val="∑"/>
                        <m:limLoc m:val="undOvr"/>
                        <m:ctrlPr>
                          <w:del w:id="50" w:author="Gibran Hemani" w:date="2020-05-25T20:53:00Z">
                            <w:rPr>
                              <w:rFonts w:ascii="Cambria Math" w:hAnsi="Cambria Math"/>
                            </w:rPr>
                          </w:del>
                        </m:ctrlPr>
                      </m:naryPr>
                      <m:sub>
                        <m:r>
                          <w:del w:id="51" w:author="Gibran Hemani" w:date="2020-05-25T20:53:00Z">
                            <w:rPr>
                              <w:rFonts w:ascii="Cambria Math" w:hAnsi="Cambria Math"/>
                            </w:rPr>
                            <m:t>j=1</m:t>
                          </w:del>
                        </m:r>
                      </m:sub>
                      <m:sup>
                        <m:r>
                          <w:del w:id="52" w:author="Gibran Hemani" w:date="2020-05-25T20:53:00Z">
                            <w:rPr>
                              <w:rFonts w:ascii="Cambria Math" w:hAnsi="Cambria Math"/>
                            </w:rPr>
                            <m:t>3</m:t>
                          </w:del>
                        </m:r>
                      </m:sup>
                      <m:e>
                        <m:r>
                          <w:del w:id="53" w:author="Gibran Hemani" w:date="2020-05-25T20:53:00Z">
                            <w:rPr>
                              <w:rFonts w:ascii="Cambria Math" w:hAnsi="Cambria Math"/>
                            </w:rPr>
                            <m:t>(</m:t>
                          </w:del>
                        </m:r>
                      </m:e>
                    </m:nary>
                  </m:e>
                </m:nary>
                <m:sSub>
                  <m:sSubPr>
                    <m:ctrlPr>
                      <w:del w:id="54" w:author="Gibran Hemani" w:date="2020-05-25T20:53:00Z">
                        <w:rPr>
                          <w:rFonts w:ascii="Cambria Math" w:hAnsi="Cambria Math"/>
                        </w:rPr>
                      </w:del>
                    </m:ctrlPr>
                  </m:sSubPr>
                  <m:e>
                    <m:acc>
                      <m:accPr>
                        <m:chr m:val="̅"/>
                        <m:ctrlPr>
                          <w:del w:id="55" w:author="Gibran Hemani" w:date="2020-05-25T20:53:00Z">
                            <w:rPr>
                              <w:rFonts w:ascii="Cambria Math" w:hAnsi="Cambria Math"/>
                            </w:rPr>
                          </w:del>
                        </m:ctrlPr>
                      </m:accPr>
                      <m:e>
                        <m:r>
                          <w:del w:id="56" w:author="Gibran Hemani" w:date="2020-05-25T20:53:00Z">
                            <w:rPr>
                              <w:rFonts w:ascii="Cambria Math" w:hAnsi="Cambria Math"/>
                            </w:rPr>
                            <m:t>y</m:t>
                          </w:del>
                        </m:r>
                      </m:e>
                    </m:acc>
                  </m:e>
                  <m:sub>
                    <m:r>
                      <w:del w:id="57" w:author="Gibran Hemani" w:date="2020-05-25T20:53:00Z">
                        <w:rPr>
                          <w:rFonts w:ascii="Cambria Math" w:hAnsi="Cambria Math"/>
                        </w:rPr>
                        <m:t>ij</m:t>
                      </w:del>
                    </m:r>
                  </m:sub>
                </m:sSub>
                <m:r>
                  <w:del w:id="58" w:author="Gibran Hemani" w:date="2020-05-25T20:53:00Z">
                    <w:rPr>
                      <w:rFonts w:ascii="Cambria Math" w:hAnsi="Cambria Math"/>
                    </w:rPr>
                    <m:t>-</m:t>
                  </w:del>
                </m:r>
                <m:sSub>
                  <m:sSubPr>
                    <m:ctrlPr>
                      <w:del w:id="59" w:author="Gibran Hemani" w:date="2020-05-25T20:53:00Z">
                        <w:rPr>
                          <w:rFonts w:ascii="Cambria Math" w:hAnsi="Cambria Math"/>
                        </w:rPr>
                      </w:del>
                    </m:ctrlPr>
                  </m:sSubPr>
                  <m:e>
                    <m:acc>
                      <m:accPr>
                        <m:chr m:val="̅"/>
                        <m:ctrlPr>
                          <w:del w:id="60" w:author="Gibran Hemani" w:date="2020-05-25T20:53:00Z">
                            <w:rPr>
                              <w:rFonts w:ascii="Cambria Math" w:hAnsi="Cambria Math"/>
                            </w:rPr>
                          </w:del>
                        </m:ctrlPr>
                      </m:accPr>
                      <m:e>
                        <m:r>
                          <w:del w:id="61" w:author="Gibran Hemani" w:date="2020-05-25T20:53:00Z">
                            <w:rPr>
                              <w:rFonts w:ascii="Cambria Math" w:hAnsi="Cambria Math"/>
                            </w:rPr>
                            <m:t>y</m:t>
                          </w:del>
                        </m:r>
                      </m:e>
                    </m:acc>
                  </m:e>
                  <m:sub>
                    <m:r>
                      <w:del w:id="62" w:author="Gibran Hemani" w:date="2020-05-25T20:53:00Z">
                        <w:rPr>
                          <w:rFonts w:ascii="Cambria Math" w:hAnsi="Cambria Math"/>
                        </w:rPr>
                        <m:t>i</m:t>
                      </w:del>
                    </m:r>
                  </m:sub>
                </m:sSub>
                <m:r>
                  <w:del w:id="63" w:author="Gibran Hemani" w:date="2020-05-25T20:53:00Z">
                    <w:rPr>
                      <w:rFonts w:ascii="Cambria Math" w:hAnsi="Cambria Math"/>
                    </w:rPr>
                    <m:t>-</m:t>
                  </w:del>
                </m:r>
                <m:sSub>
                  <m:sSubPr>
                    <m:ctrlPr>
                      <w:del w:id="64" w:author="Gibran Hemani" w:date="2020-05-25T20:53:00Z">
                        <w:rPr>
                          <w:rFonts w:ascii="Cambria Math" w:hAnsi="Cambria Math"/>
                        </w:rPr>
                      </w:del>
                    </m:ctrlPr>
                  </m:sSubPr>
                  <m:e>
                    <m:acc>
                      <m:accPr>
                        <m:chr m:val="̅"/>
                        <m:ctrlPr>
                          <w:del w:id="65" w:author="Gibran Hemani" w:date="2020-05-25T20:53:00Z">
                            <w:rPr>
                              <w:rFonts w:ascii="Cambria Math" w:hAnsi="Cambria Math"/>
                            </w:rPr>
                          </w:del>
                        </m:ctrlPr>
                      </m:accPr>
                      <m:e>
                        <m:r>
                          <w:del w:id="66" w:author="Gibran Hemani" w:date="2020-05-25T20:53:00Z">
                            <w:rPr>
                              <w:rFonts w:ascii="Cambria Math" w:hAnsi="Cambria Math"/>
                            </w:rPr>
                            <m:t>y</m:t>
                          </w:del>
                        </m:r>
                      </m:e>
                    </m:acc>
                  </m:e>
                  <m:sub>
                    <m:r>
                      <w:del w:id="67" w:author="Gibran Hemani" w:date="2020-05-25T20:53:00Z">
                        <w:rPr>
                          <w:rFonts w:ascii="Cambria Math" w:hAnsi="Cambria Math"/>
                        </w:rPr>
                        <m:t>j</m:t>
                      </w:del>
                    </m:r>
                  </m:sub>
                </m:sSub>
                <m:r>
                  <w:del w:id="68" w:author="Gibran Hemani" w:date="2020-05-25T20:53:00Z">
                    <w:rPr>
                      <w:rFonts w:ascii="Cambria Math" w:hAnsi="Cambria Math"/>
                    </w:rPr>
                    <m:t>+μ</m:t>
                  </w:del>
                </m:r>
                <m:sSup>
                  <m:sSupPr>
                    <m:ctrlPr>
                      <w:del w:id="69" w:author="Gibran Hemani" w:date="2020-05-25T20:53:00Z">
                        <w:rPr>
                          <w:rFonts w:ascii="Cambria Math" w:hAnsi="Cambria Math"/>
                        </w:rPr>
                      </w:del>
                    </m:ctrlPr>
                  </m:sSupPr>
                  <m:e>
                    <m:r>
                      <w:del w:id="70" w:author="Gibran Hemani" w:date="2020-05-25T20:53:00Z">
                        <w:rPr>
                          <w:rFonts w:ascii="Cambria Math" w:hAnsi="Cambria Math"/>
                        </w:rPr>
                        <m:t>)</m:t>
                      </w:del>
                    </m:r>
                  </m:e>
                  <m:sup>
                    <m:r>
                      <w:del w:id="71" w:author="Gibran Hemani" w:date="2020-05-25T20:53:00Z">
                        <w:rPr>
                          <w:rFonts w:ascii="Cambria Math" w:hAnsi="Cambria Math"/>
                        </w:rPr>
                        <m:t>2</m:t>
                      </w:del>
                    </m:r>
                  </m:sup>
                </m:sSup>
                <m:r>
                  <w:del w:id="72" w:author="Gibran Hemani" w:date="2020-05-25T20:53:00Z">
                    <w:rPr>
                      <w:rFonts w:ascii="Cambria Math" w:hAnsi="Cambria Math"/>
                    </w:rPr>
                    <m:t>=0</m:t>
                  </w:del>
                </m:r>
              </m:e>
            </m:mr>
            <m:mr>
              <m:e>
                <m:sSub>
                  <m:sSubPr>
                    <m:ctrlPr>
                      <w:del w:id="73" w:author="Gibran Hemani" w:date="2020-05-25T20:53:00Z">
                        <w:rPr>
                          <w:rFonts w:ascii="Cambria Math" w:hAnsi="Cambria Math"/>
                        </w:rPr>
                      </w:del>
                    </m:ctrlPr>
                  </m:sSubPr>
                  <m:e>
                    <m:r>
                      <w:del w:id="74" w:author="Gibran Hemani" w:date="2020-05-25T20:53:00Z">
                        <w:rPr>
                          <w:rFonts w:ascii="Cambria Math" w:hAnsi="Cambria Math"/>
                        </w:rPr>
                        <m:t>H</m:t>
                      </w:del>
                    </m:r>
                  </m:e>
                  <m:sub>
                    <m:r>
                      <w:del w:id="75" w:author="Gibran Hemani" w:date="2020-05-25T20:53:00Z">
                        <w:rPr>
                          <w:rFonts w:ascii="Cambria Math" w:hAnsi="Cambria Math"/>
                        </w:rPr>
                        <m:t>1</m:t>
                      </w:del>
                    </m:r>
                  </m:sub>
                </m:sSub>
              </m:e>
              <m:e>
                <m:r>
                  <w:del w:id="76" w:author="Gibran Hemani" w:date="2020-05-25T20:53:00Z">
                    <w:rPr>
                      <w:rFonts w:ascii="Cambria Math" w:hAnsi="Cambria Math"/>
                    </w:rPr>
                    <m:t>:</m:t>
                  </w:del>
                </m:r>
                <m:nary>
                  <m:naryPr>
                    <m:chr m:val="∑"/>
                    <m:limLoc m:val="undOvr"/>
                    <m:ctrlPr>
                      <w:del w:id="77" w:author="Gibran Hemani" w:date="2020-05-25T20:53:00Z">
                        <w:rPr>
                          <w:rFonts w:ascii="Cambria Math" w:hAnsi="Cambria Math"/>
                        </w:rPr>
                      </w:del>
                    </m:ctrlPr>
                  </m:naryPr>
                  <m:sub>
                    <m:r>
                      <w:del w:id="78" w:author="Gibran Hemani" w:date="2020-05-25T20:53:00Z">
                        <w:rPr>
                          <w:rFonts w:ascii="Cambria Math" w:hAnsi="Cambria Math"/>
                        </w:rPr>
                        <m:t>i=1</m:t>
                      </w:del>
                    </m:r>
                  </m:sub>
                  <m:sup>
                    <m:r>
                      <w:del w:id="79" w:author="Gibran Hemani" w:date="2020-05-25T20:53:00Z">
                        <w:rPr>
                          <w:rFonts w:ascii="Cambria Math" w:hAnsi="Cambria Math"/>
                        </w:rPr>
                        <m:t>3</m:t>
                      </w:del>
                    </m:r>
                  </m:sup>
                  <m:e>
                    <m:nary>
                      <m:naryPr>
                        <m:chr m:val="∑"/>
                        <m:limLoc m:val="undOvr"/>
                        <m:ctrlPr>
                          <w:del w:id="80" w:author="Gibran Hemani" w:date="2020-05-25T20:53:00Z">
                            <w:rPr>
                              <w:rFonts w:ascii="Cambria Math" w:hAnsi="Cambria Math"/>
                            </w:rPr>
                          </w:del>
                        </m:ctrlPr>
                      </m:naryPr>
                      <m:sub>
                        <m:r>
                          <w:del w:id="81" w:author="Gibran Hemani" w:date="2020-05-25T20:53:00Z">
                            <w:rPr>
                              <w:rFonts w:ascii="Cambria Math" w:hAnsi="Cambria Math"/>
                            </w:rPr>
                            <m:t>j=1</m:t>
                          </w:del>
                        </m:r>
                      </m:sub>
                      <m:sup>
                        <m:r>
                          <w:del w:id="82" w:author="Gibran Hemani" w:date="2020-05-25T20:53:00Z">
                            <w:rPr>
                              <w:rFonts w:ascii="Cambria Math" w:hAnsi="Cambria Math"/>
                            </w:rPr>
                            <m:t>3</m:t>
                          </w:del>
                        </m:r>
                      </m:sup>
                      <m:e>
                        <m:r>
                          <w:del w:id="83" w:author="Gibran Hemani" w:date="2020-05-25T20:53:00Z">
                            <w:rPr>
                              <w:rFonts w:ascii="Cambria Math" w:hAnsi="Cambria Math"/>
                            </w:rPr>
                            <m:t>(</m:t>
                          </w:del>
                        </m:r>
                      </m:e>
                    </m:nary>
                  </m:e>
                </m:nary>
                <m:sSub>
                  <m:sSubPr>
                    <m:ctrlPr>
                      <w:del w:id="84" w:author="Gibran Hemani" w:date="2020-05-25T20:53:00Z">
                        <w:rPr>
                          <w:rFonts w:ascii="Cambria Math" w:hAnsi="Cambria Math"/>
                        </w:rPr>
                      </w:del>
                    </m:ctrlPr>
                  </m:sSubPr>
                  <m:e>
                    <m:acc>
                      <m:accPr>
                        <m:chr m:val="̅"/>
                        <m:ctrlPr>
                          <w:del w:id="85" w:author="Gibran Hemani" w:date="2020-05-25T20:53:00Z">
                            <w:rPr>
                              <w:rFonts w:ascii="Cambria Math" w:hAnsi="Cambria Math"/>
                            </w:rPr>
                          </w:del>
                        </m:ctrlPr>
                      </m:accPr>
                      <m:e>
                        <m:r>
                          <w:del w:id="86" w:author="Gibran Hemani" w:date="2020-05-25T20:53:00Z">
                            <w:rPr>
                              <w:rFonts w:ascii="Cambria Math" w:hAnsi="Cambria Math"/>
                            </w:rPr>
                            <m:t>y</m:t>
                          </w:del>
                        </m:r>
                      </m:e>
                    </m:acc>
                  </m:e>
                  <m:sub>
                    <m:r>
                      <w:del w:id="87" w:author="Gibran Hemani" w:date="2020-05-25T20:53:00Z">
                        <w:rPr>
                          <w:rFonts w:ascii="Cambria Math" w:hAnsi="Cambria Math"/>
                        </w:rPr>
                        <m:t>ij</m:t>
                      </w:del>
                    </m:r>
                  </m:sub>
                </m:sSub>
                <m:r>
                  <w:del w:id="88" w:author="Gibran Hemani" w:date="2020-05-25T20:53:00Z">
                    <w:rPr>
                      <w:rFonts w:ascii="Cambria Math" w:hAnsi="Cambria Math"/>
                    </w:rPr>
                    <m:t>-</m:t>
                  </w:del>
                </m:r>
                <m:sSub>
                  <m:sSubPr>
                    <m:ctrlPr>
                      <w:del w:id="89" w:author="Gibran Hemani" w:date="2020-05-25T20:53:00Z">
                        <w:rPr>
                          <w:rFonts w:ascii="Cambria Math" w:hAnsi="Cambria Math"/>
                        </w:rPr>
                      </w:del>
                    </m:ctrlPr>
                  </m:sSubPr>
                  <m:e>
                    <m:acc>
                      <m:accPr>
                        <m:chr m:val="̅"/>
                        <m:ctrlPr>
                          <w:del w:id="90" w:author="Gibran Hemani" w:date="2020-05-25T20:53:00Z">
                            <w:rPr>
                              <w:rFonts w:ascii="Cambria Math" w:hAnsi="Cambria Math"/>
                            </w:rPr>
                          </w:del>
                        </m:ctrlPr>
                      </m:accPr>
                      <m:e>
                        <m:r>
                          <w:del w:id="91" w:author="Gibran Hemani" w:date="2020-05-25T20:53:00Z">
                            <w:rPr>
                              <w:rFonts w:ascii="Cambria Math" w:hAnsi="Cambria Math"/>
                            </w:rPr>
                            <m:t>y</m:t>
                          </w:del>
                        </m:r>
                      </m:e>
                    </m:acc>
                  </m:e>
                  <m:sub>
                    <m:r>
                      <w:del w:id="92" w:author="Gibran Hemani" w:date="2020-05-25T20:53:00Z">
                        <w:rPr>
                          <w:rFonts w:ascii="Cambria Math" w:hAnsi="Cambria Math"/>
                        </w:rPr>
                        <m:t>i</m:t>
                      </w:del>
                    </m:r>
                  </m:sub>
                </m:sSub>
                <m:r>
                  <w:del w:id="93" w:author="Gibran Hemani" w:date="2020-05-25T20:53:00Z">
                    <w:rPr>
                      <w:rFonts w:ascii="Cambria Math" w:hAnsi="Cambria Math"/>
                    </w:rPr>
                    <m:t>-</m:t>
                  </w:del>
                </m:r>
                <m:sSub>
                  <m:sSubPr>
                    <m:ctrlPr>
                      <w:del w:id="94" w:author="Gibran Hemani" w:date="2020-05-25T20:53:00Z">
                        <w:rPr>
                          <w:rFonts w:ascii="Cambria Math" w:hAnsi="Cambria Math"/>
                        </w:rPr>
                      </w:del>
                    </m:ctrlPr>
                  </m:sSubPr>
                  <m:e>
                    <m:acc>
                      <m:accPr>
                        <m:chr m:val="̅"/>
                        <m:ctrlPr>
                          <w:del w:id="95" w:author="Gibran Hemani" w:date="2020-05-25T20:53:00Z">
                            <w:rPr>
                              <w:rFonts w:ascii="Cambria Math" w:hAnsi="Cambria Math"/>
                            </w:rPr>
                          </w:del>
                        </m:ctrlPr>
                      </m:accPr>
                      <m:e>
                        <m:r>
                          <w:del w:id="96" w:author="Gibran Hemani" w:date="2020-05-25T20:53:00Z">
                            <w:rPr>
                              <w:rFonts w:ascii="Cambria Math" w:hAnsi="Cambria Math"/>
                            </w:rPr>
                            <m:t>y</m:t>
                          </w:del>
                        </m:r>
                      </m:e>
                    </m:acc>
                  </m:e>
                  <m:sub>
                    <m:r>
                      <w:del w:id="97" w:author="Gibran Hemani" w:date="2020-05-25T20:53:00Z">
                        <w:rPr>
                          <w:rFonts w:ascii="Cambria Math" w:hAnsi="Cambria Math"/>
                        </w:rPr>
                        <m:t>j</m:t>
                      </w:del>
                    </m:r>
                  </m:sub>
                </m:sSub>
                <m:r>
                  <w:del w:id="98" w:author="Gibran Hemani" w:date="2020-05-25T20:53:00Z">
                    <w:rPr>
                      <w:rFonts w:ascii="Cambria Math" w:hAnsi="Cambria Math"/>
                    </w:rPr>
                    <m:t>+μ</m:t>
                  </w:del>
                </m:r>
                <m:sSup>
                  <m:sSupPr>
                    <m:ctrlPr>
                      <w:del w:id="99" w:author="Gibran Hemani" w:date="2020-05-25T20:53:00Z">
                        <w:rPr>
                          <w:rFonts w:ascii="Cambria Math" w:hAnsi="Cambria Math"/>
                        </w:rPr>
                      </w:del>
                    </m:ctrlPr>
                  </m:sSupPr>
                  <m:e>
                    <m:r>
                      <w:del w:id="100" w:author="Gibran Hemani" w:date="2020-05-25T20:53:00Z">
                        <w:rPr>
                          <w:rFonts w:ascii="Cambria Math" w:hAnsi="Cambria Math"/>
                        </w:rPr>
                        <m:t>)</m:t>
                      </w:del>
                    </m:r>
                  </m:e>
                  <m:sup>
                    <m:r>
                      <w:del w:id="101" w:author="Gibran Hemani" w:date="2020-05-25T20:53:00Z">
                        <w:rPr>
                          <w:rFonts w:ascii="Cambria Math" w:hAnsi="Cambria Math"/>
                        </w:rPr>
                        <m:t>2</m:t>
                      </w:del>
                    </m:r>
                  </m:sup>
                </m:sSup>
                <m:r>
                  <w:del w:id="102" w:author="Gibran Hemani" w:date="2020-05-25T20:53:00Z">
                    <w:rPr>
                      <w:rFonts w:ascii="Cambria Math" w:hAnsi="Cambria Math"/>
                    </w:rPr>
                    <m:t>&gt;0</m:t>
                  </w:del>
                </m:r>
              </m:e>
            </m:mr>
          </m:m>
        </m:oMath>
      </m:oMathPara>
    </w:p>
    <w:p w14:paraId="1EBF5992" w14:textId="2EDB7A8D" w:rsidR="00C5195D" w:rsidRPr="006C6F69" w:rsidDel="00850746" w:rsidRDefault="003B5002" w:rsidP="00850746">
      <w:pPr>
        <w:pStyle w:val="BodyText"/>
        <w:rPr>
          <w:del w:id="103" w:author="Gibran Hemani" w:date="2020-05-25T21:10:00Z"/>
          <w:rFonts w:ascii="Times New Roman" w:eastAsia="Times New Roman" w:hAnsi="Times New Roman" w:cs="Times New Roman"/>
          <w:lang w:val="en-GB" w:eastAsia="en-GB"/>
        </w:rPr>
        <w:pPrChange w:id="104" w:author="Gibran Hemani" w:date="2020-05-25T21:10:00Z">
          <w:pPr>
            <w:spacing w:after="0"/>
          </w:pPr>
        </w:pPrChange>
      </w:pPr>
      <w:del w:id="105" w:author="Gibran Hemani" w:date="2020-05-25T20:53:00Z">
        <w:r w:rsidRPr="006C6F69" w:rsidDel="00F21C4A">
          <w:delText xml:space="preserve">where µ is the phenotype mean and </w:delText>
        </w:r>
      </w:del>
      <m:oMath>
        <m:sSub>
          <m:sSubPr>
            <m:ctrlPr>
              <w:del w:id="106" w:author="Gibran Hemani" w:date="2020-05-25T20:53:00Z">
                <w:rPr>
                  <w:rFonts w:ascii="Cambria Math" w:hAnsi="Cambria Math"/>
                </w:rPr>
              </w:del>
            </m:ctrlPr>
          </m:sSubPr>
          <m:e>
            <m:acc>
              <m:accPr>
                <m:chr m:val="̅"/>
                <m:ctrlPr>
                  <w:del w:id="107" w:author="Gibran Hemani" w:date="2020-05-25T20:53:00Z">
                    <w:rPr>
                      <w:rFonts w:ascii="Cambria Math" w:hAnsi="Cambria Math"/>
                    </w:rPr>
                  </w:del>
                </m:ctrlPr>
              </m:accPr>
              <m:e>
                <m:r>
                  <w:del w:id="108" w:author="Gibran Hemani" w:date="2020-05-25T20:53:00Z">
                    <w:rPr>
                      <w:rFonts w:ascii="Cambria Math" w:hAnsi="Cambria Math"/>
                    </w:rPr>
                    <m:t>y</m:t>
                  </w:del>
                </m:r>
              </m:e>
            </m:acc>
          </m:e>
          <m:sub>
            <m:r>
              <w:del w:id="109" w:author="Gibran Hemani" w:date="2020-05-25T20:53:00Z">
                <w:rPr>
                  <w:rFonts w:ascii="Cambria Math" w:hAnsi="Cambria Math"/>
                </w:rPr>
                <m:t>ij</m:t>
              </w:del>
            </m:r>
          </m:sub>
        </m:sSub>
      </m:oMath>
      <w:del w:id="110" w:author="Gibran Hemani" w:date="2020-05-25T20:53:00Z">
        <w:r w:rsidRPr="006C6F69" w:rsidDel="00F21C4A">
          <w:delText xml:space="preserve"> is the</w:delText>
        </w:r>
        <w:r w:rsidR="00CE14E1" w:rsidDel="00F21C4A">
          <w:delText xml:space="preserve"> phenotypic mean of</w:delText>
        </w:r>
        <w:r w:rsidRPr="006C6F69" w:rsidDel="00F21C4A">
          <w:delText xml:space="preserve"> pairwise genotype class for genotype </w:delText>
        </w:r>
      </w:del>
      <m:oMath>
        <m:r>
          <w:del w:id="111" w:author="Gibran Hemani" w:date="2020-05-25T20:53:00Z">
            <w:rPr>
              <w:rFonts w:ascii="Cambria Math" w:hAnsi="Cambria Math"/>
            </w:rPr>
            <m:t>i</m:t>
          </w:del>
        </m:r>
      </m:oMath>
      <w:del w:id="112" w:author="Gibran Hemani" w:date="2020-05-25T20:53:00Z">
        <w:r w:rsidRPr="006C6F69" w:rsidDel="00F21C4A">
          <w:delText xml:space="preserve"> at locus A and genotype </w:delText>
        </w:r>
      </w:del>
      <m:oMath>
        <m:r>
          <w:del w:id="113" w:author="Gibran Hemani" w:date="2020-05-25T20:53:00Z">
            <w:rPr>
              <w:rFonts w:ascii="Cambria Math" w:hAnsi="Cambria Math"/>
            </w:rPr>
            <m:t>j</m:t>
          </w:del>
        </m:r>
      </m:oMath>
      <w:del w:id="114" w:author="Gibran Hemani" w:date="2020-05-25T20:53:00Z">
        <w:r w:rsidRPr="006C6F69" w:rsidDel="00F21C4A">
          <w:delText xml:space="preserve"> at locus B,</w:delText>
        </w:r>
      </w:del>
      <m:oMath>
        <m:r>
          <w:del w:id="115" w:author="Gibran Hemani" w:date="2020-05-25T20:53:00Z">
            <m:rPr>
              <m:sty m:val="p"/>
            </m:rPr>
            <w:rPr>
              <w:rFonts w:ascii="Cambria Math" w:hAnsi="Cambria Math"/>
            </w:rPr>
            <m:t xml:space="preserve"> </m:t>
          </w:del>
        </m:r>
        <m:sSub>
          <m:sSubPr>
            <m:ctrlPr>
              <w:del w:id="116" w:author="Gibran Hemani" w:date="2020-05-25T20:53:00Z">
                <w:rPr>
                  <w:rFonts w:ascii="Cambria Math" w:hAnsi="Cambria Math"/>
                </w:rPr>
              </w:del>
            </m:ctrlPr>
          </m:sSubPr>
          <m:e>
            <m:acc>
              <m:accPr>
                <m:chr m:val="̅"/>
                <m:ctrlPr>
                  <w:del w:id="117" w:author="Gibran Hemani" w:date="2020-05-25T20:53:00Z">
                    <w:rPr>
                      <w:rFonts w:ascii="Cambria Math" w:hAnsi="Cambria Math"/>
                    </w:rPr>
                  </w:del>
                </m:ctrlPr>
              </m:accPr>
              <m:e>
                <m:r>
                  <w:del w:id="118" w:author="Gibran Hemani" w:date="2020-05-25T20:53:00Z">
                    <w:rPr>
                      <w:rFonts w:ascii="Cambria Math" w:hAnsi="Cambria Math"/>
                    </w:rPr>
                    <m:t>y</m:t>
                  </w:del>
                </m:r>
              </m:e>
            </m:acc>
          </m:e>
          <m:sub>
            <m:r>
              <w:del w:id="119" w:author="Gibran Hemani" w:date="2020-05-25T20:53:00Z">
                <w:rPr>
                  <w:rFonts w:ascii="Cambria Math" w:hAnsi="Cambria Math"/>
                </w:rPr>
                <m:t>i</m:t>
              </w:del>
            </m:r>
          </m:sub>
        </m:sSub>
      </m:oMath>
      <w:del w:id="120" w:author="Gibran Hemani" w:date="2020-05-25T20:53:00Z">
        <w:r w:rsidRPr="006C6F69" w:rsidDel="00F21C4A">
          <w:delText xml:space="preserve"> is the marginal phenotypic class mean for genotype</w:delText>
        </w:r>
        <w:r w:rsidR="00205D95" w:rsidDel="00F21C4A">
          <w:delText xml:space="preserve"> </w:delText>
        </w:r>
      </w:del>
      <m:oMath>
        <m:r>
          <w:del w:id="121" w:author="Gibran Hemani" w:date="2020-05-25T20:53:00Z">
            <w:rPr>
              <w:rFonts w:ascii="Cambria Math" w:hAnsi="Cambria Math"/>
            </w:rPr>
            <m:t>i</m:t>
          </w:del>
        </m:r>
      </m:oMath>
      <w:del w:id="122" w:author="Gibran Hemani" w:date="2020-05-25T20:53:00Z">
        <w:r w:rsidR="00205D95" w:rsidRPr="006C6F69" w:rsidDel="00F21C4A">
          <w:delText xml:space="preserve"> at locus</w:delText>
        </w:r>
        <w:r w:rsidRPr="006C6F69" w:rsidDel="00F21C4A">
          <w:delText xml:space="preserve"> A and </w:delText>
        </w:r>
      </w:del>
      <m:oMath>
        <m:sSub>
          <m:sSubPr>
            <m:ctrlPr>
              <w:del w:id="123" w:author="Gibran Hemani" w:date="2020-05-25T20:53:00Z">
                <w:rPr>
                  <w:rFonts w:ascii="Cambria Math" w:hAnsi="Cambria Math"/>
                </w:rPr>
              </w:del>
            </m:ctrlPr>
          </m:sSubPr>
          <m:e>
            <m:acc>
              <m:accPr>
                <m:chr m:val="̅"/>
                <m:ctrlPr>
                  <w:del w:id="124" w:author="Gibran Hemani" w:date="2020-05-25T20:53:00Z">
                    <w:rPr>
                      <w:rFonts w:ascii="Cambria Math" w:hAnsi="Cambria Math"/>
                    </w:rPr>
                  </w:del>
                </m:ctrlPr>
              </m:accPr>
              <m:e>
                <m:r>
                  <w:del w:id="125" w:author="Gibran Hemani" w:date="2020-05-25T20:53:00Z">
                    <w:rPr>
                      <w:rFonts w:ascii="Cambria Math" w:hAnsi="Cambria Math"/>
                    </w:rPr>
                    <m:t>y</m:t>
                  </w:del>
                </m:r>
              </m:e>
            </m:acc>
          </m:e>
          <m:sub>
            <m:r>
              <w:del w:id="126" w:author="Gibran Hemani" w:date="2020-05-25T20:53:00Z">
                <w:rPr>
                  <w:rFonts w:ascii="Cambria Math" w:hAnsi="Cambria Math"/>
                </w:rPr>
                <m:t>j</m:t>
              </w:del>
            </m:r>
          </m:sub>
        </m:sSub>
      </m:oMath>
      <w:del w:id="127" w:author="Gibran Hemani" w:date="2020-05-25T20:53:00Z">
        <w:r w:rsidRPr="006C6F69" w:rsidDel="00F21C4A">
          <w:delText xml:space="preserve"> is the marginal phenotypic class mean for genotype</w:delText>
        </w:r>
        <w:r w:rsidR="00205D95" w:rsidDel="00F21C4A">
          <w:delText xml:space="preserve"> </w:delText>
        </w:r>
      </w:del>
      <m:oMath>
        <m:r>
          <w:del w:id="128" w:author="Gibran Hemani" w:date="2020-05-25T20:53:00Z">
            <w:rPr>
              <w:rFonts w:ascii="Cambria Math" w:hAnsi="Cambria Math"/>
            </w:rPr>
            <m:t>j</m:t>
          </w:del>
        </m:r>
      </m:oMath>
      <w:del w:id="129" w:author="Gibran Hemani" w:date="2020-05-25T20:53:00Z">
        <w:r w:rsidR="00205D95" w:rsidRPr="006C6F69" w:rsidDel="00F21C4A">
          <w:delText xml:space="preserve"> at locus</w:delText>
        </w:r>
        <w:r w:rsidRPr="006C6F69" w:rsidDel="00F21C4A">
          <w:delText xml:space="preserve"> B. </w:delText>
        </w:r>
      </w:del>
      <w:r w:rsidR="00EE1D21" w:rsidRPr="00F661B2">
        <w:t xml:space="preserve">Here the additive </w:t>
      </w:r>
      <w:r w:rsidR="00C303BB" w:rsidRPr="00F661B2">
        <w:t>by</w:t>
      </w:r>
      <w:r w:rsidR="00EE1D21" w:rsidRPr="00F661B2">
        <w:t xml:space="preserve"> additive, additive </w:t>
      </w:r>
      <w:r w:rsidR="00C303BB" w:rsidRPr="00F661B2">
        <w:t>by</w:t>
      </w:r>
      <w:r w:rsidR="00EE1D21" w:rsidRPr="00F661B2">
        <w:t xml:space="preserve"> dominance, dominance </w:t>
      </w:r>
      <w:r w:rsidR="00C303BB" w:rsidRPr="00F661B2">
        <w:t>by</w:t>
      </w:r>
      <w:r w:rsidR="00EE1D21" w:rsidRPr="00F661B2">
        <w:t xml:space="preserve"> additive and dominance </w:t>
      </w:r>
      <w:r w:rsidR="00C303BB" w:rsidRPr="00F661B2">
        <w:t>by</w:t>
      </w:r>
      <w:r w:rsidR="00EE1D21" w:rsidRPr="00F661B2">
        <w:t xml:space="preserve"> dominance terms are jointly </w:t>
      </w:r>
      <w:r w:rsidR="00A23F47">
        <w:t>assessed</w:t>
      </w:r>
      <w:r w:rsidR="00EE1D21" w:rsidRPr="00F661B2">
        <w:t xml:space="preserve"> in the interaction term. This effect decomposition is fundamental to basic quantitative genetic theory</w:t>
      </w:r>
      <w:r w:rsidR="0019498E" w:rsidRPr="0072243F">
        <w:fldChar w:fldCharType="begin" w:fldLock="1"/>
      </w:r>
      <w:r w:rsidR="008F7F55">
        <w:instrText>ADDIN CSL_CITATION {"citationItems":[{"id":"ITEM-1","itemData":{"author":[{"dropping-particle":"","family":"Cockerham","given":"C. Clark","non-dropping-particle":"","parse-names":false,"suffix":""}],"container-title":"Genetics","id":"ITEM-1","issue":"6","issued":{"date-parts":[["1954","11"]]},"note":"From Duplicate 1 ( \n\n\nAn extension of the concept of partitioning hereditary variance for analysis of covariances among relatives when epistasis is present\n\n\n- Cockerham, C. Clark )\n\n\n\n\n\n\n\n\nFrom Duplicate 2 ( \n\n\nAn extension of the concept of partitioning hereditary variance for analysis of covariances among relatives when epistasis is present\n\n\n- Cockerham, C. Clark )\n\n","page":"859-882","title":"An extension of the concept of partitioning hereditary variance for analysis of covariances among relatives when epistasis is present","type":"article-journal","volume":"39"},"uris":["http://www.mendeley.com/documents/?uuid=71514616-3a59-4acd-bfc2-94511fc249ea"]}],"mendeley":{"formattedCitation":"&lt;sup&gt;3&lt;/sup&gt;","plainTextFormattedCitation":"3","previouslyFormattedCitation":"&lt;sup&gt;2&lt;/sup&gt;"},"properties":{"noteIndex":0},"schema":"https://github.com/citation-style-language/schema/raw/master/csl-citation.json"}</w:instrText>
      </w:r>
      <w:r w:rsidR="0019498E" w:rsidRPr="0072243F">
        <w:fldChar w:fldCharType="separate"/>
      </w:r>
      <w:r w:rsidR="008F7F55" w:rsidRPr="008F7F55">
        <w:rPr>
          <w:noProof/>
          <w:vertAlign w:val="superscript"/>
        </w:rPr>
        <w:t>3</w:t>
      </w:r>
      <w:r w:rsidR="0019498E" w:rsidRPr="0072243F">
        <w:fldChar w:fldCharType="end"/>
      </w:r>
      <w:r w:rsidR="00EE1D21" w:rsidRPr="00F661B2">
        <w:t>, and has been used routinely in the linkage study era and the</w:t>
      </w:r>
      <w:r w:rsidR="00EE1D21">
        <w:t xml:space="preserve"> GWAS era</w:t>
      </w:r>
      <w:r w:rsidR="0019498E">
        <w:fldChar w:fldCharType="begin" w:fldLock="1"/>
      </w:r>
      <w:r w:rsidR="008F7F55">
        <w:instrText>ADDIN CSL_CITATION {"citationItems":[{"id":"ITEM-1","itemData":{"DOI":"10.1093/hmg/11.20.2463","ISSN":"0964-6906","abstract":"Epistasis, the interaction between genes, is a topic of current interest in molecular and quantitative genetics. A large amount of research has been devoted to the detection and investigation of epistatic interactions. However, there has been much confusion in the literature over definitions and interpretations of epistasis. In this review, we provide a historical background to the study of epistatic interaction effects and point out the differences between a number of commonly used definitions of epistasis. A brief survey of some methods for detecting epistasis in humans is given. We note that the degree to which statistical tests of epistasis can elucidate underlying biological interactions may be more limited than previously assumed.","author":[{"dropping-particle":"","family":"Cordell","given":"Heather J.","non-dropping-particle":"","parse-names":false,"suffix":""}],"container-title":"Human molecular genetics","id":"ITEM-1","issue":"20","issued":{"date-parts":[["2002","10"]]},"note":"\n        &lt;m:bold&gt;From Duplicate 1 ( &lt;/m:bold&gt;\n        &lt;m:bold&gt;&lt;/m:bold&gt;\n        &lt;m:bold&gt;\n          &lt;m:italic&gt;Epistasis: what it means, what it doesn&amp;#039;t mean, and statistical methods to detect it in humans&lt;/m:italic&gt;\n        &lt;/m:bold&gt;\n        &lt;m:bold&gt;&lt;/m:bold&gt;\n        &lt;m:bold&gt; - Cordell, Heather J. )&lt;m:linebreak&gt;&lt;/m:linebreak&gt;\n        &lt;/m:bold&gt;\n        &lt;m:linebreak&gt;&lt;/m:linebreak&gt;\n        &lt;m:linebreak&gt;&lt;/m:linebreak&gt;\n        &lt;m:linebreak&gt;&lt;/m:linebreak&gt;\n        &lt;m:bold&gt;From Duplicate 2 ( &lt;/m:bold&gt;\n        &lt;m:bold&gt;&lt;/m:bold&gt;\n        &lt;m:bold&gt;\n          &lt;m:italic&gt;Epistasis: what it means, what it doesn&amp;#039;t mean, and statistical methods to detect it in humans&lt;/m:italic&gt;\n        &lt;/m:bold&gt;\n        &lt;m:bold&gt;&lt;/m:bold&gt;\n        &lt;m:bold&gt; - Cordell, Heather J. )&lt;m:linebreak&gt;&lt;/m:linebreak&gt;\n        &lt;/m:bold&gt;\n        &lt;m:linebreak&gt;&lt;/m:linebreak&gt;\n        &lt;m:linebreak&gt;&lt;/m:linebreak&gt;\n        &lt;m:linebreak&gt;&lt;/m:linebreak&gt;\n      ","page":"2463-2468","publisher":"Oxford Univ Press","title":"Epistasis: what it means, what it doesn't mean, and statistical methods to detect it in humans","title-short":"Epistasis","type":"article-journal","volume":"11"},"uris":["http://www.mendeley.com/documents/?uuid=abe3198a-0a8c-4313-a325-942a55352f44"]},{"id":"ITEM-2","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2","issue":"September","issued":{"date-parts":[["2014","9","9"]]},"publisher":"Nature Publishing Group","title":"Detecting epistasis in human complex traits","type":"article-journal"},"uris":["http://www.mendeley.com/documents/?uuid=ef57df5f-0861-4cf6-8f5d-9881b28b3491"]}],"mendeley":{"formattedCitation":"&lt;sup&gt;4,5&lt;/sup&gt;","plainTextFormattedCitation":"4,5","previouslyFormattedCitation":"&lt;sup&gt;3,4&lt;/sup&gt;"},"properties":{"noteIndex":0},"schema":"https://github.com/citation-style-language/schema/raw/master/csl-citation.json"}</w:instrText>
      </w:r>
      <w:r w:rsidR="0019498E">
        <w:fldChar w:fldCharType="separate"/>
      </w:r>
      <w:r w:rsidR="008F7F55" w:rsidRPr="008F7F55">
        <w:rPr>
          <w:noProof/>
          <w:vertAlign w:val="superscript"/>
        </w:rPr>
        <w:t>4,5</w:t>
      </w:r>
      <w:r w:rsidR="0019498E">
        <w:fldChar w:fldCharType="end"/>
      </w:r>
      <w:r w:rsidR="00EE1D21">
        <w:t xml:space="preserve">. The level of epistasis can be tested for statistical significance using an </w:t>
      </w:r>
      <w:r w:rsidR="00C303BB" w:rsidRPr="00A77B67">
        <w:rPr>
          <w:i/>
        </w:rPr>
        <w:t>F</w:t>
      </w:r>
      <w:r w:rsidR="00C303BB">
        <w:t>-</w:t>
      </w:r>
      <w:r w:rsidR="00EE1D21">
        <w:t xml:space="preserve">test with </w:t>
      </w:r>
      <m:oMath>
        <m:r>
          <w:rPr>
            <w:rFonts w:ascii="Cambria Math" w:hAnsi="Cambria Math"/>
          </w:rPr>
          <m:t>4,n-9</m:t>
        </m:r>
      </m:oMath>
      <w:r w:rsidR="00EE1D21">
        <w:t xml:space="preserve"> degrees of freedom</w:t>
      </w:r>
      <w:r>
        <w:t xml:space="preserve"> assuming individuals are present in all pairwise genotype classes</w:t>
      </w:r>
      <w:r w:rsidR="00EE1D21">
        <w:t xml:space="preserve">. A simpler variation is to parameterise the interaction term to include only the additive </w:t>
      </w:r>
      <w:r w:rsidR="00C303BB">
        <w:t>by</w:t>
      </w:r>
      <w:r w:rsidR="00EE1D21">
        <w:t xml:space="preserve"> additive</w:t>
      </w:r>
      <w:r w:rsidR="00E51C13">
        <w:t xml:space="preserve"> term</w:t>
      </w:r>
      <w:r w:rsidR="00EE1D21">
        <w:t>, though what follows in this paper applies to that approach also.</w:t>
      </w:r>
      <w:ins w:id="130" w:author="Gibran Hemani" w:date="2020-05-25T22:26:00Z">
        <w:r w:rsidR="0082003C">
          <w:t xml:space="preserve"> Supplementary Note 1 provides more background on the method.</w:t>
        </w:r>
      </w:ins>
      <w:ins w:id="131" w:author="Gibran Hemani" w:date="2020-05-25T21:10:00Z">
        <w:r w:rsidR="00850746">
          <w:t xml:space="preserve"> Our analysis, on 846 individuals, </w:t>
        </w:r>
      </w:ins>
    </w:p>
    <w:p w14:paraId="2DDBED90" w14:textId="603639CC" w:rsidR="00C5195D" w:rsidDel="00850746" w:rsidRDefault="00EE1D21" w:rsidP="00850746">
      <w:pPr>
        <w:pStyle w:val="BodyText"/>
        <w:rPr>
          <w:del w:id="132" w:author="Gibran Hemani" w:date="2020-05-25T21:11:00Z"/>
        </w:rPr>
      </w:pPr>
      <w:del w:id="133" w:author="Gibran Hemani" w:date="2020-05-25T21:10:00Z">
        <w:r w:rsidDel="00850746">
          <w:delText xml:space="preserve">The 4 d.f. method was used in </w:delText>
        </w:r>
        <w:r w:rsidR="00E51C13" w:rsidDel="00850746">
          <w:delText xml:space="preserve">Hemani et al 2014 </w:delText>
        </w:r>
        <w:r w:rsidDel="00850746">
          <w:delText xml:space="preserve">with a sample of 846 individuals, </w:delText>
        </w:r>
        <w:r w:rsidR="00B85E85" w:rsidDel="00850746">
          <w:delText xml:space="preserve">which </w:delText>
        </w:r>
      </w:del>
      <w:r>
        <w:t xml:space="preserve">yielded 501 pairwise interactions that surpassed a permutation-derived threshold of </w:t>
      </w:r>
      <m:oMath>
        <m:r>
          <w:rPr>
            <w:rFonts w:ascii="Cambria Math" w:hAnsi="Cambria Math"/>
          </w:rPr>
          <m:t>p&lt;2.31×</m:t>
        </m:r>
        <m:sSup>
          <m:sSupPr>
            <m:ctrlPr>
              <w:rPr>
                <w:rFonts w:ascii="Cambria Math" w:hAnsi="Cambria Math"/>
              </w:rPr>
            </m:ctrlPr>
          </m:sSupPr>
          <m:e>
            <m:r>
              <w:rPr>
                <w:rFonts w:ascii="Cambria Math" w:hAnsi="Cambria Math"/>
              </w:rPr>
              <m:t>10</m:t>
            </m:r>
          </m:e>
          <m:sup>
            <m:r>
              <w:rPr>
                <w:rFonts w:ascii="Cambria Math" w:hAnsi="Cambria Math"/>
              </w:rPr>
              <m:t>-16</m:t>
            </m:r>
          </m:sup>
        </m:sSup>
      </m:oMath>
      <w:ins w:id="134" w:author="Gibran Hemani" w:date="2020-05-25T21:11:00Z">
        <w:r w:rsidR="00850746">
          <w:t xml:space="preserve"> (henceforth the H2014 interactions)</w:t>
        </w:r>
      </w:ins>
      <w:r>
        <w:t>.</w:t>
      </w:r>
      <w:r w:rsidR="00E51C13">
        <w:t xml:space="preserve"> </w:t>
      </w:r>
      <w:del w:id="135" w:author="Gibran Hemani" w:date="2020-05-25T21:11:00Z">
        <w:r w:rsidR="00E51C13" w:rsidDel="00850746">
          <w:delText>Throughout this paper we will refer to these associations as the H2014 interactions</w:delText>
        </w:r>
        <w:r w:rsidR="003B5002" w:rsidDel="00850746">
          <w:delText>, using them as examples to explore issues with the test statistic</w:delText>
        </w:r>
        <w:r w:rsidR="00E51C13" w:rsidDel="00850746">
          <w:delText xml:space="preserve">. </w:delText>
        </w:r>
      </w:del>
      <w:r>
        <w:t>The majority of these interactions were long-range ‘</w:t>
      </w:r>
      <w:r w:rsidRPr="008F7F55">
        <w:rPr>
          <w:i/>
          <w:iCs/>
          <w:rPrChange w:id="136" w:author="Gibran Hemani" w:date="2020-05-25T23:29:00Z">
            <w:rPr/>
          </w:rPrChange>
        </w:rPr>
        <w:t>cis-trans</w:t>
      </w:r>
      <w:r>
        <w:t>’ associations, where one interacting variant was close to the gene whose expression level was influenced, and the other interacting variant was on a different chromosome. In two independent datasets, together comprising 2,131 individuals, 30 of these interactions replicated at a Bonferroni multiple testing correction (</w:t>
      </w:r>
      <m:oMath>
        <m:r>
          <w:rPr>
            <w:rFonts w:ascii="Cambria Math" w:hAnsi="Cambria Math"/>
          </w:rPr>
          <m:t>p&lt;0.05/501</m:t>
        </m:r>
      </m:oMath>
      <w:r>
        <w:t>), and 46 replicated at FDR &lt; 0.05.</w:t>
      </w:r>
      <w:ins w:id="137" w:author="Gibran Hemani" w:date="2020-05-25T21:11:00Z">
        <w:r w:rsidR="00850746">
          <w:t xml:space="preserve"> </w:t>
        </w:r>
      </w:ins>
    </w:p>
    <w:p w14:paraId="0F7B2D57" w14:textId="77777777" w:rsidR="00850746" w:rsidRDefault="00850746" w:rsidP="00850746">
      <w:pPr>
        <w:pStyle w:val="BodyText"/>
        <w:rPr>
          <w:ins w:id="138" w:author="Gibran Hemani" w:date="2020-05-25T21:12:00Z"/>
        </w:rPr>
      </w:pPr>
    </w:p>
    <w:p w14:paraId="693577A4" w14:textId="08995081" w:rsidR="00C5195D" w:rsidDel="00F21C4A" w:rsidRDefault="00EE1D21" w:rsidP="00850746">
      <w:pPr>
        <w:pStyle w:val="BodyText"/>
        <w:rPr>
          <w:del w:id="139" w:author="Gibran Hemani" w:date="2020-05-25T20:54:00Z"/>
        </w:rPr>
        <w:pPrChange w:id="140" w:author="Gibran Hemani" w:date="2020-05-25T21:11:00Z">
          <w:pPr>
            <w:pStyle w:val="Heading2"/>
          </w:pPr>
        </w:pPrChange>
      </w:pPr>
      <w:bookmarkStart w:id="141" w:name="X0871c0ac9212822377203a13c8a93d25fd58c38"/>
      <w:del w:id="142" w:author="Gibran Hemani" w:date="2020-05-25T20:54:00Z">
        <w:r w:rsidDel="00F21C4A">
          <w:delText>A summary of the problems with the original findings</w:delText>
        </w:r>
        <w:bookmarkEnd w:id="141"/>
      </w:del>
    </w:p>
    <w:p w14:paraId="433BAF9C" w14:textId="7EFE2842" w:rsidR="00C5195D" w:rsidRDefault="00EE1D21" w:rsidP="00850746">
      <w:pPr>
        <w:pStyle w:val="BodyText"/>
        <w:pPrChange w:id="143" w:author="Gibran Hemani" w:date="2020-05-25T21:11:00Z">
          <w:pPr>
            <w:pStyle w:val="FirstParagraph"/>
          </w:pPr>
        </w:pPrChange>
      </w:pPr>
      <w:r>
        <w:t>Soon after publication, these findings were further</w:t>
      </w:r>
      <w:r w:rsidR="00626DFC">
        <w:t xml:space="preserve"> statistically</w:t>
      </w:r>
      <w:r>
        <w:t xml:space="preserve"> replicated in an independent dataset by Wood </w:t>
      </w:r>
      <w:r w:rsidRPr="00A77B67">
        <w:rPr>
          <w:i/>
        </w:rPr>
        <w:t>et al</w:t>
      </w:r>
      <w:r w:rsidR="00C303BB">
        <w:t>.</w:t>
      </w:r>
      <w:r>
        <w:t xml:space="preserve"> (2014)</w:t>
      </w:r>
      <w:r w:rsidR="00285D58">
        <w:fldChar w:fldCharType="begin" w:fldLock="1"/>
      </w:r>
      <w:r w:rsidR="008F7F55">
        <w:instrText>ADDIN CSL_CITATION {"citationItems":[{"id":"ITEM-1","itemData":{"DOI":"10.1038/nature13691","ISSN":"14764687","abstract":"Epistasis occurs when the effect of a genetic variant on a trait is dependent on genotypes of other variants elsewhere in the genome. Hemani et al. recently reported the detection and replication of many instances of epistasis between pairs of variants influencing gene expression levels in humans. Using whole-genome sequencing data from 450 individuals we strongly replicated many of the reported interactions but, in each case, a single third variant captured by our sequencing data could explain all of the apparent epistasis. Our results provide an alternative explanation for the apparent epistasis observed for gene expression in humans. There is a Reply to this Brief Communication Arising by Hemani, G. et al. Nature 514, http://dx.doi.org/10.1038/nature13692 (2014).","author":[{"dropping-particle":"","family":"Wood","given":"Andrew R.","non-dropping-particle":"","parse-names":false,"suffix":""},{"dropping-particle":"","family":"Tuke","given":"Marcus A.","non-dropping-particle":"","parse-names":false,"suffix":""},{"dropping-particle":"","family":"Nalls","given":"Mike A.","non-dropping-particle":"","parse-names":false,"suffix":""},{"dropping-particle":"","family":"Hernandez","given":"Dena G.","non-dropping-particle":"","parse-names":false,"suffix":""},{"dropping-particle":"","family":"Bandinelli","given":"Stefania","non-dropping-particle":"","parse-names":false,"suffix":""},{"dropping-particle":"","family":"Singleton","given":"Andrew B.","non-dropping-particle":"","parse-names":false,"suffix":""},{"dropping-particle":"","family":"Melzer","given":"David","non-dropping-particle":"","parse-names":false,"suffix":""},{"dropping-particle":"","family":"Ferrucci","given":"Luigi","non-dropping-particle":"","parse-names":false,"suffix":""},{"dropping-particle":"","family":"Frayling","given":"Timothy M.","non-dropping-particle":"","parse-names":false,"suffix":""},{"dropping-particle":"","family":"Weedon","given":"Michael N.","non-dropping-particle":"","parse-names":false,"suffix":""}],"container-title":"Nature","id":"ITEM-1","issue":"7520","issued":{"date-parts":[["2014","10","1"]]},"page":"E3-E5","publisher":"Nature Publishing Group","title":"Another explanation for apparent epistasis","type":"article-journal","volume":"514"},"uris":["http://www.mendeley.com/documents/?uuid=c8616a80-6c0e-35fa-8e61-90083cfd8de5"]}],"mendeley":{"formattedCitation":"&lt;sup&gt;6&lt;/sup&gt;","plainTextFormattedCitation":"6","previouslyFormattedCitation":"&lt;sup&gt;5&lt;/sup&gt;"},"properties":{"noteIndex":0},"schema":"https://github.com/citation-style-language/schema/raw/master/csl-citation.json"}</w:instrText>
      </w:r>
      <w:r w:rsidR="00285D58">
        <w:fldChar w:fldCharType="separate"/>
      </w:r>
      <w:r w:rsidR="008F7F55" w:rsidRPr="008F7F55">
        <w:rPr>
          <w:noProof/>
          <w:vertAlign w:val="superscript"/>
        </w:rPr>
        <w:t>6</w:t>
      </w:r>
      <w:r w:rsidR="00285D58">
        <w:fldChar w:fldCharType="end"/>
      </w:r>
      <w:r>
        <w:t xml:space="preserve">. </w:t>
      </w:r>
      <w:ins w:id="144" w:author="Gibran Hemani" w:date="2020-05-25T21:12:00Z">
        <w:r w:rsidR="00850746">
          <w:t>How</w:t>
        </w:r>
      </w:ins>
      <w:ins w:id="145" w:author="Gibran Hemani" w:date="2020-05-25T21:13:00Z">
        <w:r w:rsidR="00850746">
          <w:t xml:space="preserve">ever, </w:t>
        </w:r>
      </w:ins>
      <w:del w:id="146" w:author="Gibran Hemani" w:date="2020-05-25T21:12:00Z">
        <w:r w:rsidR="002224E5" w:rsidDel="00850746">
          <w:delText>W</w:delText>
        </w:r>
        <w:r w:rsidDel="00850746">
          <w:delText xml:space="preserve">ith the availability of sequence level genetic data, </w:delText>
        </w:r>
        <w:r w:rsidR="00B85E85" w:rsidDel="00850746">
          <w:delText xml:space="preserve">Wood </w:delText>
        </w:r>
        <w:r w:rsidR="00B85E85" w:rsidRPr="009654A9" w:rsidDel="00850746">
          <w:rPr>
            <w:i/>
          </w:rPr>
          <w:delText>et al</w:delText>
        </w:r>
        <w:r w:rsidR="00B85E85" w:rsidDel="00850746">
          <w:delText xml:space="preserve">. </w:delText>
        </w:r>
        <w:r w:rsidDel="00850746">
          <w:delText xml:space="preserve">were able to fine-map the additive effects for each gene expression level where the H2014 </w:delText>
        </w:r>
        <w:r w:rsidR="00E51C13" w:rsidDel="00850746">
          <w:delText>signals</w:delText>
        </w:r>
        <w:r w:rsidDel="00850746">
          <w:delText xml:space="preserve"> were discovered. </w:delText>
        </w:r>
        <w:r w:rsidR="00C303BB" w:rsidDel="00850746">
          <w:delText>Typically,</w:delText>
        </w:r>
        <w:r w:rsidDel="00850746">
          <w:delText xml:space="preserve"> the fine-mapped additive effects were distinct from the </w:delText>
        </w:r>
        <w:r w:rsidRPr="00A77B67" w:rsidDel="00850746">
          <w:rPr>
            <w:i/>
          </w:rPr>
          <w:delText>cis</w:delText>
        </w:r>
        <w:r w:rsidDel="00850746">
          <w:delText xml:space="preserve">-acting interacting variant. </w:delText>
        </w:r>
      </w:del>
      <w:ins w:id="147" w:author="Gibran Hemani" w:date="2020-05-25T21:13:00Z">
        <w:r w:rsidR="00850746">
          <w:t>u</w:t>
        </w:r>
      </w:ins>
      <w:del w:id="148" w:author="Gibran Hemani" w:date="2020-05-25T21:13:00Z">
        <w:r w:rsidDel="00850746">
          <w:delText>U</w:delText>
        </w:r>
      </w:del>
      <w:r>
        <w:t xml:space="preserve">pon including </w:t>
      </w:r>
      <w:del w:id="149" w:author="Gibran Hemani" w:date="2020-05-25T21:12:00Z">
        <w:r w:rsidDel="00850746">
          <w:delText xml:space="preserve">the </w:delText>
        </w:r>
      </w:del>
      <w:r>
        <w:t xml:space="preserve">fine-mapped </w:t>
      </w:r>
      <w:ins w:id="150" w:author="Gibran Hemani" w:date="2020-05-25T21:13:00Z">
        <w:r w:rsidR="00850746">
          <w:t xml:space="preserve">sequenced </w:t>
        </w:r>
      </w:ins>
      <w:r>
        <w:t>additive effects as covariates in the interaction models</w:t>
      </w:r>
      <w:ins w:id="151" w:author="Gibran Hemani" w:date="2020-05-25T22:39:00Z">
        <w:r w:rsidR="00A1379A">
          <w:t>,</w:t>
        </w:r>
      </w:ins>
      <w:r>
        <w:t xml:space="preserve"> they found that most of the interaction effects substantially attenuated. </w:t>
      </w:r>
      <w:del w:id="152" w:author="Gibran Hemani" w:date="2020-05-25T22:39:00Z">
        <w:r w:rsidDel="00A1379A">
          <w:delText>Following this finding, w</w:delText>
        </w:r>
      </w:del>
      <w:ins w:id="153" w:author="Gibran Hemani" w:date="2020-05-25T22:39:00Z">
        <w:r w:rsidR="00A1379A">
          <w:t>W</w:t>
        </w:r>
      </w:ins>
      <w:r>
        <w:t xml:space="preserve">e </w:t>
      </w:r>
      <w:ins w:id="154" w:author="Gibran Hemani" w:date="2020-05-25T22:39:00Z">
        <w:r w:rsidR="00A1379A">
          <w:t xml:space="preserve">subsequently </w:t>
        </w:r>
      </w:ins>
      <w:r>
        <w:t>found a similar attenuation of effects in the original data by using fine-mapped imputed additive effects as covariates</w:t>
      </w:r>
      <w:r w:rsidR="00285D58">
        <w:fldChar w:fldCharType="begin" w:fldLock="1"/>
      </w:r>
      <w:r w:rsidR="008F7F55">
        <w:instrText>ADDIN CSL_CITATION {"citationItems":[{"id":"ITEM-1","itemData":{"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others","given":"","non-dropping-particle":"","parse-names":false,"suffix":""}],"container-title":"Nature","id":"ITEM-1","issue":"7520","issued":{"date-parts":[["2014"]]},"page":"E5","publisher":"NIH Public Access","title":"Another Explanation for Apparent Epistasis","type":"article-journal","volume":"514"},"uris":["http://www.mendeley.com/documents/?uuid=cc477bba-96b2-4423-819c-649a994c0e68"]}],"mendeley":{"formattedCitation":"&lt;sup&gt;7&lt;/sup&gt;","plainTextFormattedCitation":"7","previouslyFormattedCitation":"&lt;sup&gt;6&lt;/sup&gt;"},"properties":{"noteIndex":0},"schema":"https://github.com/citation-style-language/schema/raw/master/csl-citation.json"}</w:instrText>
      </w:r>
      <w:r w:rsidR="00285D58">
        <w:fldChar w:fldCharType="separate"/>
      </w:r>
      <w:r w:rsidR="008F7F55" w:rsidRPr="008F7F55">
        <w:rPr>
          <w:noProof/>
          <w:vertAlign w:val="superscript"/>
        </w:rPr>
        <w:t>7</w:t>
      </w:r>
      <w:r w:rsidR="00285D58">
        <w:fldChar w:fldCharType="end"/>
      </w:r>
      <w:r>
        <w:t xml:space="preserve">. </w:t>
      </w:r>
      <w:del w:id="155" w:author="Gibran Hemani" w:date="2020-05-25T21:13:00Z">
        <w:r w:rsidDel="00850746">
          <w:delText xml:space="preserve">In light of this exchange, it </w:delText>
        </w:r>
        <w:r w:rsidR="00E51C13" w:rsidDel="00850746">
          <w:delText xml:space="preserve">became </w:delText>
        </w:r>
        <w:r w:rsidDel="00850746">
          <w:delText xml:space="preserve">clear that </w:delText>
        </w:r>
        <w:r w:rsidR="009D6954" w:rsidDel="00850746">
          <w:delText xml:space="preserve">certain </w:delText>
        </w:r>
        <w:r w:rsidDel="00850746">
          <w:delText xml:space="preserve">statistical findings in H2014 </w:delText>
        </w:r>
        <w:r w:rsidR="00E51C13" w:rsidDel="00850746">
          <w:delText xml:space="preserve">were </w:delText>
        </w:r>
      </w:del>
      <w:del w:id="156" w:author="Gibran Hemani" w:date="2020-05-25T20:54:00Z">
        <w:r w:rsidR="00E51C13" w:rsidDel="00F21C4A">
          <w:delText>less l</w:delText>
        </w:r>
      </w:del>
      <w:del w:id="157" w:author="Gibran Hemani" w:date="2020-05-25T21:13:00Z">
        <w:r w:rsidR="00E51C13" w:rsidDel="00850746">
          <w:delText xml:space="preserve">ikely to </w:delText>
        </w:r>
        <w:r w:rsidDel="00850746">
          <w:delText>represent biological epistasis</w:delText>
        </w:r>
      </w:del>
      <w:del w:id="158" w:author="Gibran Hemani" w:date="2020-05-25T20:54:00Z">
        <w:r w:rsidR="00E51C13" w:rsidDel="00F21C4A">
          <w:delText xml:space="preserve"> than originally thought</w:delText>
        </w:r>
      </w:del>
      <w:del w:id="159" w:author="Gibran Hemani" w:date="2020-05-25T21:13:00Z">
        <w:r w:rsidDel="00850746">
          <w:delText xml:space="preserve">. Importantly, it </w:delText>
        </w:r>
      </w:del>
      <w:ins w:id="160" w:author="Gibran Hemani" w:date="2020-05-25T21:13:00Z">
        <w:r w:rsidR="00850746">
          <w:t xml:space="preserve">This exchange </w:t>
        </w:r>
      </w:ins>
      <w:r>
        <w:t>raised the question of why such a fundamental method was giving rise to unreliable results</w:t>
      </w:r>
      <w:ins w:id="161" w:author="Gibran Hemani" w:date="2020-05-25T22:27:00Z">
        <w:r w:rsidR="0082003C">
          <w:t xml:space="preserve">, which we explore </w:t>
        </w:r>
      </w:ins>
      <w:ins w:id="162" w:author="Gibran Hemani" w:date="2020-05-25T22:28:00Z">
        <w:r w:rsidR="0082003C">
          <w:t>here</w:t>
        </w:r>
      </w:ins>
      <w:r>
        <w:t>.</w:t>
      </w:r>
    </w:p>
    <w:p w14:paraId="63CCD620" w14:textId="7C6AAE3D" w:rsidR="00C5195D" w:rsidDel="00850746" w:rsidRDefault="00EE1D21" w:rsidP="00850746">
      <w:pPr>
        <w:pStyle w:val="BodyText"/>
        <w:rPr>
          <w:del w:id="163" w:author="Gibran Hemani" w:date="2020-05-25T20:56:00Z"/>
        </w:rPr>
      </w:pPr>
      <w:r>
        <w:t xml:space="preserve">Wood </w:t>
      </w:r>
      <w:r w:rsidRPr="00A77B67">
        <w:rPr>
          <w:i/>
        </w:rPr>
        <w:t>et al</w:t>
      </w:r>
      <w:r w:rsidR="00C303BB">
        <w:t>.</w:t>
      </w:r>
      <w:r>
        <w:t xml:space="preserve"> (2014) interpreted the original discovery interactions as haplotype effects, a well-understood mechanism by which two loci can appear epistatic but be due to a simple additive effect. </w:t>
      </w:r>
      <w:r w:rsidR="002224E5">
        <w:t>That is</w:t>
      </w:r>
      <w:r>
        <w:t xml:space="preserve">, the observed loci flank a causal variant and are in incomplete </w:t>
      </w:r>
      <w:r w:rsidR="002224E5">
        <w:t>LD</w:t>
      </w:r>
      <w:r>
        <w:t xml:space="preserve"> with each other and the causal variant</w:t>
      </w:r>
      <w:r w:rsidR="002224E5">
        <w:t>;</w:t>
      </w:r>
      <w:r>
        <w:t xml:space="preserve"> </w:t>
      </w:r>
      <w:r w:rsidR="002224E5">
        <w:t xml:space="preserve">a </w:t>
      </w:r>
      <w:r>
        <w:t xml:space="preserve">statistical interaction between the observed loci can capture more of the additive variance of the causal variant than the marginal additive effects of both the observed loci combined. </w:t>
      </w:r>
      <w:ins w:id="164" w:author="Gibran Hemani" w:date="2020-05-25T23:33:00Z">
        <w:r w:rsidR="000C07E1">
          <w:t xml:space="preserve">The haplotype effect model </w:t>
        </w:r>
        <w:r w:rsidR="000C07E1">
          <w:t>has subsequently been explored in more detail</w:t>
        </w:r>
        <w:r w:rsidR="000C07E1">
          <w:fldChar w:fldCharType="begin" w:fldLock="1"/>
        </w:r>
        <w:r w:rsidR="000C07E1">
          <w:instrText>ADDIN CSL_CITATION {"citationItems":[{"id":"ITEM-1","itemData":{"DOI":"10.1534/g3.119.400101","ISSN":"2160-1836","author":[{"dropping-particle":"","family":"los Campos","given":"Gustavo","non-dropping-particle":"de","parse-names":false,"suffix":""},{"dropping-particle":"","family":"Sorensen","given":"Daniel Alberto","non-dropping-particle":"","parse-names":false,"suffix":""},{"dropping-particle":"","family":"Toro","given":"Miguel Angel","non-dropping-particle":"","parse-names":false,"suffix":""}],"container-title":"G3&amp;amp;#58; Genes|Genomes|Genetics","id":"ITEM-1","issue":"5","issued":{"date-parts":[["2019","5"]]},"page":"1429-1436","title":"Imperfect Linkage Disequilibrium Generates Phantom Epistasis (&amp;amp; Perils of Big Data)","type":"article-journal","volume":"9"},"uris":["http://www.mendeley.com/documents/?uuid=fea4b2e5-8bc0-34a9-a6ec-979739ec0b12"]}],"mendeley":{"formattedCitation":"&lt;sup&gt;8&lt;/sup&gt;","plainTextFormattedCitation":"8","previouslyFormattedCitation":"&lt;sup&gt;7&lt;/sup&gt;"},"properties":{"noteIndex":0},"schema":"https://github.com/citation-style-language/schema/raw/master/csl-citation.json"}</w:instrText>
        </w:r>
        <w:r w:rsidR="000C07E1">
          <w:fldChar w:fldCharType="separate"/>
        </w:r>
        <w:r w:rsidR="000C07E1" w:rsidRPr="008F7F55">
          <w:rPr>
            <w:noProof/>
            <w:vertAlign w:val="superscript"/>
          </w:rPr>
          <w:t>8</w:t>
        </w:r>
        <w:r w:rsidR="000C07E1">
          <w:fldChar w:fldCharType="end"/>
        </w:r>
        <w:r w:rsidR="000C07E1">
          <w:t xml:space="preserve">. </w:t>
        </w:r>
      </w:ins>
      <w:del w:id="165" w:author="Gibran Hemani" w:date="2020-05-25T21:14:00Z">
        <w:r w:rsidDel="00850746">
          <w:delText xml:space="preserve">This explanation for the H2014 was unproven but </w:delText>
        </w:r>
        <w:r w:rsidR="00C303BB" w:rsidDel="00850746">
          <w:delText>plausible</w:delText>
        </w:r>
        <w:r w:rsidDel="00850746">
          <w:delText xml:space="preserve"> for the set of </w:delText>
        </w:r>
        <w:r w:rsidRPr="00A77B67" w:rsidDel="00850746">
          <w:rPr>
            <w:i/>
          </w:rPr>
          <w:delText>cis-cis</w:delText>
        </w:r>
        <w:r w:rsidDel="00850746">
          <w:delText xml:space="preserve"> interactions reported, those where the two interacting loci were each close to the gene whose expression levels they were </w:delText>
        </w:r>
        <w:r w:rsidR="00B85E85" w:rsidDel="00850746">
          <w:delText>associated with</w:delText>
        </w:r>
        <w:r w:rsidDel="00850746">
          <w:delText>. Other work has since appeared that investigate the same process</w:delText>
        </w:r>
        <w:r w:rsidR="00756E73" w:rsidDel="00850746">
          <w:fldChar w:fldCharType="begin" w:fldLock="1"/>
        </w:r>
        <w:r w:rsidR="0087352A" w:rsidRPr="00850746" w:rsidDel="00850746">
          <w:rPr>
            <w:rPrChange w:id="166" w:author="Gibran Hemani" w:date="2020-05-25T21:14:00Z">
              <w:rPr/>
            </w:rPrChange>
          </w:rPr>
          <w:delInstrText>ADDIN CSL_CITATION {"citationItems":[{"id":"ITEM-1","itemData":{"DOI":"10.1534/g3.119.400101","ISSN":"2160-1836","author":[{"dropping-particle":"","family":"los Campos","given":"Gustavo","non-dropping-particle":"de","parse-names":false,"suffix":""},{"dropping-particle":"","family":"Sorensen","given":"Daniel Alberto","non-dropping-particle":"","parse-names":false,"suffix":""},{"dropping-particle":"","family":"Toro","given":"Miguel Angel","non-dropping-particle":"","parse-names":false,"suffix":""}],"container-title":"G3&amp;amp;#58; Genes|Genomes|Genetics","id":"ITEM-1","issue":"5","issued":{"date-parts":[["2019","5"]]},"page":"1429-1436","title":"Imperfect Linkage Disequilibrium Generates Phantom Epistasis (&amp;amp; Perils of Big Data)","type":"article-journal","volume":"9"},"uris":["http://www.mendeley.com/documents/?uuid=fea4b2e5-8bc0-34a9-a6ec-979739ec0b12"]}],"mendeley":{"formattedCitation":"&lt;sup&gt;14&lt;/sup&gt;","plainTextFormattedCitation":"14","previouslyFormattedCitation":"&lt;sup&gt;14&lt;/sup&gt;"},"properties":{"noteIndex":0},"schema":"https://github.com/citation-style-language/schema/raw/master/csl-citation.json"}</w:delInstrText>
        </w:r>
        <w:r w:rsidR="00756E73" w:rsidDel="00850746">
          <w:fldChar w:fldCharType="separate"/>
        </w:r>
        <w:r w:rsidR="009A127E" w:rsidRPr="009A127E" w:rsidDel="00850746">
          <w:rPr>
            <w:noProof/>
            <w:vertAlign w:val="superscript"/>
          </w:rPr>
          <w:delText>14</w:delText>
        </w:r>
        <w:r w:rsidR="00756E73" w:rsidDel="00850746">
          <w:fldChar w:fldCharType="end"/>
        </w:r>
        <w:r w:rsidDel="00850746">
          <w:delText xml:space="preserve">. </w:delText>
        </w:r>
      </w:del>
      <w:r w:rsidR="00C303BB">
        <w:t>However,</w:t>
      </w:r>
      <w:r>
        <w:t xml:space="preserve"> </w:t>
      </w:r>
      <w:r w:rsidR="00422258">
        <w:t xml:space="preserve">this explanation is not </w:t>
      </w:r>
      <w:del w:id="167" w:author="Gibran Hemani" w:date="2020-05-25T23:33:00Z">
        <w:r w:rsidR="00422258" w:rsidDel="000C07E1">
          <w:delText xml:space="preserve">possible </w:delText>
        </w:r>
      </w:del>
      <w:ins w:id="168" w:author="Gibran Hemani" w:date="2020-05-25T23:33:00Z">
        <w:r w:rsidR="000C07E1">
          <w:t>plausible</w:t>
        </w:r>
        <w:r w:rsidR="000C07E1">
          <w:t xml:space="preserve"> </w:t>
        </w:r>
      </w:ins>
      <w:r w:rsidR="00422258">
        <w:t xml:space="preserve">for </w:t>
      </w:r>
      <w:ins w:id="169" w:author="Gibran Hemani" w:date="2020-05-25T20:55:00Z">
        <w:r w:rsidR="00F21C4A">
          <w:t>the majority of the H2014</w:t>
        </w:r>
      </w:ins>
      <w:ins w:id="170" w:author="Gibran Hemani" w:date="2020-05-25T20:56:00Z">
        <w:r w:rsidR="00F21C4A">
          <w:t xml:space="preserve"> signals which were </w:t>
        </w:r>
      </w:ins>
      <w:r w:rsidR="00422258">
        <w:rPr>
          <w:i/>
          <w:iCs/>
        </w:rPr>
        <w:t xml:space="preserve">cis-trans </w:t>
      </w:r>
      <w:r w:rsidR="00422258">
        <w:t>interactions, where the two interacting loci are on different chromosomes</w:t>
      </w:r>
      <w:del w:id="171" w:author="Gibran Hemani" w:date="2020-05-25T21:15:00Z">
        <w:r w:rsidR="00422258" w:rsidDel="00850746">
          <w:delText xml:space="preserve">, and a fine-mapped </w:delText>
        </w:r>
        <w:r w:rsidR="00422258" w:rsidRPr="00151EA3" w:rsidDel="00850746">
          <w:rPr>
            <w:i/>
          </w:rPr>
          <w:delText>cis</w:delText>
        </w:r>
        <w:r w:rsidR="00422258" w:rsidDel="00850746">
          <w:delText xml:space="preserve">-additive effect attenuates the interaction </w:delText>
        </w:r>
        <w:r w:rsidR="002224E5" w:rsidDel="00850746">
          <w:delText>signal</w:delText>
        </w:r>
      </w:del>
      <w:r w:rsidR="00422258">
        <w:t>.</w:t>
      </w:r>
      <w:del w:id="172" w:author="Gibran Hemani" w:date="2020-05-25T20:56:00Z">
        <w:r w:rsidR="00422258" w:rsidDel="00F21C4A">
          <w:delText xml:space="preserve"> This </w:delText>
        </w:r>
        <w:r w:rsidR="003C70A6" w:rsidDel="00F21C4A">
          <w:rPr>
            <w:i/>
            <w:iCs/>
          </w:rPr>
          <w:delText>cis-</w:delText>
        </w:r>
        <w:r w:rsidR="003C70A6" w:rsidRPr="003C70A6" w:rsidDel="00F21C4A">
          <w:rPr>
            <w:i/>
            <w:iCs/>
          </w:rPr>
          <w:delText>trans</w:delText>
        </w:r>
        <w:r w:rsidR="003C70A6" w:rsidDel="00F21C4A">
          <w:delText xml:space="preserve"> </w:delText>
        </w:r>
        <w:r w:rsidR="00422258" w:rsidRPr="003C70A6" w:rsidDel="00F21C4A">
          <w:delText>scenario</w:delText>
        </w:r>
        <w:r w:rsidR="00422258" w:rsidDel="00F21C4A">
          <w:delText xml:space="preserve"> forms the majority of the H2014 signals</w:delText>
        </w:r>
        <w:r w:rsidDel="00F21C4A">
          <w:delText>.</w:delText>
        </w:r>
      </w:del>
      <w:r>
        <w:t xml:space="preserve"> </w:t>
      </w:r>
      <w:del w:id="173" w:author="Gibran Hemani" w:date="2020-05-25T20:56:00Z">
        <w:r w:rsidDel="00F21C4A">
          <w:delText xml:space="preserve">In this paper we explore the question of how a single unobserved </w:delText>
        </w:r>
        <w:r w:rsidRPr="00A77B67" w:rsidDel="00F21C4A">
          <w:rPr>
            <w:i/>
          </w:rPr>
          <w:delText>cis</w:delText>
        </w:r>
        <w:r w:rsidDel="00F21C4A">
          <w:delText xml:space="preserve">-additive effect can give rise to </w:delText>
        </w:r>
        <w:r w:rsidRPr="00A77B67" w:rsidDel="00F21C4A">
          <w:rPr>
            <w:i/>
          </w:rPr>
          <w:delText>cis-trans</w:delText>
        </w:r>
        <w:r w:rsidDel="00F21C4A">
          <w:delText xml:space="preserve"> statistical associations. </w:delText>
        </w:r>
        <w:r w:rsidR="009A127E" w:rsidDel="00F21C4A">
          <w:delText xml:space="preserve">The </w:delText>
        </w:r>
        <w:r w:rsidR="00F54B01" w:rsidDel="00F21C4A">
          <w:delText>mechanism</w:delText>
        </w:r>
        <w:r w:rsidR="009A127E" w:rsidDel="00F21C4A">
          <w:delText xml:space="preserve"> that we </w:delText>
        </w:r>
        <w:r w:rsidR="00F54B01" w:rsidDel="00F21C4A">
          <w:delText xml:space="preserve">go on to </w:delText>
        </w:r>
        <w:r w:rsidR="009A127E" w:rsidDel="00F21C4A">
          <w:delText xml:space="preserve">describe can also apply to </w:delText>
        </w:r>
        <w:r w:rsidR="009A127E" w:rsidRPr="005727FA" w:rsidDel="00F21C4A">
          <w:rPr>
            <w:i/>
            <w:iCs/>
          </w:rPr>
          <w:delText>cis-cis</w:delText>
        </w:r>
        <w:r w:rsidR="009A127E" w:rsidDel="00F21C4A">
          <w:delText xml:space="preserve"> and </w:delText>
        </w:r>
        <w:r w:rsidR="009A127E" w:rsidDel="00F21C4A">
          <w:rPr>
            <w:i/>
            <w:iCs/>
          </w:rPr>
          <w:delText>trans-trans</w:delText>
        </w:r>
        <w:r w:rsidR="009A127E" w:rsidDel="00F21C4A">
          <w:delText xml:space="preserve"> interactions. </w:delText>
        </w:r>
        <w:r w:rsidDel="00F21C4A">
          <w:delText xml:space="preserve">We </w:delText>
        </w:r>
        <w:r w:rsidR="00620896" w:rsidDel="00F21C4A">
          <w:delText xml:space="preserve">then </w:delText>
        </w:r>
        <w:r w:rsidDel="00F21C4A">
          <w:delText>go on to explore how this</w:delText>
        </w:r>
        <w:r w:rsidR="00756E73" w:rsidDel="00F21C4A">
          <w:delText xml:space="preserve"> </w:delText>
        </w:r>
        <w:r w:rsidR="00F54B01" w:rsidDel="00F21C4A">
          <w:delText xml:space="preserve">mechanism </w:delText>
        </w:r>
        <w:r w:rsidDel="00F21C4A">
          <w:delText>influences replication rates, and discuss potential methods for avoiding the problem.</w:delText>
        </w:r>
      </w:del>
    </w:p>
    <w:p w14:paraId="7E26E2C7" w14:textId="77777777" w:rsidR="00850746" w:rsidRDefault="00850746" w:rsidP="00F21C4A">
      <w:pPr>
        <w:pStyle w:val="BodyText"/>
        <w:rPr>
          <w:ins w:id="174" w:author="Gibran Hemani" w:date="2020-05-25T21:15:00Z"/>
        </w:rPr>
        <w:pPrChange w:id="175" w:author="Gibran Hemani" w:date="2020-05-25T20:56:00Z">
          <w:pPr>
            <w:pStyle w:val="BodyText"/>
          </w:pPr>
        </w:pPrChange>
      </w:pPr>
    </w:p>
    <w:p w14:paraId="443F7D64" w14:textId="28C20F79" w:rsidR="00C5195D" w:rsidDel="00850746" w:rsidRDefault="00EE1D21" w:rsidP="00F21C4A">
      <w:pPr>
        <w:pStyle w:val="BodyText"/>
        <w:rPr>
          <w:del w:id="176" w:author="Gibran Hemani" w:date="2020-05-25T21:15:00Z"/>
        </w:rPr>
        <w:pPrChange w:id="177" w:author="Gibran Hemani" w:date="2020-05-25T20:56:00Z">
          <w:pPr>
            <w:pStyle w:val="Heading2"/>
          </w:pPr>
        </w:pPrChange>
      </w:pPr>
      <w:bookmarkStart w:id="178" w:name="inflation-of-test-statistics"/>
      <w:del w:id="179" w:author="Gibran Hemani" w:date="2020-05-25T20:56:00Z">
        <w:r w:rsidDel="00F21C4A">
          <w:delText>Inflation of test statistics</w:delText>
        </w:r>
      </w:del>
      <w:bookmarkEnd w:id="178"/>
    </w:p>
    <w:p w14:paraId="52BA3128" w14:textId="277B3661" w:rsidR="00C5195D" w:rsidDel="000C07E1" w:rsidRDefault="00EE1D21" w:rsidP="00850746">
      <w:pPr>
        <w:pStyle w:val="BodyText"/>
        <w:rPr>
          <w:del w:id="180" w:author="Gibran Hemani" w:date="2020-05-25T23:35:00Z"/>
        </w:rPr>
        <w:pPrChange w:id="181" w:author="Gibran Hemani" w:date="2020-05-25T21:15:00Z">
          <w:pPr>
            <w:pStyle w:val="FirstParagraph"/>
          </w:pPr>
        </w:pPrChange>
      </w:pPr>
      <w:r>
        <w:t xml:space="preserve">If the test statistic for </w:t>
      </w:r>
      <w:ins w:id="182" w:author="Gibran Hemani" w:date="2020-05-25T23:34:00Z">
        <w:r w:rsidR="000C07E1">
          <w:t xml:space="preserve">a </w:t>
        </w:r>
      </w:ins>
      <w:del w:id="183" w:author="Gibran Hemani" w:date="2020-05-25T23:33:00Z">
        <w:r w:rsidDel="000C07E1">
          <w:delText xml:space="preserve">the </w:delText>
        </w:r>
      </w:del>
      <w:ins w:id="184" w:author="Gibran Hemani" w:date="2020-05-25T23:33:00Z">
        <w:r w:rsidR="000C07E1">
          <w:t>long-range</w:t>
        </w:r>
        <w:r w:rsidR="000C07E1">
          <w:t xml:space="preserve"> </w:t>
        </w:r>
      </w:ins>
      <w:r>
        <w:t xml:space="preserve">interaction term can be attenuated with the inclusion of a single additive term, this implies that the interaction test statistic is inflated under the null hypothesis of no epistasis. </w:t>
      </w:r>
      <w:del w:id="185" w:author="Gibran Hemani" w:date="2020-05-25T23:34:00Z">
        <w:r w:rsidDel="000C07E1">
          <w:delText>To begin, w</w:delText>
        </w:r>
      </w:del>
      <w:ins w:id="186" w:author="Gibran Hemani" w:date="2020-05-25T23:34:00Z">
        <w:r w:rsidR="000C07E1">
          <w:t>To explore</w:t>
        </w:r>
      </w:ins>
      <w:del w:id="187" w:author="Gibran Hemani" w:date="2020-05-25T23:34:00Z">
        <w:r w:rsidDel="000C07E1">
          <w:delText>e test</w:delText>
        </w:r>
      </w:del>
      <w:r>
        <w:t xml:space="preserve"> this assumption </w:t>
      </w:r>
      <w:ins w:id="188" w:author="Gibran Hemani" w:date="2020-05-25T23:34:00Z">
        <w:r w:rsidR="000C07E1">
          <w:t xml:space="preserve">we began </w:t>
        </w:r>
      </w:ins>
      <w:r>
        <w:t>by estimating the genomic inflation factor for each of the 501 H2014</w:t>
      </w:r>
      <w:r w:rsidR="00422258">
        <w:t xml:space="preserve"> signals</w:t>
      </w:r>
      <w:r>
        <w:t xml:space="preserve">. In each case, we ran a genome-wide analysis where we performed an interaction test of the detected </w:t>
      </w:r>
      <w:r w:rsidRPr="00A77B67">
        <w:rPr>
          <w:i/>
        </w:rPr>
        <w:t>cis</w:t>
      </w:r>
      <w:r>
        <w:t xml:space="preserve">-SNP against every other SNP excluding those on the </w:t>
      </w:r>
      <w:r w:rsidRPr="00A77B67">
        <w:rPr>
          <w:i/>
        </w:rPr>
        <w:t>cis</w:t>
      </w:r>
      <w:r>
        <w:t xml:space="preserve"> chromosome. The genomic inflation factor was then calculated for the interaction test statistics across the set of genome-wide tests. </w:t>
      </w:r>
      <w:ins w:id="189" w:author="Gibran Hemani" w:date="2020-05-25T22:37:00Z">
        <w:r w:rsidR="00296833">
          <w:lastRenderedPageBreak/>
          <w:t xml:space="preserve">Supplementary </w:t>
        </w:r>
      </w:ins>
      <w:r>
        <w:t xml:space="preserve">Figure 1 shows that </w:t>
      </w:r>
      <w:r w:rsidR="00F35CF4">
        <w:t xml:space="preserve">some loci have no obvious genomic inflation, while for </w:t>
      </w:r>
      <w:r>
        <w:t>many loci the inflation factor is much larger than</w:t>
      </w:r>
      <w:r w:rsidR="00796EC5">
        <w:t xml:space="preserve"> that</w:t>
      </w:r>
      <w:r>
        <w:t xml:space="preserve"> expected under the null</w:t>
      </w:r>
      <w:r w:rsidR="00F35CF4">
        <w:t>. This is c</w:t>
      </w:r>
      <w:r>
        <w:t xml:space="preserve">onsistent with the idea that </w:t>
      </w:r>
      <w:r w:rsidR="00F35CF4">
        <w:t xml:space="preserve">for many of the loci </w:t>
      </w:r>
      <w:r>
        <w:t>the test statistics are inflated.</w:t>
      </w:r>
      <w:ins w:id="190" w:author="Gibran Hemani" w:date="2020-05-25T23:35:00Z">
        <w:r w:rsidR="000C07E1">
          <w:t xml:space="preserve"> </w:t>
        </w:r>
      </w:ins>
    </w:p>
    <w:p w14:paraId="19AD8CAC" w14:textId="5966831D" w:rsidR="005A0D64" w:rsidRDefault="00EE1D21" w:rsidP="005727FA">
      <w:pPr>
        <w:pStyle w:val="BodyText"/>
      </w:pPr>
      <w:r>
        <w:t>There are other possible explanations that could give rise to high genomic inflation factors, such as an epistatic polygenic component, though this is unlikely given the discovery sample size</w:t>
      </w:r>
      <w:r w:rsidR="00422258">
        <w:fldChar w:fldCharType="begin" w:fldLock="1"/>
      </w:r>
      <w:r w:rsidR="008F7F55">
        <w:instrText>ADDIN CSL_CITATION {"citationItems":[{"id":"ITEM-1","itemData":{"DOI":"10.1038/ejhg.2011.39","ISSN":"1476-5438","PMID":"21407268","abstract":"Population structure, including population stratification and cryptic relatedness, can cause spurious associations in genome-wide association studies (GWAS). Usually, the scaled median or mean test statistic for association calculated from multiple single-nucleotide-polymorphisms across the genome is used to assess such effects, and 'genomic control' can be applied subsequently to adjust test statistics at individual loci by a genomic inflation factor. Published GWAS have clearly shown that there are many loci underlying genetic variation for a wide range of complex diseases and traits, implying that a substantial proportion of the genome should show inflation of the test statistic. Here, we show by theory, simulation and analysis of data that in the absence of population structure and other technical artefacts, but in the presence of polygenic inheritance, substantial genomic inflation is expected. Its magnitude depends on sample size, heritability, linkage disequilibrium structure and the number of causal variants. Our predictions are consistent with empirical observations on height in independent samples of ~4000 and ~133,000 individuals.","author":[{"dropping-particle":"","family":"Yang","given":"Jian","non-dropping-particle":"","parse-names":false,"suffix":""},{"dropping-particle":"","family":"Weedon","given":"Michael N","non-dropping-particle":"","parse-names":false,"suffix":""},{"dropping-particle":"","family":"Purcell","given":"Shaun","non-dropping-particle":"","parse-names":false,"suffix":""},{"dropping-particle":"","family":"Lettre","given":"Guillaume","non-dropping-particle":"","parse-names":false,"suffix":""},{"dropping-particle":"","family":"Estrada","given":"Karol","non-dropping-particle":"","parse-names":false,"suffix":""},{"dropping-particle":"","family":"Willer","given":"Cristen J","non-dropping-particle":"","parse-names":false,"suffix":""},{"dropping-particle":"V","family":"Smith","given":"Albert","non-dropping-particle":"","parse-names":false,"suffix":""},{"dropping-particle":"","family":"Ingelsson","given":"Erik","non-dropping-particle":"","parse-names":false,"suffix":""},{"dropping-particle":"","family":"O'Connell","given":"Jeffrey R","non-dropping-particle":"","parse-names":false,"suffix":""},{"dropping-particle":"","family":"Mangino","given":"Massimo","non-dropping-particle":"","parse-names":false,"suffix":""},{"dropping-particle":"","family":"Mägi","given":"Reedik","non-dropping-particle":"","parse-names":false,"suffix":""},{"dropping-particle":"","family":"Madden","given":"Pamela a","non-dropping-particle":"","parse-names":false,"suffix":""},{"dropping-particle":"","family":"Heath","given":"Andrew C","non-dropping-particle":"","parse-names":false,"suffix":""},{"dropping-particle":"","family":"Nyholt","given":"Dale R","non-dropping-particle":"","parse-names":false,"suffix":""},{"dropping-particle":"","family":"Martin","given":"Nicholas G","non-dropping-particle":"","parse-names":false,"suffix":""},{"dropping-particle":"","family":"Montgomery","given":"Grant W","non-dropping-particle":"","parse-names":false,"suffix":""},{"dropping-particle":"","family":"Frayling","given":"Timothy M","non-dropping-particle":"","parse-names":false,"suffix":""},{"dropping-particle":"","family":"Hirschhorn","given":"Joel N","non-dropping-particle":"","parse-names":false,"suffix":""},{"dropping-particle":"","family":"McCarthy","given":"Mark I","non-dropping-particle":"","parse-names":false,"suffix":""},{"dropping-particle":"","family":"Goddard","given":"Michael E","non-dropping-particle":"","parse-names":false,"suffix":""},{"dropping-particle":"","family":"Visscher","given":"Peter M","non-dropping-particle":"","parse-names":false,"suffix":""}],"container-title":"European journal of human genetics","id":"ITEM-1","issue":"7","issued":{"date-parts":[["2011","7"]]},"page":"807-12","title":"Genomic inflation factors under polygenic inheritance.","type":"article-journal","volume":"19"},"uris":["http://www.mendeley.com/documents/?uuid=1d5bde39-e27d-401f-b397-c7341b2995b5"]}],"mendeley":{"formattedCitation":"&lt;sup&gt;9&lt;/sup&gt;","plainTextFormattedCitation":"9","previouslyFormattedCitation":"&lt;sup&gt;8&lt;/sup&gt;"},"properties":{"noteIndex":0},"schema":"https://github.com/citation-style-language/schema/raw/master/csl-citation.json"}</w:instrText>
      </w:r>
      <w:r w:rsidR="00422258">
        <w:fldChar w:fldCharType="separate"/>
      </w:r>
      <w:r w:rsidR="008F7F55" w:rsidRPr="008F7F55">
        <w:rPr>
          <w:noProof/>
          <w:vertAlign w:val="superscript"/>
        </w:rPr>
        <w:t>9</w:t>
      </w:r>
      <w:r w:rsidR="00422258">
        <w:fldChar w:fldCharType="end"/>
      </w:r>
      <w:r>
        <w:t xml:space="preserve">. We also observe that many loci that had discovered </w:t>
      </w:r>
      <w:r w:rsidR="007D3D8C">
        <w:t xml:space="preserve">epistatic </w:t>
      </w:r>
      <w:r>
        <w:t>associations have low genomic inflation factors, which raises the question of whether this metric is a reliable indicator of false positives.</w:t>
      </w:r>
      <w:bookmarkStart w:id="191" w:name="Xf616ff8e51503d02ebe487538875d52a0634668"/>
    </w:p>
    <w:p w14:paraId="35588B15" w14:textId="218F30F3" w:rsidR="00C5195D" w:rsidDel="00F21C4A" w:rsidRDefault="005A0D64">
      <w:pPr>
        <w:pStyle w:val="Heading2"/>
        <w:rPr>
          <w:del w:id="192" w:author="Gibran Hemani" w:date="2020-05-25T20:58:00Z"/>
        </w:rPr>
      </w:pPr>
      <w:del w:id="193" w:author="Gibran Hemani" w:date="2020-05-25T20:58:00Z">
        <w:r w:rsidDel="00F21C4A">
          <w:delText>Theory</w:delText>
        </w:r>
        <w:bookmarkEnd w:id="191"/>
      </w:del>
    </w:p>
    <w:p w14:paraId="125EF70E" w14:textId="3F3F1C90" w:rsidR="00850746" w:rsidRDefault="00F54B01" w:rsidP="000D3F37">
      <w:pPr>
        <w:pStyle w:val="FirstParagraph"/>
        <w:rPr>
          <w:ins w:id="194" w:author="Gibran Hemani" w:date="2020-05-25T21:18:00Z"/>
        </w:rPr>
      </w:pPr>
      <w:del w:id="195" w:author="Gibran Hemani" w:date="2020-05-25T20:58:00Z">
        <w:r w:rsidDel="00F21C4A">
          <w:delText xml:space="preserve">The explanations for inflated genetic interaction test statistics, put forth by Wood et al (2014) and elaborated upon theoretically by </w:delText>
        </w:r>
        <w:r w:rsidR="000D3F37" w:rsidDel="00F21C4A">
          <w:delText>De los Campos et al. (2019)</w:delText>
        </w:r>
        <w:r w:rsidDel="00F21C4A">
          <w:delText>,</w:delText>
        </w:r>
        <w:r w:rsidR="000D3F37" w:rsidDel="00F21C4A">
          <w:delText xml:space="preserve"> </w:delText>
        </w:r>
        <w:r w:rsidDel="00F21C4A">
          <w:delText xml:space="preserve">depended on </w:delText>
        </w:r>
        <w:r w:rsidR="006D0098" w:rsidDel="00F21C4A">
          <w:delText xml:space="preserve">both </w:delText>
        </w:r>
        <w:r w:rsidDel="00F21C4A">
          <w:delText xml:space="preserve">variants being in LD with a causal additive variant. </w:delText>
        </w:r>
      </w:del>
      <w:r>
        <w:t xml:space="preserve">We </w:t>
      </w:r>
      <w:del w:id="196" w:author="Gibran Hemani" w:date="2020-05-25T21:39:00Z">
        <w:r w:rsidDel="006F26F1">
          <w:delText xml:space="preserve">set out to understand the </w:delText>
        </w:r>
      </w:del>
      <w:ins w:id="197" w:author="Gibran Hemani" w:date="2020-05-25T21:39:00Z">
        <w:r w:rsidR="006F26F1">
          <w:t xml:space="preserve">explored the theoretical </w:t>
        </w:r>
      </w:ins>
      <w:r>
        <w:t xml:space="preserve">mechanism by which </w:t>
      </w:r>
      <w:r w:rsidR="0045332D">
        <w:t>the classic</w:t>
      </w:r>
      <w:ins w:id="198" w:author="Gibran Hemani" w:date="2020-05-25T23:03:00Z">
        <w:r w:rsidR="008F28AC">
          <w:t xml:space="preserve"> inter</w:t>
        </w:r>
      </w:ins>
      <w:ins w:id="199" w:author="Gibran Hemani" w:date="2020-05-25T23:04:00Z">
        <w:r w:rsidR="008F28AC">
          <w:t>action</w:t>
        </w:r>
      </w:ins>
      <w:r w:rsidR="0045332D">
        <w:t xml:space="preserve"> test statistic </w:t>
      </w:r>
      <w:del w:id="200" w:author="Gibran Hemani" w:date="2020-05-25T23:04:00Z">
        <w:r w:rsidR="0045332D" w:rsidDel="008F28AC">
          <w:delText xml:space="preserve">for </w:delText>
        </w:r>
        <w:r w:rsidDel="008F28AC">
          <w:delText xml:space="preserve">interaction test </w:delText>
        </w:r>
      </w:del>
      <w:r w:rsidR="0045332D">
        <w:t xml:space="preserve">can be inflated </w:t>
      </w:r>
      <w:r>
        <w:t xml:space="preserve">when only one </w:t>
      </w:r>
      <w:r w:rsidR="0045332D">
        <w:t xml:space="preserve">of the interaction </w:t>
      </w:r>
      <w:r>
        <w:t>variant</w:t>
      </w:r>
      <w:r w:rsidR="0045332D">
        <w:t>s</w:t>
      </w:r>
      <w:r>
        <w:t xml:space="preserve"> is in </w:t>
      </w:r>
      <w:r w:rsidR="006D0098">
        <w:t>LD</w:t>
      </w:r>
      <w:r>
        <w:t xml:space="preserve"> with a causal additive variant</w:t>
      </w:r>
      <w:ins w:id="201" w:author="Gibran Hemani" w:date="2020-05-25T23:04:00Z">
        <w:r w:rsidR="008F28AC">
          <w:t xml:space="preserve">, which mimics the </w:t>
        </w:r>
        <w:r w:rsidR="008F28AC">
          <w:rPr>
            <w:i/>
            <w:iCs/>
          </w:rPr>
          <w:t>cis-trans</w:t>
        </w:r>
        <w:r w:rsidR="008F28AC">
          <w:t xml:space="preserve"> interactions that form the majority of the H2014 signals</w:t>
        </w:r>
      </w:ins>
      <w:r>
        <w:t xml:space="preserve">. </w:t>
      </w:r>
      <w:del w:id="202" w:author="Gibran Hemani" w:date="2020-05-25T20:59:00Z">
        <w:r w:rsidDel="00F21C4A">
          <w:delText xml:space="preserve">Such a mechanism would be sufficient to explain our observations of genome-wide inflation for some markers, found in the previous section. </w:delText>
        </w:r>
      </w:del>
      <w:del w:id="203" w:author="Gibran Hemani" w:date="2020-05-25T21:00:00Z">
        <w:r w:rsidDel="00FB2D97">
          <w:delText xml:space="preserve">In the Appendix, </w:delText>
        </w:r>
        <w:r w:rsidR="000D3F37" w:rsidDel="00FB2D97">
          <w:delText>w</w:delText>
        </w:r>
        <w:r w:rsidR="005A0D64" w:rsidDel="00FB2D97">
          <w:delText xml:space="preserve">e derive the properties </w:delText>
        </w:r>
        <w:r w:rsidR="000D3F37" w:rsidDel="00FB2D97">
          <w:delText>and</w:delText>
        </w:r>
        <w:r w:rsidR="005A0D64" w:rsidDel="00FB2D97">
          <w:delText xml:space="preserve"> consequences of a statistical test </w:delText>
        </w:r>
        <w:r w:rsidR="000D3F37" w:rsidDel="00FB2D97">
          <w:delText>for interaction for this case.</w:delText>
        </w:r>
        <w:r w:rsidDel="00FB2D97">
          <w:delText xml:space="preserve"> </w:delText>
        </w:r>
        <w:r w:rsidR="0045332D" w:rsidDel="00FB2D97">
          <w:delText xml:space="preserve">To keep the theory tractable and intuitive, we used a haploid model, and additive effects that are so large that the phenotype has a binomial distribution. </w:delText>
        </w:r>
      </w:del>
      <w:ins w:id="204" w:author="Gibran Hemani" w:date="2020-05-25T20:59:00Z">
        <w:r w:rsidR="00FB2D97">
          <w:t>Under a simplified haploid m</w:t>
        </w:r>
      </w:ins>
      <w:ins w:id="205" w:author="Gibran Hemani" w:date="2020-05-25T21:00:00Z">
        <w:r w:rsidR="00FB2D97">
          <w:t xml:space="preserve">odel with completely penetrant </w:t>
        </w:r>
      </w:ins>
      <w:ins w:id="206" w:author="Gibran Hemani" w:date="2020-05-25T21:18:00Z">
        <w:r w:rsidR="00850746">
          <w:t xml:space="preserve">additive </w:t>
        </w:r>
      </w:ins>
      <w:ins w:id="207" w:author="Gibran Hemani" w:date="2020-05-25T21:00:00Z">
        <w:r w:rsidR="00FB2D97">
          <w:t>genetic effects w</w:t>
        </w:r>
      </w:ins>
      <w:del w:id="208" w:author="Gibran Hemani" w:date="2020-05-25T21:00:00Z">
        <w:r w:rsidR="00064AB7" w:rsidDel="00FB2D97">
          <w:delText>W</w:delText>
        </w:r>
      </w:del>
      <w:r>
        <w:t xml:space="preserve">e find that </w:t>
      </w:r>
      <w:del w:id="209" w:author="Gibran Hemani" w:date="2020-05-25T21:18:00Z">
        <w:r w:rsidR="00064AB7" w:rsidDel="00850746">
          <w:delText xml:space="preserve">when one of the </w:delText>
        </w:r>
        <w:r w:rsidR="0045332D" w:rsidDel="00850746">
          <w:delText xml:space="preserve">interaction </w:delText>
        </w:r>
        <w:r w:rsidR="00064AB7" w:rsidDel="00850746">
          <w:delText xml:space="preserve">variants is in LD with a large additive causal variant, </w:delText>
        </w:r>
      </w:del>
      <w:r>
        <w:t>the residuals from a linear model are a mixture of normal and binomial distributions</w:t>
      </w:r>
      <w:ins w:id="210" w:author="Gibran Hemani" w:date="2020-05-25T22:28:00Z">
        <w:r w:rsidR="0082003C">
          <w:t xml:space="preserve"> (Supplementary</w:t>
        </w:r>
      </w:ins>
      <w:ins w:id="211" w:author="Gibran Hemani" w:date="2020-05-25T22:29:00Z">
        <w:r w:rsidR="0082003C">
          <w:t xml:space="preserve"> Note 2)</w:t>
        </w:r>
      </w:ins>
      <w:r w:rsidR="00064AB7">
        <w:t xml:space="preserve">. This </w:t>
      </w:r>
      <w:r>
        <w:t xml:space="preserve">leads to systematic inflation or deflation of the test statistic. The more variance explained by the additive variant, the larger the proportion of variance of the residuals arises from the binomial distribution. </w:t>
      </w:r>
      <w:del w:id="212" w:author="Gibran Hemani" w:date="2020-05-25T21:39:00Z">
        <w:r w:rsidR="00064AB7" w:rsidDel="006F26F1">
          <w:delText xml:space="preserve">We </w:delText>
        </w:r>
      </w:del>
      <w:ins w:id="213" w:author="Gibran Hemani" w:date="2020-05-25T21:39:00Z">
        <w:r w:rsidR="006F26F1">
          <w:t xml:space="preserve">Under this </w:t>
        </w:r>
      </w:ins>
      <w:ins w:id="214" w:author="Gibran Hemani" w:date="2020-05-25T21:40:00Z">
        <w:r w:rsidR="006F26F1">
          <w:t>model we</w:t>
        </w:r>
      </w:ins>
      <w:ins w:id="215" w:author="Gibran Hemani" w:date="2020-05-25T21:39:00Z">
        <w:r w:rsidR="006F26F1">
          <w:t xml:space="preserve"> </w:t>
        </w:r>
      </w:ins>
      <w:r w:rsidR="00064AB7">
        <w:t xml:space="preserve">show that </w:t>
      </w:r>
      <w:r>
        <w:t>both the mean and the variance of the expected F value from the classical interaction model are increased.</w:t>
      </w:r>
      <w:r w:rsidR="0045332D">
        <w:t xml:space="preserve"> </w:t>
      </w:r>
      <w:del w:id="216" w:author="Gibran Hemani" w:date="2020-05-25T21:00:00Z">
        <w:r w:rsidDel="00FB2D97">
          <w:delText xml:space="preserve">The </w:delText>
        </w:r>
      </w:del>
      <w:ins w:id="217" w:author="Gibran Hemani" w:date="2020-05-25T21:00:00Z">
        <w:r w:rsidR="00FB2D97">
          <w:t xml:space="preserve">This </w:t>
        </w:r>
      </w:ins>
      <w:r>
        <w:t xml:space="preserve">mechanism </w:t>
      </w:r>
      <w:del w:id="218" w:author="Gibran Hemani" w:date="2020-05-25T21:01:00Z">
        <w:r w:rsidDel="00FB2D97">
          <w:delText xml:space="preserve">described in the Appendix </w:delText>
        </w:r>
      </w:del>
      <w:r>
        <w:t xml:space="preserve">is entirely separate from the sources of test statistic inflation that have been previously suggested. </w:t>
      </w:r>
    </w:p>
    <w:p w14:paraId="6B4AB557" w14:textId="061BEC75" w:rsidR="005A0D64" w:rsidDel="00850746" w:rsidRDefault="006F26F1" w:rsidP="000D3F37">
      <w:pPr>
        <w:pStyle w:val="FirstParagraph"/>
        <w:rPr>
          <w:del w:id="219" w:author="Gibran Hemani" w:date="2020-05-25T21:18:00Z"/>
        </w:rPr>
      </w:pPr>
      <w:ins w:id="220" w:author="Gibran Hemani" w:date="2020-05-25T21:40:00Z">
        <w:r>
          <w:t xml:space="preserve">Following this finding, </w:t>
        </w:r>
      </w:ins>
    </w:p>
    <w:p w14:paraId="45BEDE21" w14:textId="0438898B" w:rsidR="00C5195D" w:rsidDel="00FB2D97" w:rsidRDefault="001572B8">
      <w:pPr>
        <w:pStyle w:val="Heading2"/>
        <w:rPr>
          <w:del w:id="221" w:author="Gibran Hemani" w:date="2020-05-25T21:01:00Z"/>
        </w:rPr>
      </w:pPr>
      <w:del w:id="222" w:author="Gibran Hemani" w:date="2020-05-25T21:01:00Z">
        <w:r w:rsidDel="00FB2D97">
          <w:delText>Test statistic inflation in the diploid case</w:delText>
        </w:r>
      </w:del>
    </w:p>
    <w:p w14:paraId="55959D31" w14:textId="69948328" w:rsidR="006F26F1" w:rsidDel="006F26F1" w:rsidRDefault="00F54B01" w:rsidP="006F26F1">
      <w:pPr>
        <w:pStyle w:val="FirstParagraph"/>
        <w:rPr>
          <w:del w:id="223" w:author="Gibran Hemani" w:date="2020-05-25T21:44:00Z"/>
          <w:moveTo w:id="224" w:author="Gibran Hemani" w:date="2020-05-25T21:41:00Z"/>
        </w:rPr>
        <w:pPrChange w:id="225" w:author="Gibran Hemani" w:date="2020-05-25T21:43:00Z">
          <w:pPr>
            <w:pStyle w:val="BodyText"/>
          </w:pPr>
        </w:pPrChange>
      </w:pPr>
      <w:del w:id="226" w:author="Gibran Hemani" w:date="2020-05-25T21:01:00Z">
        <w:r w:rsidDel="00FB2D97">
          <w:delText>Having</w:delText>
        </w:r>
        <w:r w:rsidR="006511AB" w:rsidDel="00FB2D97">
          <w:delText xml:space="preserve"> d</w:delText>
        </w:r>
        <w:r w:rsidR="00EE1D21" w:rsidDel="00FB2D97">
          <w:delText>emonstrated</w:delText>
        </w:r>
        <w:r w:rsidR="00AC68EB" w:rsidDel="00FB2D97">
          <w:delText xml:space="preserve"> </w:delText>
        </w:r>
        <w:r w:rsidR="00EE1D21" w:rsidDel="00FB2D97">
          <w:delText>that the mean and the variance of the test statistic is higher than expected under a simplified haploid model</w:delText>
        </w:r>
        <w:r w:rsidDel="00FB2D97">
          <w:delText>, w</w:delText>
        </w:r>
      </w:del>
      <w:ins w:id="227" w:author="Gibran Hemani" w:date="2020-05-25T21:40:00Z">
        <w:r w:rsidR="006F26F1">
          <w:t>w</w:t>
        </w:r>
      </w:ins>
      <w:r w:rsidR="00EE1D21">
        <w:t xml:space="preserve">e </w:t>
      </w:r>
      <w:del w:id="228" w:author="Gibran Hemani" w:date="2020-05-25T21:01:00Z">
        <w:r w:rsidR="00EE1D21" w:rsidDel="00FB2D97">
          <w:delText xml:space="preserve">now </w:delText>
        </w:r>
      </w:del>
      <w:r w:rsidR="00EE1D21">
        <w:t>use</w:t>
      </w:r>
      <w:ins w:id="229" w:author="Gibran Hemani" w:date="2020-05-25T21:01:00Z">
        <w:r w:rsidR="00FB2D97">
          <w:t>d</w:t>
        </w:r>
      </w:ins>
      <w:r w:rsidR="00EE1D21">
        <w:t xml:space="preserve"> simulations to explore the </w:t>
      </w:r>
      <w:r w:rsidR="00766274">
        <w:t>behavior</w:t>
      </w:r>
      <w:r w:rsidR="00EE1D21">
        <w:t xml:space="preserve"> of the test statistic </w:t>
      </w:r>
      <w:r w:rsidR="00C04944">
        <w:t>in the diploid context</w:t>
      </w:r>
      <w:ins w:id="230" w:author="Gibran Hemani" w:date="2020-05-25T23:05:00Z">
        <w:r w:rsidR="008F28AC">
          <w:t xml:space="preserve"> with incomplete penetrance</w:t>
        </w:r>
      </w:ins>
      <w:r w:rsidR="00C04944">
        <w:t xml:space="preserve">, </w:t>
      </w:r>
      <w:ins w:id="231" w:author="Gibran Hemani" w:date="2020-05-25T23:06:00Z">
        <w:r w:rsidR="008F28AC">
          <w:t xml:space="preserve">attempting to </w:t>
        </w:r>
      </w:ins>
      <w:del w:id="232" w:author="Gibran Hemani" w:date="2020-05-25T23:05:00Z">
        <w:r w:rsidR="001572B8" w:rsidDel="008F28AC">
          <w:delText xml:space="preserve">using the </w:delText>
        </w:r>
      </w:del>
      <w:ins w:id="233" w:author="Gibran Hemani" w:date="2020-05-25T23:05:00Z">
        <w:r w:rsidR="008F28AC">
          <w:t>mimic</w:t>
        </w:r>
      </w:ins>
      <w:ins w:id="234" w:author="Gibran Hemani" w:date="2020-05-25T23:06:00Z">
        <w:r w:rsidR="008F28AC">
          <w:t xml:space="preserve"> </w:t>
        </w:r>
      </w:ins>
      <w:ins w:id="235" w:author="Gibran Hemani" w:date="2020-05-25T23:05:00Z">
        <w:r w:rsidR="008F28AC">
          <w:t xml:space="preserve">the </w:t>
        </w:r>
      </w:ins>
      <w:r w:rsidR="00EE1D21">
        <w:t xml:space="preserve">H2014 </w:t>
      </w:r>
      <w:r w:rsidR="001572B8">
        <w:t xml:space="preserve">signals </w:t>
      </w:r>
      <w:del w:id="236" w:author="Gibran Hemani" w:date="2020-05-25T23:06:00Z">
        <w:r w:rsidR="001572B8" w:rsidDel="008F28AC">
          <w:delText xml:space="preserve">as </w:delText>
        </w:r>
      </w:del>
      <w:del w:id="237" w:author="Gibran Hemani" w:date="2020-05-25T23:05:00Z">
        <w:r w:rsidR="001572B8" w:rsidDel="008F28AC">
          <w:delText xml:space="preserve">examples </w:delText>
        </w:r>
      </w:del>
      <w:r w:rsidR="00EE1D21">
        <w:t>(</w:t>
      </w:r>
      <w:ins w:id="238" w:author="Gibran Hemani" w:date="2020-05-25T23:40:00Z">
        <w:r w:rsidR="006506C9">
          <w:t>Supplementary Methods</w:t>
        </w:r>
      </w:ins>
      <w:del w:id="239" w:author="Gibran Hemani" w:date="2020-05-25T22:29:00Z">
        <w:r w:rsidR="00EE1D21" w:rsidDel="0082003C">
          <w:delText>Methods</w:delText>
        </w:r>
      </w:del>
      <w:r w:rsidR="00EE1D21">
        <w:t>).</w:t>
      </w:r>
      <w:r w:rsidR="001572B8">
        <w:t xml:space="preserve"> </w:t>
      </w:r>
      <w:ins w:id="240" w:author="Gibran Hemani" w:date="2020-05-25T21:42:00Z">
        <w:r w:rsidR="006F26F1">
          <w:t xml:space="preserve">We began by recreating the conditions within the </w:t>
        </w:r>
        <w:r w:rsidR="006F26F1">
          <w:rPr>
            <w:i/>
            <w:iCs/>
          </w:rPr>
          <w:t>MBNL1</w:t>
        </w:r>
        <w:r w:rsidR="006F26F1">
          <w:t xml:space="preserve"> locus, where </w:t>
        </w:r>
      </w:ins>
      <w:ins w:id="241" w:author="Gibran Hemani" w:date="2020-05-25T21:43:00Z">
        <w:r w:rsidR="006F26F1">
          <w:t xml:space="preserve">11 </w:t>
        </w:r>
      </w:ins>
      <w:ins w:id="242" w:author="Gibran Hemani" w:date="2020-05-25T23:06:00Z">
        <w:r w:rsidR="008F28AC">
          <w:t xml:space="preserve">independent </w:t>
        </w:r>
      </w:ins>
      <w:ins w:id="243" w:author="Gibran Hemani" w:date="2020-05-25T21:42:00Z">
        <w:r w:rsidR="006F26F1" w:rsidRPr="008F28AC">
          <w:rPr>
            <w:i/>
            <w:iCs/>
            <w:rPrChange w:id="244" w:author="Gibran Hemani" w:date="2020-05-25T23:06:00Z">
              <w:rPr/>
            </w:rPrChange>
          </w:rPr>
          <w:t>cis-trans</w:t>
        </w:r>
        <w:r w:rsidR="006F26F1">
          <w:t xml:space="preserve"> associat</w:t>
        </w:r>
      </w:ins>
      <w:ins w:id="245" w:author="Gibran Hemani" w:date="2020-05-25T21:43:00Z">
        <w:r w:rsidR="006F26F1">
          <w:t>ions were originally discovered, of which five replicated at the Bonferroni level</w:t>
        </w:r>
      </w:ins>
      <w:ins w:id="246" w:author="Gibran Hemani" w:date="2020-05-25T23:41:00Z">
        <w:r w:rsidR="006506C9">
          <w:t xml:space="preserve"> (</w:t>
        </w:r>
        <w:r w:rsidR="006506C9">
          <w:t>Supplementary Note 3</w:t>
        </w:r>
        <w:r w:rsidR="006506C9">
          <w:t>)</w:t>
        </w:r>
      </w:ins>
      <w:ins w:id="247" w:author="Gibran Hemani" w:date="2020-05-25T21:43:00Z">
        <w:r w:rsidR="006F26F1">
          <w:t>.</w:t>
        </w:r>
      </w:ins>
      <w:moveToRangeStart w:id="248" w:author="Gibran Hemani" w:date="2020-05-25T21:41:00Z" w:name="move41335335"/>
      <w:moveTo w:id="249" w:author="Gibran Hemani" w:date="2020-05-25T21:41:00Z">
        <w:del w:id="250" w:author="Gibran Hemani" w:date="2020-05-25T21:43:00Z">
          <w:r w:rsidR="006F26F1" w:rsidDel="006F26F1">
            <w:delText>F</w:delText>
          </w:r>
        </w:del>
      </w:moveTo>
      <w:ins w:id="251" w:author="Gibran Hemani" w:date="2020-05-25T21:43:00Z">
        <w:r w:rsidR="006F26F1">
          <w:t xml:space="preserve"> </w:t>
        </w:r>
      </w:ins>
      <w:ins w:id="252" w:author="Gibran Hemani" w:date="2020-05-25T21:44:00Z">
        <w:r w:rsidR="006F26F1">
          <w:t xml:space="preserve">These simulations </w:t>
        </w:r>
      </w:ins>
      <w:moveTo w:id="253" w:author="Gibran Hemani" w:date="2020-05-25T21:41:00Z">
        <w:del w:id="254" w:author="Gibran Hemani" w:date="2020-05-25T21:44:00Z">
          <w:r w:rsidR="006F26F1" w:rsidDel="006F26F1">
            <w:delText xml:space="preserve">igure 2 </w:delText>
          </w:r>
        </w:del>
        <w:r w:rsidR="006F26F1">
          <w:t>show</w:t>
        </w:r>
        <w:del w:id="255" w:author="Gibran Hemani" w:date="2020-05-25T21:44:00Z">
          <w:r w:rsidR="006F26F1" w:rsidDel="006F26F1">
            <w:delText>s</w:delText>
          </w:r>
        </w:del>
        <w:r w:rsidR="006F26F1">
          <w:t xml:space="preserve"> that the genomic inflation factor relate</w:t>
        </w:r>
      </w:moveTo>
      <w:ins w:id="256" w:author="Gibran Hemani" w:date="2020-05-25T21:44:00Z">
        <w:r w:rsidR="006F26F1">
          <w:t>s</w:t>
        </w:r>
      </w:ins>
      <w:moveTo w:id="257" w:author="Gibran Hemani" w:date="2020-05-25T21:41:00Z">
        <w:del w:id="258" w:author="Gibran Hemani" w:date="2020-05-25T21:44:00Z">
          <w:r w:rsidR="006F26F1" w:rsidDel="006F26F1">
            <w:delText>d</w:delText>
          </w:r>
        </w:del>
        <w:r w:rsidR="006F26F1">
          <w:t xml:space="preserve"> strongly to the variance explained by the additive causal effect</w:t>
        </w:r>
      </w:moveTo>
      <w:ins w:id="259" w:author="Gibran Hemani" w:date="2020-05-25T23:07:00Z">
        <w:r w:rsidR="008F28AC">
          <w:t xml:space="preserve"> (Supplementary Figure 2)</w:t>
        </w:r>
      </w:ins>
      <w:ins w:id="260" w:author="Gibran Hemani" w:date="2020-05-25T21:44:00Z">
        <w:r w:rsidR="006F26F1">
          <w:t xml:space="preserve">, and </w:t>
        </w:r>
      </w:ins>
      <w:moveTo w:id="261" w:author="Gibran Hemani" w:date="2020-05-25T21:41:00Z">
        <w:del w:id="262" w:author="Gibran Hemani" w:date="2020-05-25T21:44:00Z">
          <w:r w:rsidR="006F26F1" w:rsidDel="006F26F1">
            <w:delText xml:space="preserve">. Figure 3 demonstrates </w:delText>
          </w:r>
        </w:del>
        <w:r w:rsidR="006F26F1">
          <w:t>that as genomic inflation grows, the number of false positive interactions grows</w:t>
        </w:r>
      </w:moveTo>
      <w:ins w:id="263" w:author="Gibran Hemani" w:date="2020-05-25T23:07:00Z">
        <w:r w:rsidR="008F28AC">
          <w:t xml:space="preserve"> (Supplementary Figure 3)</w:t>
        </w:r>
      </w:ins>
      <w:moveTo w:id="264" w:author="Gibran Hemani" w:date="2020-05-25T21:41:00Z">
        <w:r w:rsidR="006F26F1">
          <w:t>. We also observe that it is possible to obtain several false discovery signals per simulation even when the genomic inflation factor is low. This is consistent with the variance of the test statistic theoretically being inflated.</w:t>
        </w:r>
      </w:moveTo>
    </w:p>
    <w:p w14:paraId="67BC3731" w14:textId="2CCF57B8" w:rsidR="006F26F1" w:rsidRDefault="006F26F1" w:rsidP="006F26F1">
      <w:pPr>
        <w:pStyle w:val="FirstParagraph"/>
        <w:rPr>
          <w:ins w:id="265" w:author="Gibran Hemani" w:date="2020-05-25T21:58:00Z"/>
        </w:rPr>
      </w:pPr>
      <w:ins w:id="266" w:author="Gibran Hemani" w:date="2020-05-25T21:44:00Z">
        <w:r>
          <w:t xml:space="preserve"> </w:t>
        </w:r>
      </w:ins>
      <w:moveTo w:id="267" w:author="Gibran Hemani" w:date="2020-05-25T21:41:00Z">
        <w:r>
          <w:t xml:space="preserve">Extending these simulations to </w:t>
        </w:r>
        <w:del w:id="268" w:author="Gibran Hemani" w:date="2020-05-25T21:44:00Z">
          <w:r w:rsidDel="006F26F1">
            <w:delText xml:space="preserve">more </w:delText>
          </w:r>
        </w:del>
      </w:moveTo>
      <w:ins w:id="269" w:author="Gibran Hemani" w:date="2020-05-25T21:44:00Z">
        <w:r>
          <w:t xml:space="preserve">other </w:t>
        </w:r>
      </w:ins>
      <w:moveTo w:id="270" w:author="Gibran Hemani" w:date="2020-05-25T21:41:00Z">
        <w:del w:id="271" w:author="Gibran Hemani" w:date="2020-05-25T21:44:00Z">
          <w:r w:rsidDel="006F26F1">
            <w:delText xml:space="preserve">scenarios </w:delText>
          </w:r>
        </w:del>
      </w:moveTo>
      <w:ins w:id="272" w:author="Gibran Hemani" w:date="2020-05-25T21:44:00Z">
        <w:r>
          <w:t xml:space="preserve">loci amongst </w:t>
        </w:r>
      </w:ins>
      <w:ins w:id="273" w:author="Gibran Hemani" w:date="2020-05-25T21:56:00Z">
        <w:r w:rsidR="008B4CBB">
          <w:t xml:space="preserve">the </w:t>
        </w:r>
      </w:ins>
      <w:moveTo w:id="274" w:author="Gibran Hemani" w:date="2020-05-25T21:41:00Z">
        <w:del w:id="275" w:author="Gibran Hemani" w:date="2020-05-25T21:44:00Z">
          <w:r w:rsidDel="006F26F1">
            <w:delText xml:space="preserve">by expanding to more loci amongst the </w:delText>
          </w:r>
        </w:del>
        <w:r>
          <w:t xml:space="preserve">H2014 signals resulted in </w:t>
        </w:r>
        <w:del w:id="276" w:author="Gibran Hemani" w:date="2020-05-25T21:45:00Z">
          <w:r w:rsidDel="006F26F1">
            <w:delText xml:space="preserve">slightly </w:delText>
          </w:r>
        </w:del>
        <w:r>
          <w:t xml:space="preserve">less inflation </w:t>
        </w:r>
      </w:moveTo>
      <w:ins w:id="277" w:author="Gibran Hemani" w:date="2020-05-25T21:56:00Z">
        <w:r w:rsidR="008B4CBB">
          <w:t xml:space="preserve">and lower false discovery rates </w:t>
        </w:r>
      </w:ins>
      <w:moveTo w:id="278" w:author="Gibran Hemani" w:date="2020-05-25T21:41:00Z">
        <w:r>
          <w:t>because we are no longer ascertaining for a locus that is known to have high inflation and high replication rates.</w:t>
        </w:r>
      </w:moveTo>
      <w:ins w:id="279" w:author="Gibran Hemani" w:date="2020-05-25T21:56:00Z">
        <w:r w:rsidR="008B4CBB">
          <w:t xml:space="preserve"> </w:t>
        </w:r>
      </w:ins>
    </w:p>
    <w:p w14:paraId="296504B0" w14:textId="265CEC0F" w:rsidR="008B4CBB" w:rsidRDefault="008B4CBB" w:rsidP="008B4CBB">
      <w:pPr>
        <w:pStyle w:val="BodyText"/>
        <w:rPr>
          <w:ins w:id="280" w:author="Gibran Hemani" w:date="2020-05-25T22:03:00Z"/>
        </w:rPr>
      </w:pPr>
      <w:ins w:id="281" w:author="Gibran Hemani" w:date="2020-05-25T21:58:00Z">
        <w:r>
          <w:t>We extended the simulations to evaluate the impact of t</w:t>
        </w:r>
      </w:ins>
      <w:ins w:id="282" w:author="Gibran Hemani" w:date="2020-05-25T21:59:00Z">
        <w:r>
          <w:t>he test statistic inflation on replication rates</w:t>
        </w:r>
      </w:ins>
      <w:ins w:id="283" w:author="Gibran Hemani" w:date="2020-05-25T22:04:00Z">
        <w:r w:rsidR="00435DA5">
          <w:t xml:space="preserve"> of type 1 errors in the discovery sample</w:t>
        </w:r>
      </w:ins>
      <w:ins w:id="284" w:author="Gibran Hemani" w:date="2020-05-25T22:29:00Z">
        <w:r w:rsidR="0082003C">
          <w:t xml:space="preserve"> (Supplementary Note 4)</w:t>
        </w:r>
      </w:ins>
      <w:ins w:id="285" w:author="Gibran Hemani" w:date="2020-05-25T21:59:00Z">
        <w:r>
          <w:t>. We observed that the genomic inflation factor between</w:t>
        </w:r>
      </w:ins>
      <w:ins w:id="286" w:author="Gibran Hemani" w:date="2020-05-25T22:00:00Z">
        <w:r>
          <w:t xml:space="preserve"> independent</w:t>
        </w:r>
      </w:ins>
      <w:ins w:id="287" w:author="Gibran Hemani" w:date="2020-05-25T21:59:00Z">
        <w:r>
          <w:t xml:space="preserve"> discovery and repli</w:t>
        </w:r>
      </w:ins>
      <w:ins w:id="288" w:author="Gibran Hemani" w:date="2020-05-25T22:00:00Z">
        <w:r>
          <w:t>cation datasets tends to be strongly correlated</w:t>
        </w:r>
      </w:ins>
      <w:ins w:id="289" w:author="Gibran Hemani" w:date="2020-05-25T23:07:00Z">
        <w:r w:rsidR="008F28AC">
          <w:t xml:space="preserve"> (Supplementary Figure 4)</w:t>
        </w:r>
      </w:ins>
      <w:ins w:id="290" w:author="Gibran Hemani" w:date="2020-05-25T22:00:00Z">
        <w:r>
          <w:t xml:space="preserve">. However, </w:t>
        </w:r>
      </w:ins>
      <w:ins w:id="291" w:author="Gibran Hemani" w:date="2020-05-25T22:01:00Z">
        <w:r>
          <w:t xml:space="preserve">if the discovery </w:t>
        </w:r>
      </w:ins>
      <w:ins w:id="292" w:author="Gibran Hemani" w:date="2020-05-25T22:02:00Z">
        <w:r>
          <w:t xml:space="preserve">had a significant interaction due to test statistic inflation, they were seldom independently replicated at the Bonferroni </w:t>
        </w:r>
      </w:ins>
      <w:ins w:id="293" w:author="Gibran Hemani" w:date="2020-05-25T22:03:00Z">
        <w:r>
          <w:t>threshold</w:t>
        </w:r>
      </w:ins>
      <w:ins w:id="294" w:author="Gibran Hemani" w:date="2020-05-25T22:06:00Z">
        <w:r w:rsidR="00F566C4">
          <w:t xml:space="preserve">, even at the </w:t>
        </w:r>
        <w:r w:rsidR="00F566C4">
          <w:rPr>
            <w:i/>
            <w:iCs/>
          </w:rPr>
          <w:t>MBNL1</w:t>
        </w:r>
        <w:r w:rsidR="00F566C4">
          <w:t xml:space="preserve"> locus which showed a relatively high replication rate in the </w:t>
        </w:r>
      </w:ins>
      <w:ins w:id="295" w:author="Gibran Hemani" w:date="2020-05-25T22:07:00Z">
        <w:r w:rsidR="00F566C4">
          <w:t>original study</w:t>
        </w:r>
      </w:ins>
      <w:ins w:id="296" w:author="Gibran Hemani" w:date="2020-05-25T23:08:00Z">
        <w:r w:rsidR="008F28AC">
          <w:t xml:space="preserve"> (Supplementary Figure 5)</w:t>
        </w:r>
      </w:ins>
      <w:ins w:id="297" w:author="Gibran Hemani" w:date="2020-05-25T22:03:00Z">
        <w:r>
          <w:t>.</w:t>
        </w:r>
      </w:ins>
      <w:ins w:id="298" w:author="Gibran Hemani" w:date="2020-05-25T22:06:00Z">
        <w:r w:rsidR="00F566C4">
          <w:t xml:space="preserve"> </w:t>
        </w:r>
      </w:ins>
    </w:p>
    <w:p w14:paraId="01D29D2E" w14:textId="062EA131" w:rsidR="008B4CBB" w:rsidRDefault="00F97779" w:rsidP="008B4CBB">
      <w:pPr>
        <w:pStyle w:val="BodyText"/>
        <w:rPr>
          <w:ins w:id="299" w:author="Gibran Hemani" w:date="2020-05-25T22:15:00Z"/>
        </w:rPr>
      </w:pPr>
      <w:ins w:id="300" w:author="Gibran Hemani" w:date="2020-05-25T23:42:00Z">
        <w:r>
          <w:t>The implied</w:t>
        </w:r>
      </w:ins>
      <w:ins w:id="301" w:author="Gibran Hemani" w:date="2020-05-25T22:07:00Z">
        <w:r w:rsidR="00F566C4">
          <w:t xml:space="preserve"> solution to avoiding the </w:t>
        </w:r>
      </w:ins>
      <w:ins w:id="302" w:author="Gibran Hemani" w:date="2020-05-25T22:08:00Z">
        <w:r w:rsidR="00F566C4">
          <w:t xml:space="preserve">interaction </w:t>
        </w:r>
      </w:ins>
      <w:ins w:id="303" w:author="Gibran Hemani" w:date="2020-05-25T22:07:00Z">
        <w:r w:rsidR="00F566C4">
          <w:t>test statistic inflation is to control for the fine-mapped cis-additive eQTLs</w:t>
        </w:r>
      </w:ins>
      <w:ins w:id="304" w:author="Gibran Hemani" w:date="2020-05-25T22:08:00Z">
        <w:r w:rsidR="00F566C4">
          <w:t xml:space="preserve">. However, </w:t>
        </w:r>
      </w:ins>
      <w:ins w:id="305" w:author="Gibran Hemani" w:date="2020-05-25T22:09:00Z">
        <w:r w:rsidR="00F566C4">
          <w:t xml:space="preserve">this may not reliably control the type 1 error rate under </w:t>
        </w:r>
      </w:ins>
      <w:ins w:id="306" w:author="Gibran Hemani" w:date="2020-05-25T23:42:00Z">
        <w:r>
          <w:t>at least two scenarios</w:t>
        </w:r>
      </w:ins>
      <w:ins w:id="307" w:author="Gibran Hemani" w:date="2020-05-25T22:09:00Z">
        <w:r w:rsidR="00F566C4">
          <w:t>. First, we explored the impact of measurement error in t</w:t>
        </w:r>
      </w:ins>
      <w:ins w:id="308" w:author="Gibran Hemani" w:date="2020-05-25T22:10:00Z">
        <w:r w:rsidR="00F566C4">
          <w:t xml:space="preserve">he </w:t>
        </w:r>
        <w:r w:rsidR="00F566C4">
          <w:rPr>
            <w:i/>
            <w:iCs/>
          </w:rPr>
          <w:t>cis</w:t>
        </w:r>
        <w:r w:rsidR="00F566C4">
          <w:t xml:space="preserve"> additive causal variant</w:t>
        </w:r>
      </w:ins>
      <w:ins w:id="309" w:author="Gibran Hemani" w:date="2020-05-25T22:29:00Z">
        <w:r w:rsidR="0082003C">
          <w:t xml:space="preserve"> (Supplementary note 5)</w:t>
        </w:r>
      </w:ins>
      <w:ins w:id="310" w:author="Gibran Hemani" w:date="2020-05-25T22:12:00Z">
        <w:r w:rsidR="00F566C4">
          <w:t xml:space="preserve">. </w:t>
        </w:r>
      </w:ins>
      <w:ins w:id="311" w:author="Gibran Hemani" w:date="2020-05-25T22:13:00Z">
        <w:r w:rsidR="00F566C4">
          <w:t>We found that</w:t>
        </w:r>
      </w:ins>
      <w:ins w:id="312" w:author="Gibran Hemani" w:date="2020-05-25T23:43:00Z">
        <w:r>
          <w:t xml:space="preserve"> imperfectly adjusting </w:t>
        </w:r>
        <w:r>
          <w:lastRenderedPageBreak/>
          <w:t>for the additive effect due to</w:t>
        </w:r>
      </w:ins>
      <w:ins w:id="313" w:author="Gibran Hemani" w:date="2020-05-25T22:13:00Z">
        <w:r w:rsidR="00F566C4">
          <w:t xml:space="preserve"> realistic levels of </w:t>
        </w:r>
      </w:ins>
      <w:ins w:id="314" w:author="Gibran Hemani" w:date="2020-05-25T22:10:00Z">
        <w:r w:rsidR="00F566C4">
          <w:t xml:space="preserve">imputation </w:t>
        </w:r>
      </w:ins>
      <w:ins w:id="315" w:author="Gibran Hemani" w:date="2020-05-25T22:13:00Z">
        <w:r w:rsidR="00F566C4">
          <w:t xml:space="preserve">error </w:t>
        </w:r>
      </w:ins>
      <w:ins w:id="316" w:author="Gibran Hemani" w:date="2020-05-25T23:43:00Z">
        <w:r>
          <w:t xml:space="preserve">at the </w:t>
        </w:r>
        <w:r w:rsidRPr="00F97779">
          <w:rPr>
            <w:i/>
            <w:iCs/>
          </w:rPr>
          <w:t>cis</w:t>
        </w:r>
        <w:r>
          <w:t xml:space="preserve"> addi</w:t>
        </w:r>
      </w:ins>
      <w:ins w:id="317" w:author="Gibran Hemani" w:date="2020-05-25T23:44:00Z">
        <w:r>
          <w:t xml:space="preserve">tive causal variant </w:t>
        </w:r>
      </w:ins>
      <w:ins w:id="318" w:author="Gibran Hemani" w:date="2020-05-25T22:13:00Z">
        <w:r w:rsidR="00F566C4" w:rsidRPr="00F97779">
          <w:t>led</w:t>
        </w:r>
        <w:r w:rsidR="00F566C4">
          <w:t xml:space="preserve"> to poor control of the genomic inflation factor</w:t>
        </w:r>
      </w:ins>
      <w:ins w:id="319" w:author="Gibran Hemani" w:date="2020-05-25T23:44:00Z">
        <w:r>
          <w:t xml:space="preserve"> </w:t>
        </w:r>
      </w:ins>
      <w:ins w:id="320" w:author="Gibran Hemani" w:date="2020-05-25T23:08:00Z">
        <w:r w:rsidR="008F28AC">
          <w:t>(Supplementary Figures 6 and 7)</w:t>
        </w:r>
      </w:ins>
      <w:ins w:id="321" w:author="Gibran Hemani" w:date="2020-05-25T22:12:00Z">
        <w:r w:rsidR="00F566C4">
          <w:t>.</w:t>
        </w:r>
      </w:ins>
    </w:p>
    <w:p w14:paraId="4C53A8A6" w14:textId="7352A906" w:rsidR="004A19E9" w:rsidRDefault="004A19E9" w:rsidP="008B4CBB">
      <w:pPr>
        <w:pStyle w:val="BodyText"/>
        <w:rPr>
          <w:ins w:id="322" w:author="Gibran Hemani" w:date="2020-05-25T22:14:00Z"/>
        </w:rPr>
      </w:pPr>
      <w:ins w:id="323" w:author="Gibran Hemani" w:date="2020-05-25T22:15:00Z">
        <w:r>
          <w:t xml:space="preserve">Second, we evaluated the influence of additive effect heterogeneity on </w:t>
        </w:r>
      </w:ins>
      <w:ins w:id="324" w:author="Gibran Hemani" w:date="2020-05-25T22:16:00Z">
        <w:r>
          <w:t>the ability to control interaction test statistic inflation</w:t>
        </w:r>
      </w:ins>
      <w:ins w:id="325" w:author="Gibran Hemani" w:date="2020-05-25T22:29:00Z">
        <w:r w:rsidR="0082003C">
          <w:t xml:space="preserve"> (Supplementary Note 6)</w:t>
        </w:r>
      </w:ins>
      <w:ins w:id="326" w:author="Gibran Hemani" w:date="2020-05-25T22:16:00Z">
        <w:r>
          <w:t xml:space="preserve">. Here, the additive causal variant is simulated to </w:t>
        </w:r>
      </w:ins>
      <w:ins w:id="327" w:author="Gibran Hemani" w:date="2020-05-25T22:17:00Z">
        <w:r>
          <w:t xml:space="preserve">have </w:t>
        </w:r>
      </w:ins>
      <w:ins w:id="328" w:author="Gibran Hemani" w:date="2020-05-25T22:16:00Z">
        <w:r>
          <w:t>var</w:t>
        </w:r>
      </w:ins>
      <w:ins w:id="329" w:author="Gibran Hemani" w:date="2020-05-25T22:17:00Z">
        <w:r>
          <w:t>ying effects</w:t>
        </w:r>
      </w:ins>
      <w:ins w:id="330" w:author="Gibran Hemani" w:date="2020-05-25T22:16:00Z">
        <w:r>
          <w:t xml:space="preserve"> from individual to individual, and when estimating </w:t>
        </w:r>
      </w:ins>
      <w:ins w:id="331" w:author="Gibran Hemani" w:date="2020-05-25T22:17:00Z">
        <w:r>
          <w:t xml:space="preserve">its average effect in the population its </w:t>
        </w:r>
      </w:ins>
      <w:ins w:id="332" w:author="Gibran Hemani" w:date="2020-05-25T23:45:00Z">
        <w:r w:rsidR="00F97779">
          <w:t>variance is only partially captured</w:t>
        </w:r>
      </w:ins>
      <w:ins w:id="333" w:author="Gibran Hemani" w:date="2020-05-25T22:17:00Z">
        <w:r>
          <w:t xml:space="preserve">. </w:t>
        </w:r>
      </w:ins>
      <w:ins w:id="334" w:author="Gibran Hemani" w:date="2020-05-26T00:27:00Z">
        <w:r w:rsidR="00966A1E">
          <w:t>T</w:t>
        </w:r>
      </w:ins>
      <w:ins w:id="335" w:author="Gibran Hemani" w:date="2020-05-25T22:18:00Z">
        <w:r>
          <w:t>he test statistic inflation will not be</w:t>
        </w:r>
      </w:ins>
      <w:ins w:id="336" w:author="Gibran Hemani" w:date="2020-05-25T23:45:00Z">
        <w:r w:rsidR="00F97779">
          <w:t xml:space="preserve"> fully</w:t>
        </w:r>
      </w:ins>
      <w:ins w:id="337" w:author="Gibran Hemani" w:date="2020-05-25T22:18:00Z">
        <w:r>
          <w:t xml:space="preserve"> controlled</w:t>
        </w:r>
      </w:ins>
      <w:ins w:id="338" w:author="Gibran Hemani" w:date="2020-05-25T22:19:00Z">
        <w:r>
          <w:t xml:space="preserve"> by fitting the additive effect as a covariate, even if the additive variant is sequenced without error</w:t>
        </w:r>
      </w:ins>
      <w:ins w:id="339" w:author="Gibran Hemani" w:date="2020-05-25T23:09:00Z">
        <w:r w:rsidR="008F28AC">
          <w:t xml:space="preserve"> (Supplementary Figure 8)</w:t>
        </w:r>
      </w:ins>
      <w:ins w:id="340" w:author="Gibran Hemani" w:date="2020-05-25T22:19:00Z">
        <w:r>
          <w:t>.</w:t>
        </w:r>
      </w:ins>
    </w:p>
    <w:p w14:paraId="699167EF" w14:textId="77777777" w:rsidR="002A2A7F" w:rsidRDefault="004A19E9" w:rsidP="008B4CBB">
      <w:pPr>
        <w:pStyle w:val="BodyText"/>
        <w:rPr>
          <w:ins w:id="341" w:author="Gibran Hemani" w:date="2020-05-25T23:52:00Z"/>
        </w:rPr>
      </w:pPr>
      <w:ins w:id="342" w:author="Gibran Hemani" w:date="2020-05-25T22:23:00Z">
        <w:r>
          <w:t>There is a long history of problems arising in genetic analysis due to the interplay between statistical tests and background genetic architecture being poorly understood or experimental design being misaligned</w:t>
        </w:r>
      </w:ins>
      <w:ins w:id="343" w:author="Gibran Hemani" w:date="2020-05-25T22:30:00Z">
        <w:r w:rsidR="0082003C">
          <w:fldChar w:fldCharType="begin" w:fldLock="1"/>
        </w:r>
      </w:ins>
      <w:r w:rsidR="008F7F55">
        <w:instrText>ADDIN CSL_CITATION {"citationItems":[{"id":"ITEM-1","itemData":{"DOI":"10.1016/j.ajhg.2013.10.005","ISSN":"1537-6605","PMID":"24183453","abstract":"Evidence that complex traits are highly polygenic has been presented by population-based genome-wide association studies (GWASs) through the identification of many significant variants, as well as by family-based de novo sequencing studies indicating that several traits have a large mutational target size. Here, using a third study design, we show results consistent with extreme polygenicity for body mass index (BMI) and height. On a sample of 20,240 siblings (from 9,570 nuclear families), we used a within-family method to obtain narrow-sense heritability estimates of 0.42 (SE = 0.17, p = 0.01) and 0.69 (SE = 0.14, p = 6 × 10(-)(7)) for BMI and height, respectively, after adjusting for covariates. The genomic inflation factors from locus-specific linkage analysis were 1.69 (SE = 0.21, p = 0.04) for BMI and 2.18 (SE = 0.21, p = 2 × 10(-10)) for height. This inflation is free of confounding and congruent with polygenicity, consistent with observations of ever-increasing genomic-inflation factors from GWASs with large sample sizes, implying that those signals are due to true genetic signals across the genome rather than population stratification. We also demonstrate that the distribution of the observed test statistics is consistent with both rare and common variants underlying a polygenic architecture and that previous reports of linkage signals in complex traits are probably a consequence of polygenic architecture rather than the segregation of variants with large effects. The convergent empirical evidence from GWASs, de novo studies, and within-family segregation implies that family-based sequencing studies for complex traits require very large sample sizes because the effects of causal variants are small on average.","author":[{"dropping-particle":"","family":"Hemani","given":"Gibran","non-dropping-particle":"","parse-names":false,"suffix":""},{"dropping-particle":"","family":"Yang","given":"Jian","non-dropping-particle":"","parse-names":false,"suffix":""},{"dropping-particle":"","family":"Vinkhuyzen","given":"Anna","non-dropping-particle":"","parse-names":false,"suffix":""},{"dropping-particle":"","family":"Powell","given":"Joseph E","non-dropping-particle":"","parse-names":false,"suffix":""},{"dropping-particle":"","family":"Willemsen","given":"Gonneke","non-dropping-particle":"","parse-names":false,"suffix":""},{"dropping-particle":"","family":"Hottenga","given":"Jouke-Jan","non-dropping-particle":"","parse-names":false,"suffix":""},{"dropping-particle":"","family":"Abdellaoui","given":"Abdel","non-dropping-particle":"","parse-names":false,"suffix":""},{"dropping-particle":"","family":"Mangino","given":"Massimo","non-dropping-particle":"","parse-names":false,"suffix":""},{"dropping-particle":"","family":"Valdes","given":"Ana M","non-dropping-particle":"","parse-names":false,"suffix":""},{"dropping-particle":"","family":"Medland","given":"Sarah E","non-dropping-particle":"","parse-names":false,"suffix":""},{"dropping-particle":"","family":"Madden","given":"Pamela A","non-dropping-particle":"","parse-names":false,"suffix":""},{"dropping-particle":"","family":"Heath","given":"Andrew C","non-dropping-particle":"","parse-names":false,"suffix":""},{"dropping-particle":"","family":"Henders","given":"Anjali K","non-dropping-particle":"","parse-names":false,"suffix":""},{"dropping-particle":"","family":"Nyholt","given":"Dale R","non-dropping-particle":"","parse-names":false,"suffix":""},{"dropping-particle":"De","family":"Geus","given":"Eco J C","non-dropping-particle":"","parse-names":false,"suffix":""},{"dropping-particle":"","family":"Magnusson","given":"Patrik K E","non-dropping-particle":"","parse-names":false,"suffix":""},{"dropping-particle":"","family":"Ingelsson","given":"Erik","non-dropping-particle":"","parse-names":false,"suffix":""},{"dropping-particle":"","family":"Montgomery","given":"Grant W","non-dropping-particle":"","parse-names":false,"suffix":""},{"dropping-particle":"","family":"Spector","given":"Timothy D","non-dropping-particle":"","parse-names":false,"suffix":""},{"dropping-particle":"","family":"Boomsma","given":"Dorret I","non-dropping-particle":"","parse-names":false,"suffix":""},{"dropping-particle":"","family":"Pedersen","given":"Nancy L","non-dropping-particle":"","parse-names":false,"suffix":""},{"dropping-particle":"","family":"Martin","given":"Nicholas G","non-dropping-particle":"","parse-names":false,"suffix":""},{"dropping-particle":"","family":"Visscher","given":"Peter M","non-dropping-particle":"","parse-names":false,"suffix":""},{"dropping-particle":"","family":"Geus","given":"Eco J C","non-dropping-particle":"de","parse-names":false,"suffix":""},{"dropping-particle":"","family":"Magnusson","given":"Patrik K E","non-dropping-particle":"","parse-names":false,"suffix":""},{"dropping-particle":"","family":"Ingelsson","given":"Erik","non-dropping-particle":"","parse-names":false,"suffix":""},{"dropping-particle":"","family":"Montgomery","given":"Grant W","non-dropping-particle":"","parse-names":false,"suffix":""},{"dropping-particle":"","family":"Spector","given":"Timothy D","non-dropping-particle":"","parse-names":false,"suffix":""},{"dropping-particle":"","family":"Boomsma","given":"Dorret I","non-dropping-particle":"","parse-names":false,"suffix":""},{"dropping-particle":"","family":"Pedersen","given":"Nancy L","non-dropping-particle":"","parse-names":false,"suffix":""},{"dropping-particle":"","family":"Martin","given":"Nicholas G","non-dropping-particle":"","parse-names":false,"suffix":""},{"dropping-particle":"","family":"Visscher","given":"Peter M","non-dropping-particle":"","parse-names":false,"suffix":""},{"dropping-particle":"","family":"others","given":"","non-dropping-particle":"","parse-names":false,"suffix":""}],"container-title":"The American Journal of Human Genetics","id":"ITEM-1","issue":"5","issued":{"date-parts":[["2013","10","29"]]},"page":"865-875","publisher":"The American Society of Human Genetics","title":"Inference of the Genetic Architecture Underlying BMI and Height with the Use of 20,240 Sibling Pairs.","type":"article-journal","volume":"93"},"uris":["http://www.mendeley.com/documents/?uuid=5dc4fbab-af62-4f0b-8b49-63a7a7f65ee8"]}],"mendeley":{"formattedCitation":"&lt;sup&gt;10&lt;/sup&gt;","plainTextFormattedCitation":"10","previouslyFormattedCitation":"&lt;sup&gt;9&lt;/sup&gt;"},"properties":{"noteIndex":0},"schema":"https://github.com/citation-style-language/schema/raw/master/csl-citation.json"}</w:instrText>
      </w:r>
      <w:ins w:id="344" w:author="Gibran Hemani" w:date="2020-05-25T22:30:00Z">
        <w:r w:rsidR="0082003C">
          <w:fldChar w:fldCharType="separate"/>
        </w:r>
      </w:ins>
      <w:r w:rsidR="008F7F55" w:rsidRPr="008F7F55">
        <w:rPr>
          <w:noProof/>
          <w:vertAlign w:val="superscript"/>
        </w:rPr>
        <w:t>10</w:t>
      </w:r>
      <w:ins w:id="345" w:author="Gibran Hemani" w:date="2020-05-25T22:30:00Z">
        <w:r w:rsidR="0082003C">
          <w:fldChar w:fldCharType="end"/>
        </w:r>
        <w:r w:rsidR="0082003C">
          <w:t>,</w:t>
        </w:r>
        <w:r w:rsidR="0082003C" w:rsidRPr="0082003C">
          <w:t xml:space="preserve"> </w:t>
        </w:r>
        <w:r w:rsidR="0082003C">
          <w:fldChar w:fldCharType="begin" w:fldLock="1"/>
        </w:r>
      </w:ins>
      <w:r w:rsidR="008F7F55">
        <w:instrText>ADDIN CSL_CITATION {"citationItems":[{"id":"ITEM-1","itemData":{"DOI":"10.1016/j.gene.2014.11.052","ISBN":"0378-1119","ISSN":"18790038","PMID":"25433329","abstract":"Genome-wide association studies have eclipsed candidate gene association studies in genetic epidemiology in providing robust, unbiased evidence for the role of genetic variants in complex traits and diseases. The hypothesis-free nature of GWAS inherently minimises the risk of publication bias, and where available these studies should be considered in any meta-analysis of genetic association studies.","author":[{"dropping-particle":"","family":"Gaunt","given":"Tom R.","non-dropping-particle":"","parse-names":false,"suffix":""},{"dropping-particle":"","family":"Davey Smith","given":"George","non-dropping-particle":"","parse-names":false,"suffix":""}],"container-title":"Gene","id":"ITEM-1","issue":"2","issued":{"date-parts":[["2015"]]},"page":"257-258","publisher":"Elsevier B.V.","title":"ENOS and coronary artery disease: Publication bias and the eclipse of hypothesis-driven meta-analysis in genetic association studies","type":"article-journal","volume":"556"},"uris":["http://www.mendeley.com/documents/?uuid=94246c09-85b7-4adf-818f-fe0824bbd19b"]}],"mendeley":{"formattedCitation":"&lt;sup&gt;11&lt;/sup&gt;","plainTextFormattedCitation":"11","previouslyFormattedCitation":"&lt;sup&gt;10&lt;/sup&gt;"},"properties":{"noteIndex":0},"schema":"https://github.com/citation-style-language/schema/raw/master/csl-citation.json"}</w:instrText>
      </w:r>
      <w:ins w:id="346" w:author="Gibran Hemani" w:date="2020-05-25T22:30:00Z">
        <w:r w:rsidR="0082003C">
          <w:fldChar w:fldCharType="separate"/>
        </w:r>
      </w:ins>
      <w:r w:rsidR="008F7F55" w:rsidRPr="008F7F55">
        <w:rPr>
          <w:noProof/>
          <w:vertAlign w:val="superscript"/>
        </w:rPr>
        <w:t>11</w:t>
      </w:r>
      <w:ins w:id="347" w:author="Gibran Hemani" w:date="2020-05-25T22:30:00Z">
        <w:r w:rsidR="0082003C">
          <w:fldChar w:fldCharType="end"/>
        </w:r>
      </w:ins>
      <w:ins w:id="348" w:author="Gibran Hemani" w:date="2020-05-25T22:23:00Z">
        <w:r>
          <w:t xml:space="preserve">. In the case of the </w:t>
        </w:r>
        <w:r w:rsidRPr="00A77B67">
          <w:rPr>
            <w:i/>
          </w:rPr>
          <w:t>F</w:t>
        </w:r>
        <w:r>
          <w:t xml:space="preserve">-statistic used for detecting epistasis, the problem of inflation that we describe here arises due to two forces. First, when there is imperfect LD between a large additive causal variant and a tagging locus nearby, the mean and the variance of the test statistic for interaction terms of the tagging locus will be inflated. Second, an exhaustive search for epistasis will allow the ascertainment of loci that have the appropriate tagging qualities to maximise test statistic inflation. </w:t>
        </w:r>
      </w:ins>
    </w:p>
    <w:p w14:paraId="434FF1C0" w14:textId="75CC67C7" w:rsidR="00F566C4" w:rsidRPr="00F566C4" w:rsidRDefault="002A2A7F" w:rsidP="008B4CBB">
      <w:pPr>
        <w:pStyle w:val="BodyText"/>
        <w:rPr>
          <w:ins w:id="349" w:author="Gibran Hemani" w:date="2020-05-25T22:03:00Z"/>
        </w:rPr>
      </w:pPr>
      <w:ins w:id="350" w:author="Gibran Hemani" w:date="2020-05-25T23:53:00Z">
        <w:r>
          <w:t>G</w:t>
        </w:r>
      </w:ins>
      <w:ins w:id="351" w:author="Gibran Hemani" w:date="2020-05-25T23:52:00Z">
        <w:r>
          <w:t>oing forwards</w:t>
        </w:r>
      </w:ins>
      <w:ins w:id="352" w:author="Gibran Hemani" w:date="2020-05-25T23:53:00Z">
        <w:r>
          <w:t>,</w:t>
        </w:r>
      </w:ins>
      <w:ins w:id="353" w:author="Gibran Hemani" w:date="2020-05-25T23:52:00Z">
        <w:r>
          <w:t xml:space="preserve"> </w:t>
        </w:r>
      </w:ins>
      <w:ins w:id="354" w:author="Gibran Hemani" w:date="2020-05-25T23:51:00Z">
        <w:r>
          <w:t xml:space="preserve">adjusting for fine-mapped additive effects should be done routinely when testing for interactions </w:t>
        </w:r>
      </w:ins>
      <w:ins w:id="355" w:author="Gibran Hemani" w:date="2020-05-25T23:53:00Z">
        <w:r>
          <w:t xml:space="preserve">as it is likely </w:t>
        </w:r>
      </w:ins>
      <w:ins w:id="356" w:author="Gibran Hemani" w:date="2020-05-25T23:57:00Z">
        <w:r w:rsidR="00A269FF">
          <w:t>to reduce test statistic inflation at the least</w:t>
        </w:r>
      </w:ins>
      <w:ins w:id="357" w:author="Gibran Hemani" w:date="2020-05-25T23:51:00Z">
        <w:r>
          <w:t xml:space="preserve">. </w:t>
        </w:r>
      </w:ins>
      <w:ins w:id="358" w:author="Gibran Hemani" w:date="2020-05-25T23:47:00Z">
        <w:r w:rsidR="00F97779">
          <w:t xml:space="preserve">Per locus permutation testing can control this problem </w:t>
        </w:r>
      </w:ins>
      <w:ins w:id="359" w:author="Gibran Hemani" w:date="2020-05-25T23:55:00Z">
        <w:r>
          <w:t xml:space="preserve">fully </w:t>
        </w:r>
      </w:ins>
      <w:ins w:id="360" w:author="Gibran Hemani" w:date="2020-05-25T23:47:00Z">
        <w:r w:rsidR="00F97779">
          <w:t>but</w:t>
        </w:r>
      </w:ins>
      <w:ins w:id="361" w:author="Gibran Hemani" w:date="2020-05-25T23:50:00Z">
        <w:r>
          <w:t xml:space="preserve"> will be difficult to apply</w:t>
        </w:r>
      </w:ins>
      <w:ins w:id="362" w:author="Gibran Hemani" w:date="2020-05-25T23:47:00Z">
        <w:r w:rsidR="00F97779">
          <w:t xml:space="preserve"> </w:t>
        </w:r>
      </w:ins>
      <w:ins w:id="363" w:author="Gibran Hemani" w:date="2020-05-25T23:50:00Z">
        <w:r>
          <w:t>at scale</w:t>
        </w:r>
      </w:ins>
      <w:ins w:id="364" w:author="Gibran Hemani" w:date="2020-05-25T22:23:00Z">
        <w:r w:rsidR="004A19E9">
          <w:t xml:space="preserve">. </w:t>
        </w:r>
      </w:ins>
      <w:ins w:id="365" w:author="Gibran Hemani" w:date="2020-05-25T23:52:00Z">
        <w:r>
          <w:t>If there is no large additive effect, as is the case with most complex traits and for most trans regions of ’omic variables, then the problem of the residual being a mixture of binomial and normal distributions is unlikely to exist.</w:t>
        </w:r>
      </w:ins>
    </w:p>
    <w:p w14:paraId="3A51C858" w14:textId="60A312A7" w:rsidR="008B4CBB" w:rsidRPr="008B4CBB" w:rsidDel="002A2A7F" w:rsidRDefault="008B4CBB" w:rsidP="008B4CBB">
      <w:pPr>
        <w:pStyle w:val="BodyText"/>
        <w:rPr>
          <w:del w:id="366" w:author="Gibran Hemani" w:date="2020-05-25T23:55:00Z"/>
          <w:moveTo w:id="367" w:author="Gibran Hemani" w:date="2020-05-25T21:41:00Z"/>
        </w:rPr>
      </w:pPr>
    </w:p>
    <w:moveToRangeEnd w:id="248"/>
    <w:p w14:paraId="3F62D956" w14:textId="77777777" w:rsidR="00850746" w:rsidRDefault="00850746" w:rsidP="001572B8">
      <w:pPr>
        <w:pStyle w:val="FirstParagraph"/>
        <w:rPr>
          <w:ins w:id="368" w:author="Gibran Hemani" w:date="2020-05-25T21:19:00Z"/>
        </w:rPr>
      </w:pPr>
    </w:p>
    <w:p w14:paraId="154CD7A1" w14:textId="5E343724" w:rsidR="001572B8" w:rsidRPr="001572B8" w:rsidDel="006F26F1" w:rsidRDefault="001572B8" w:rsidP="001572B8">
      <w:pPr>
        <w:pStyle w:val="FirstParagraph"/>
        <w:rPr>
          <w:del w:id="369" w:author="Gibran Hemani" w:date="2020-05-25T21:45:00Z"/>
        </w:rPr>
      </w:pPr>
      <w:del w:id="370" w:author="Gibran Hemani" w:date="2020-05-25T21:45:00Z">
        <w:r w:rsidDel="006F26F1">
          <w:delText>Because of the scale of the original analysis it is difficult to mimic</w:delText>
        </w:r>
        <w:r w:rsidR="00B55C2A" w:rsidDel="006F26F1">
          <w:delText xml:space="preserve"> exactly</w:delText>
        </w:r>
        <w:r w:rsidDel="006F26F1">
          <w:delText xml:space="preserve"> the conditions that gave rise to the H2014 signals, but we can evaluate the liability for test statistic inflation with respect to the variants reported.</w:delText>
        </w:r>
      </w:del>
    </w:p>
    <w:p w14:paraId="6550AF1F" w14:textId="574875CA" w:rsidR="00C5195D" w:rsidDel="006F26F1" w:rsidRDefault="00EE1D21">
      <w:pPr>
        <w:pStyle w:val="BodyText"/>
        <w:rPr>
          <w:del w:id="371" w:author="Gibran Hemani" w:date="2020-05-25T21:46:00Z"/>
        </w:rPr>
      </w:pPr>
      <w:del w:id="372" w:author="Gibran Hemani" w:date="2020-05-25T21:46:00Z">
        <w:r w:rsidDel="006F26F1">
          <w:delText>There were 846 samples in the discovery and a combined 2</w:delText>
        </w:r>
        <w:r w:rsidR="00766274" w:rsidDel="006F26F1">
          <w:delText>,</w:delText>
        </w:r>
        <w:r w:rsidDel="006F26F1">
          <w:delText xml:space="preserve">131 in the replication datasets used in </w:delText>
        </w:r>
        <w:r w:rsidR="005C70F4" w:rsidDel="006F26F1">
          <w:delText xml:space="preserve">Hemani </w:delText>
        </w:r>
        <w:r w:rsidR="00AC68EB" w:rsidDel="006F26F1">
          <w:delText>e</w:delText>
        </w:r>
        <w:r w:rsidR="005C70F4" w:rsidDel="006F26F1">
          <w:delText>t al 2014</w:delText>
        </w:r>
        <w:r w:rsidDel="006F26F1">
          <w:delText xml:space="preserve">. We reported </w:delText>
        </w:r>
        <w:r w:rsidDel="006F26F1">
          <w:rPr>
            <w:i/>
          </w:rPr>
          <w:delText>MBNL1</w:delText>
        </w:r>
        <w:r w:rsidDel="006F26F1">
          <w:delText xml:space="preserve"> gene expression being influenced by</w:delText>
        </w:r>
        <w:r w:rsidR="00595B82" w:rsidDel="006F26F1">
          <w:delText xml:space="preserve"> 11 </w:delText>
        </w:r>
        <w:r w:rsidRPr="00A77B67" w:rsidDel="006F26F1">
          <w:rPr>
            <w:i/>
          </w:rPr>
          <w:delText>cis-trans</w:delText>
        </w:r>
        <w:r w:rsidDel="006F26F1">
          <w:delText xml:space="preserve"> epistatic interactions, where the </w:delText>
        </w:r>
        <w:r w:rsidRPr="006C6F69" w:rsidDel="006F26F1">
          <w:rPr>
            <w:i/>
            <w:iCs/>
          </w:rPr>
          <w:delText>cis</w:delText>
        </w:r>
        <w:r w:rsidDel="006F26F1">
          <w:delText xml:space="preserve"> variant was rs13069559.</w:delText>
        </w:r>
        <w:r w:rsidR="00DD3442" w:rsidDel="006F26F1">
          <w:delText xml:space="preserve"> </w:delText>
        </w:r>
        <w:r w:rsidR="00595B82" w:rsidDel="006F26F1">
          <w:delText>Five of these replicated at the Bonferroni level (p &lt; 0.05/501)</w:delText>
        </w:r>
        <w:r w:rsidR="00DD3442" w:rsidDel="006F26F1">
          <w:delText xml:space="preserve"> but the genomic inflation factor for this locus was 3.1</w:delText>
        </w:r>
        <w:r w:rsidR="00033CE7" w:rsidDel="006F26F1">
          <w:delText>5</w:delText>
        </w:r>
        <w:r w:rsidR="00595B82" w:rsidDel="006F26F1">
          <w:delText xml:space="preserve"> and the additive </w:delText>
        </w:r>
        <w:r w:rsidR="00595B82" w:rsidRPr="006C6F69" w:rsidDel="006F26F1">
          <w:rPr>
            <w:i/>
            <w:iCs/>
          </w:rPr>
          <w:delText>cis</w:delText>
        </w:r>
        <w:r w:rsidR="00595B82" w:rsidDel="006F26F1">
          <w:rPr>
            <w:i/>
            <w:iCs/>
          </w:rPr>
          <w:delText>-</w:delText>
        </w:r>
        <w:r w:rsidR="00595B82" w:rsidDel="006F26F1">
          <w:delText>variant explained 10.5% of the phenotypic variance</w:delText>
        </w:r>
        <w:r w:rsidDel="006F26F1">
          <w:delText xml:space="preserve">. Fitting the fine-mapped additive </w:delText>
        </w:r>
        <w:r w:rsidRPr="00A77B67" w:rsidDel="006F26F1">
          <w:rPr>
            <w:i/>
          </w:rPr>
          <w:delText>cis</w:delText>
        </w:r>
        <w:r w:rsidDel="006F26F1">
          <w:delText xml:space="preserve">-variant rs67903230 attenuated the </w:delText>
        </w:r>
        <w:r w:rsidRPr="00A77B67" w:rsidDel="006F26F1">
          <w:rPr>
            <w:i/>
          </w:rPr>
          <w:delText>cis-trans</w:delText>
        </w:r>
        <w:r w:rsidDel="006F26F1">
          <w:delText xml:space="preserve"> signals involving rs13069559. </w:delText>
        </w:r>
        <w:r w:rsidR="00BF2340" w:rsidDel="006F26F1">
          <w:delText>W</w:delText>
        </w:r>
        <w:r w:rsidDel="006F26F1">
          <w:delText xml:space="preserve">e used </w:delText>
        </w:r>
        <w:r w:rsidR="00BF2340" w:rsidDel="006F26F1">
          <w:delText xml:space="preserve">real genotype data of </w:delText>
        </w:r>
        <w:r w:rsidDel="006F26F1">
          <w:delText>the rs67903230 variant to simulate a phenotype with a large additive effect, and then performed the 4</w:delText>
        </w:r>
        <w:r w:rsidR="00766274" w:rsidDel="006F26F1">
          <w:delText xml:space="preserve"> </w:delText>
        </w:r>
        <w:r w:rsidDel="006F26F1">
          <w:delText>d</w:delText>
        </w:r>
        <w:r w:rsidR="00766274" w:rsidDel="006F26F1">
          <w:delText>.</w:delText>
        </w:r>
        <w:r w:rsidDel="006F26F1">
          <w:delText>f</w:delText>
        </w:r>
        <w:r w:rsidR="00766274" w:rsidDel="006F26F1">
          <w:delText>.</w:delText>
        </w:r>
        <w:r w:rsidDel="006F26F1">
          <w:delText xml:space="preserve"> interaction test for association between the </w:delText>
        </w:r>
        <w:r w:rsidR="00766274" w:rsidDel="006F26F1">
          <w:delText>originally</w:delText>
        </w:r>
        <w:r w:rsidDel="006F26F1">
          <w:delText xml:space="preserve"> discovered </w:delText>
        </w:r>
        <w:r w:rsidRPr="00A77B67" w:rsidDel="006F26F1">
          <w:rPr>
            <w:i/>
          </w:rPr>
          <w:delText>cis</w:delText>
        </w:r>
        <w:r w:rsidDel="006F26F1">
          <w:delText xml:space="preserve"> variant rs13069559 and 502510 genotyped markers, excluding the </w:delText>
        </w:r>
        <w:r w:rsidRPr="00A77B67" w:rsidDel="006F26F1">
          <w:rPr>
            <w:i/>
          </w:rPr>
          <w:delText>cis</w:delText>
        </w:r>
        <w:r w:rsidDel="006F26F1">
          <w:delText xml:space="preserve"> chromosome (chromosome 3). </w:delText>
        </w:r>
        <w:r w:rsidR="00DD7081" w:rsidDel="006F26F1">
          <w:delText xml:space="preserve">We used the rs13069559 variant based on the reasoning that if it was detected due to test statistic inflation then it was ascertained for its LD properties with the rs67903230 </w:delText>
        </w:r>
        <w:r w:rsidR="00DD7081" w:rsidRPr="006C6F69" w:rsidDel="006F26F1">
          <w:rPr>
            <w:i/>
            <w:iCs/>
          </w:rPr>
          <w:delText>cis</w:delText>
        </w:r>
        <w:r w:rsidR="00DD7081" w:rsidDel="006F26F1">
          <w:delText>-addit</w:delText>
        </w:r>
        <w:r w:rsidR="00F23542" w:rsidDel="006F26F1">
          <w:delText>i</w:delText>
        </w:r>
        <w:r w:rsidR="00DD7081" w:rsidDel="006F26F1">
          <w:delText>ve causal variant. In the simulations, a</w:delText>
        </w:r>
        <w:r w:rsidDel="006F26F1">
          <w:delText xml:space="preserve">ny pair of loci that had interaction test statistics surpassing a Bonferroni correction were taken forward to replication. As in the original analysis, we only allowed one </w:delText>
        </w:r>
        <w:r w:rsidRPr="00A77B67" w:rsidDel="006F26F1">
          <w:rPr>
            <w:i/>
          </w:rPr>
          <w:delText>trans</w:delText>
        </w:r>
        <w:r w:rsidDel="006F26F1">
          <w:delText xml:space="preserve">-effect per </w:delText>
        </w:r>
        <w:r w:rsidR="005C70F4" w:rsidDel="006F26F1">
          <w:delText>autosome</w:delText>
        </w:r>
        <w:r w:rsidDel="006F26F1">
          <w:delText xml:space="preserve">, thus the maximum number of </w:delText>
        </w:r>
        <w:r w:rsidRPr="00A77B67" w:rsidDel="006F26F1">
          <w:rPr>
            <w:i/>
          </w:rPr>
          <w:delText>cis-trans</w:delText>
        </w:r>
        <w:r w:rsidDel="006F26F1">
          <w:delText xml:space="preserve"> interactions for a simulation was 21. We performed 40,000 simulations, allowing the phenotypic variance explained by the rs67903230 additive effect to range uniformly from 0 to 50% across the set of simulations.</w:delText>
        </w:r>
      </w:del>
    </w:p>
    <w:p w14:paraId="635B34F1" w14:textId="398C5302" w:rsidR="00C5195D" w:rsidDel="006F26F1" w:rsidRDefault="00EE1D21" w:rsidP="00E962B0">
      <w:pPr>
        <w:pStyle w:val="BodyText"/>
        <w:rPr>
          <w:moveFrom w:id="373" w:author="Gibran Hemani" w:date="2020-05-25T21:41:00Z"/>
        </w:rPr>
      </w:pPr>
      <w:moveFromRangeStart w:id="374" w:author="Gibran Hemani" w:date="2020-05-25T21:41:00Z" w:name="move41335335"/>
      <w:moveFrom w:id="375" w:author="Gibran Hemani" w:date="2020-05-25T21:41:00Z">
        <w:r w:rsidDel="006F26F1">
          <w:t>Figure 2 shows that the genomic inflation factor related strongly to the variance explained by the additive</w:t>
        </w:r>
        <w:r w:rsidR="00990BC3" w:rsidDel="006F26F1">
          <w:t xml:space="preserve"> causal</w:t>
        </w:r>
        <w:r w:rsidDel="006F26F1">
          <w:t xml:space="preserve"> effect. Figure 3 demonstrates that as genomic inflation grows, the number of false positive interactions grows. We also observe that it is possible to obtain several false discovery signals per simulation even when the genomic inflation factor is low.</w:t>
        </w:r>
        <w:r w:rsidR="00620896" w:rsidDel="006F26F1">
          <w:t xml:space="preserve"> This is consistent with the variance of the test statistic theoretically being inflated.</w:t>
        </w:r>
      </w:moveFrom>
    </w:p>
    <w:p w14:paraId="74D96FBE" w14:textId="1CF3F1F2" w:rsidR="007B4C48" w:rsidDel="006F26F1" w:rsidRDefault="00033CE7" w:rsidP="00E962B0">
      <w:pPr>
        <w:pStyle w:val="BodyText"/>
        <w:rPr>
          <w:moveFrom w:id="376" w:author="Gibran Hemani" w:date="2020-05-25T21:41:00Z"/>
        </w:rPr>
      </w:pPr>
      <w:moveFrom w:id="377" w:author="Gibran Hemani" w:date="2020-05-25T21:41:00Z">
        <w:r w:rsidDel="006F26F1">
          <w:t xml:space="preserve">Extending </w:t>
        </w:r>
        <w:r w:rsidR="007B4C48" w:rsidDel="006F26F1">
          <w:t xml:space="preserve">these simulations </w:t>
        </w:r>
        <w:r w:rsidDel="006F26F1">
          <w:t xml:space="preserve">to more scenarios </w:t>
        </w:r>
        <w:r w:rsidR="007B4C48" w:rsidDel="006F26F1">
          <w:t xml:space="preserve">by expanding to more loci amongst the H2014 signals </w:t>
        </w:r>
        <w:r w:rsidR="00F35CF4" w:rsidDel="006F26F1">
          <w:t xml:space="preserve">resulted in slightly less inflation because </w:t>
        </w:r>
        <w:r w:rsidR="00DD3442" w:rsidDel="006F26F1">
          <w:t>we are no longer ascertaining for a locus that is known to have high inflation and high replication rates</w:t>
        </w:r>
        <w:r w:rsidR="007B4C48" w:rsidDel="006F26F1">
          <w:t>.</w:t>
        </w:r>
      </w:moveFrom>
    </w:p>
    <w:p w14:paraId="3D0AE4FB" w14:textId="6115A19C" w:rsidR="00C5195D" w:rsidDel="006F26F1" w:rsidRDefault="00EE1D21">
      <w:pPr>
        <w:pStyle w:val="Heading2"/>
        <w:rPr>
          <w:del w:id="378" w:author="Gibran Hemani" w:date="2020-05-25T21:47:00Z"/>
        </w:rPr>
      </w:pPr>
      <w:bookmarkStart w:id="379" w:name="X90cf84505d1b51210af0f4630444161ad134463"/>
      <w:moveFromRangeEnd w:id="374"/>
      <w:del w:id="380" w:author="Gibran Hemani" w:date="2020-05-25T21:47:00Z">
        <w:r w:rsidDel="006F26F1">
          <w:delText>Replication rate of false discovery signals</w:delText>
        </w:r>
        <w:bookmarkEnd w:id="379"/>
      </w:del>
    </w:p>
    <w:p w14:paraId="65FF4C72" w14:textId="18F88DB8" w:rsidR="00C5195D" w:rsidDel="006F26F1" w:rsidRDefault="00EE1D21">
      <w:pPr>
        <w:pStyle w:val="FirstParagraph"/>
        <w:rPr>
          <w:del w:id="381" w:author="Gibran Hemani" w:date="2020-05-25T21:47:00Z"/>
        </w:rPr>
      </w:pPr>
      <w:del w:id="382" w:author="Gibran Hemani" w:date="2020-05-25T21:47:00Z">
        <w:r w:rsidDel="006F26F1">
          <w:delText xml:space="preserve">In </w:delText>
        </w:r>
        <w:r w:rsidR="005C70F4" w:rsidDel="006F26F1">
          <w:delText xml:space="preserve">Hemani et al 2014 </w:delText>
        </w:r>
        <w:r w:rsidDel="006F26F1">
          <w:delText>we found a replication rate</w:delText>
        </w:r>
        <w:r w:rsidR="00756E73" w:rsidRPr="00756E73" w:rsidDel="006F26F1">
          <w:delText xml:space="preserve"> </w:delText>
        </w:r>
        <w:r w:rsidR="00756E73" w:rsidDel="006F26F1">
          <w:delText>of 6%</w:delText>
        </w:r>
        <w:r w:rsidDel="006F26F1">
          <w:delText xml:space="preserve">, after strict multiple testing correction (p &lt; 0.05/501). An important result </w:delText>
        </w:r>
        <w:r w:rsidR="005C70F4" w:rsidDel="006F26F1">
          <w:delText xml:space="preserve">from that analysis </w:delText>
        </w:r>
        <w:r w:rsidDel="006F26F1">
          <w:delText xml:space="preserve">was that the replication rate of true positive </w:delText>
        </w:r>
        <w:r w:rsidR="00766274" w:rsidDel="006F26F1">
          <w:delText>epistatic</w:delText>
        </w:r>
        <w:r w:rsidDel="006F26F1">
          <w:delText xml:space="preserve"> signals is expected to be low compared to additive effects, due to </w:delText>
        </w:r>
        <w:r w:rsidR="005C70F4" w:rsidDel="006F26F1">
          <w:delText xml:space="preserve">three </w:delText>
        </w:r>
        <w:r w:rsidDel="006F26F1">
          <w:delText>processes</w:delText>
        </w:r>
        <w:r w:rsidR="00766274" w:rsidDel="006F26F1">
          <w:delText>:</w:delText>
        </w:r>
        <w:r w:rsidDel="006F26F1">
          <w:delText xml:space="preserve"> First, there is a</w:delText>
        </w:r>
        <w:r w:rsidR="005C70F4" w:rsidDel="006F26F1">
          <w:delText xml:space="preserve"> more extreme</w:delText>
        </w:r>
        <w:r w:rsidDel="006F26F1">
          <w:delText xml:space="preserve"> winner’s curse</w:delText>
        </w:r>
        <w:r w:rsidR="005C70F4" w:rsidDel="006F26F1">
          <w:delText xml:space="preserve"> for the epistatic signals due to a more stringent significance threshold. Second,</w:delText>
        </w:r>
        <w:r w:rsidDel="006F26F1">
          <w:delText xml:space="preserve"> </w:delText>
        </w:r>
        <w:r w:rsidR="005C70F4" w:rsidDel="006F26F1">
          <w:delText xml:space="preserve">there is a winner’s curse </w:delText>
        </w:r>
        <w:r w:rsidDel="006F26F1">
          <w:delText>in the discovery sample operating on the LD between the causal interacting loc</w:delText>
        </w:r>
        <w:r w:rsidR="00990BC3" w:rsidDel="006F26F1">
          <w:delText>us</w:delText>
        </w:r>
        <w:r w:rsidDel="006F26F1">
          <w:delText xml:space="preserve"> and </w:delText>
        </w:r>
        <w:r w:rsidR="005C70F4" w:rsidDel="006F26F1">
          <w:delText xml:space="preserve">each of </w:delText>
        </w:r>
        <w:r w:rsidDel="006F26F1">
          <w:delText xml:space="preserve">the </w:delText>
        </w:r>
        <w:r w:rsidR="005C70F4" w:rsidDel="006F26F1">
          <w:delText xml:space="preserve">two </w:delText>
        </w:r>
        <w:r w:rsidDel="006F26F1">
          <w:delText>observed markers</w:delText>
        </w:r>
        <w:r w:rsidR="005C70F4" w:rsidDel="006F26F1">
          <w:delText>. Third</w:delText>
        </w:r>
        <w:r w:rsidDel="006F26F1">
          <w:delText>, the decay of the causal interaction signal with lowering LD in the replication sample is rapid. However, under the null hypothesis being true, it is not clear what is to be expected in terms of the replication rate of false positives from the discovery sample.</w:delText>
        </w:r>
      </w:del>
    </w:p>
    <w:p w14:paraId="0E249466" w14:textId="3E680C5D" w:rsidR="00C5195D" w:rsidDel="006F26F1" w:rsidRDefault="00EE1D21">
      <w:pPr>
        <w:pStyle w:val="BodyText"/>
        <w:rPr>
          <w:del w:id="383" w:author="Gibran Hemani" w:date="2020-05-25T21:47:00Z"/>
        </w:rPr>
      </w:pPr>
      <w:del w:id="384" w:author="Gibran Hemani" w:date="2020-05-25T21:47:00Z">
        <w:r w:rsidDel="006F26F1">
          <w:delText xml:space="preserve">Using the simulations described in the previous section, we were able to compare the genomic inflation factor obtained in the discovery data against the replication data. Figure 4 demonstrates a strong relationship, though the F-statistics </w:delText>
        </w:r>
        <w:r w:rsidR="002C4AA0" w:rsidDel="006F26F1">
          <w:delText xml:space="preserve">from the </w:delText>
        </w:r>
        <w:r w:rsidDel="006F26F1">
          <w:delText xml:space="preserve">discovery and the replication </w:delText>
        </w:r>
        <w:r w:rsidR="002C4AA0" w:rsidDel="006F26F1">
          <w:delText>were uncorrelated</w:delText>
        </w:r>
        <w:r w:rsidDel="006F26F1">
          <w:delText xml:space="preserve">. We next asked if a simulation had at least one significant </w:delText>
        </w:r>
        <w:r w:rsidR="00DA2E36" w:rsidDel="006F26F1">
          <w:delText xml:space="preserve">interaction under the null </w:delText>
        </w:r>
        <w:r w:rsidR="00671FF1" w:rsidDel="006F26F1">
          <w:delText>then</w:delText>
        </w:r>
        <w:r w:rsidDel="006F26F1">
          <w:delText xml:space="preserve"> what was the replication rate of that significant </w:delText>
        </w:r>
        <w:r w:rsidR="00DA2E36" w:rsidDel="006F26F1">
          <w:delText xml:space="preserve">interaction </w:delText>
        </w:r>
        <w:r w:rsidDel="006F26F1">
          <w:delText>in the independent replication sample? We used three different significance thresholds for determining replication, 1) FDR within simulation, 2) Bonferroni within simulation and 3) Experiment-wide Bonferroni as used in H2014 (p &lt; 0.05/501). While the relaxed thresholds (1) and (2) could reach replication rates as high as 15%, the experiment-wide threshold (3) required very high genomic inflation to obtain any detectable replication, and the rate when genomic inflation was very high did not surpass 2% (</w:delText>
        </w:r>
        <w:r w:rsidR="002C4AA0" w:rsidDel="006F26F1">
          <w:delText>Figure 5</w:delText>
        </w:r>
        <w:r w:rsidDel="006F26F1">
          <w:delText>).</w:delText>
        </w:r>
      </w:del>
    </w:p>
    <w:p w14:paraId="2C5DBE82" w14:textId="28E17C98" w:rsidR="00C5195D" w:rsidDel="006F26F1" w:rsidRDefault="00EE1D21">
      <w:pPr>
        <w:pStyle w:val="BodyText"/>
        <w:rPr>
          <w:del w:id="385" w:author="Gibran Hemani" w:date="2020-05-25T21:47:00Z"/>
        </w:rPr>
      </w:pPr>
      <w:del w:id="386" w:author="Gibran Hemani" w:date="2020-05-25T21:47:00Z">
        <w:r w:rsidDel="006F26F1">
          <w:delText xml:space="preserve">These simulations were designed to be as </w:delText>
        </w:r>
        <w:r w:rsidR="00766274" w:rsidDel="006F26F1">
          <w:delText>favorable</w:delText>
        </w:r>
        <w:r w:rsidDel="006F26F1">
          <w:delText xml:space="preserve"> as possible to generate false positive interaction terms</w:delText>
        </w:r>
        <w:r w:rsidR="00020664" w:rsidDel="006F26F1">
          <w:delText xml:space="preserve">. Analysing less extreme scenarios (Methods) gave </w:delText>
        </w:r>
        <w:r w:rsidR="009D6954" w:rsidDel="006F26F1">
          <w:delText>lower</w:delText>
        </w:r>
        <w:r w:rsidR="00020664" w:rsidDel="006F26F1">
          <w:delText xml:space="preserve"> replication rates.</w:delText>
        </w:r>
        <w:r w:rsidDel="006F26F1">
          <w:delText xml:space="preserve"> </w:delText>
        </w:r>
        <w:r w:rsidR="00350F91" w:rsidDel="006F26F1">
          <w:delText>Further simulations</w:delText>
        </w:r>
        <w:r w:rsidR="00F661B2" w:rsidDel="006F26F1">
          <w:delText>,</w:delText>
        </w:r>
        <w:r w:rsidR="00350F91" w:rsidDel="006F26F1">
          <w:delText xml:space="preserve"> in which the scenarios incorporating more loci (Methods)</w:delText>
        </w:r>
        <w:r w:rsidR="00F661B2" w:rsidDel="006F26F1">
          <w:delText>,</w:delText>
        </w:r>
        <w:r w:rsidR="00350F91" w:rsidDel="006F26F1">
          <w:delText xml:space="preserve"> resulted in lower experiment wide replication rates</w:delText>
        </w:r>
        <w:r w:rsidR="00595B82" w:rsidDel="006F26F1">
          <w:delText xml:space="preserve"> </w:delText>
        </w:r>
        <w:r w:rsidR="00350F91" w:rsidDel="006F26F1">
          <w:delText>(</w:delText>
        </w:r>
        <w:r w:rsidR="002C4AA0" w:rsidDel="006F26F1">
          <w:delText>Figure 5</w:delText>
        </w:r>
        <w:r w:rsidR="00350F91" w:rsidDel="006F26F1">
          <w:delText xml:space="preserve">). </w:delText>
        </w:r>
        <w:r w:rsidR="00595B82" w:rsidDel="006F26F1">
          <w:delText>These simulations do not perfectly mimic the H2014 context but they do appear to exhibit much lower replication rates than was observed empirically</w:delText>
        </w:r>
        <w:r w:rsidR="00DA2E36" w:rsidDel="006F26F1">
          <w:delText xml:space="preserve"> for the </w:delText>
        </w:r>
        <w:r w:rsidR="00DA2E36" w:rsidRPr="006C6F69" w:rsidDel="006F26F1">
          <w:rPr>
            <w:i/>
            <w:iCs/>
          </w:rPr>
          <w:delText>MBNL1</w:delText>
        </w:r>
        <w:r w:rsidR="00DA2E36" w:rsidDel="006F26F1">
          <w:delText xml:space="preserve"> locus</w:delText>
        </w:r>
        <w:r w:rsidR="00595B82" w:rsidDel="006F26F1">
          <w:delText xml:space="preserve">. </w:delText>
        </w:r>
        <w:r w:rsidDel="006F26F1">
          <w:delText xml:space="preserve">One possibility is that </w:delText>
        </w:r>
        <w:r w:rsidR="00164F8E" w:rsidDel="006F26F1">
          <w:delText xml:space="preserve">the contextual differences between the empirical analysis and the simulations incurs differences in replication rates; a second is that </w:delText>
        </w:r>
        <w:r w:rsidDel="006F26F1">
          <w:delText xml:space="preserve">there is a mixture of false positives and true epistatic effects amongst those discovered in </w:delText>
        </w:r>
        <w:r w:rsidR="004A0652" w:rsidDel="006F26F1">
          <w:delText>Hemani et al 2014</w:delText>
        </w:r>
        <w:r w:rsidR="00164F8E" w:rsidDel="006F26F1">
          <w:delText>; and a third</w:delText>
        </w:r>
        <w:r w:rsidR="00595B82" w:rsidDel="006F26F1">
          <w:delText xml:space="preserve"> is that </w:delText>
        </w:r>
        <w:r w:rsidR="00350F91" w:rsidDel="006F26F1">
          <w:delText xml:space="preserve">there </w:delText>
        </w:r>
        <w:r w:rsidR="00595B82" w:rsidDel="006F26F1">
          <w:delText xml:space="preserve">are </w:delText>
        </w:r>
        <w:r w:rsidR="00350F91" w:rsidDel="006F26F1">
          <w:delText>additional statistical issues with the classical test that we are not aware of, that could inflate the replication rate</w:delText>
        </w:r>
        <w:r w:rsidDel="006F26F1">
          <w:delText>.</w:delText>
        </w:r>
        <w:r w:rsidR="00033CE7" w:rsidDel="006F26F1">
          <w:delText xml:space="preserve"> </w:delText>
        </w:r>
      </w:del>
    </w:p>
    <w:p w14:paraId="23625692" w14:textId="6A3F5388" w:rsidR="00C5195D" w:rsidDel="006F26F1" w:rsidRDefault="00EE1D21">
      <w:pPr>
        <w:pStyle w:val="Heading2"/>
        <w:rPr>
          <w:del w:id="387" w:author="Gibran Hemani" w:date="2020-05-25T21:47:00Z"/>
        </w:rPr>
      </w:pPr>
      <w:bookmarkStart w:id="388" w:name="measurement-error-in-the-causal-additive"/>
      <w:del w:id="389" w:author="Gibran Hemani" w:date="2020-05-25T21:47:00Z">
        <w:r w:rsidDel="006F26F1">
          <w:delText>Measurement error in the</w:delText>
        </w:r>
        <w:r w:rsidR="008541CB" w:rsidDel="006F26F1">
          <w:delText xml:space="preserve"> </w:delText>
        </w:r>
        <w:bookmarkEnd w:id="388"/>
        <w:r w:rsidR="00020664" w:rsidRPr="009654A9" w:rsidDel="006F26F1">
          <w:rPr>
            <w:i/>
            <w:iCs/>
          </w:rPr>
          <w:delText>cis</w:delText>
        </w:r>
        <w:r w:rsidR="00020664" w:rsidDel="006F26F1">
          <w:delText xml:space="preserve"> additive causal variant</w:delText>
        </w:r>
      </w:del>
    </w:p>
    <w:p w14:paraId="0E9FF49C" w14:textId="1BBE6494" w:rsidR="00C5195D" w:rsidDel="006F26F1" w:rsidRDefault="00EE1D21">
      <w:pPr>
        <w:pStyle w:val="FirstParagraph"/>
        <w:rPr>
          <w:del w:id="390" w:author="Gibran Hemani" w:date="2020-05-25T21:47:00Z"/>
        </w:rPr>
      </w:pPr>
      <w:del w:id="391" w:author="Gibran Hemani" w:date="2020-05-25T21:47:00Z">
        <w:r w:rsidDel="006F26F1">
          <w:delText xml:space="preserve">We </w:delText>
        </w:r>
        <w:r w:rsidR="00766274" w:rsidDel="006F26F1">
          <w:delText>then asked</w:delText>
        </w:r>
        <w:r w:rsidDel="006F26F1">
          <w:delText xml:space="preserve"> whether it is possible to avoid the inflation that we see in interaction tests. An intuitive approach would be to use a </w:delText>
        </w:r>
        <w:r w:rsidR="00766274" w:rsidDel="006F26F1">
          <w:delText>two-stage</w:delText>
        </w:r>
        <w:r w:rsidDel="006F26F1">
          <w:delText xml:space="preserve"> strategy, where first the additive effects are fine-mapped for the phenotype, and second the interaction search is performed with the fine-mapped variants included as covariates in the model. In the previous simulations, however, we observed that even when there are very small additive effects it is possible to find false positive interaction</w:delText>
        </w:r>
        <w:r w:rsidR="00740F6D" w:rsidDel="006F26F1">
          <w:delText>s</w:delText>
        </w:r>
        <w:r w:rsidDel="006F26F1">
          <w:delText xml:space="preserve">. This implies that if there is incomplete tagging of </w:delText>
        </w:r>
        <w:r w:rsidR="00620896" w:rsidDel="006F26F1">
          <w:delText xml:space="preserve">large </w:delText>
        </w:r>
        <w:r w:rsidDel="006F26F1">
          <w:delText>additive effects by the fine-mapping strategy, we would fail to completely protect against inflated test statistics. This is confirmed through a basic simulation showing that interaction test statistic inflation occurs when the causal variant is included in the linear model, but there is measurement error of the causal variant (</w:delText>
        </w:r>
        <w:r w:rsidR="002C4AA0" w:rsidDel="006F26F1">
          <w:delText>Figure 6</w:delText>
        </w:r>
        <w:r w:rsidDel="006F26F1">
          <w:delText>).</w:delText>
        </w:r>
      </w:del>
    </w:p>
    <w:p w14:paraId="2977C8C9" w14:textId="6B9894BC" w:rsidR="00C5195D" w:rsidDel="006F26F1" w:rsidRDefault="00EE1D21">
      <w:pPr>
        <w:pStyle w:val="BodyText"/>
        <w:rPr>
          <w:del w:id="392" w:author="Gibran Hemani" w:date="2020-05-25T21:47:00Z"/>
        </w:rPr>
      </w:pPr>
      <w:del w:id="393" w:author="Gibran Hemani" w:date="2020-05-25T21:47:00Z">
        <w:r w:rsidDel="006F26F1">
          <w:delText xml:space="preserve">To evaluate how this problem might transpire empirically, we performed a new set of simulations in which we constructed a phenotype using a variant typed in the UK10K sequence dataset as the </w:delText>
        </w:r>
        <w:r w:rsidRPr="00A77B67" w:rsidDel="006F26F1">
          <w:rPr>
            <w:i/>
          </w:rPr>
          <w:delText>cis</w:delText>
        </w:r>
        <w:r w:rsidDel="006F26F1">
          <w:delText xml:space="preserve"> additive causal effect. We then developed four datasets in which to perform the analysis</w:delText>
        </w:r>
        <w:r w:rsidR="003B7E04" w:rsidDel="006F26F1">
          <w:fldChar w:fldCharType="begin" w:fldLock="1"/>
        </w:r>
        <w:r w:rsidR="0087352A" w:rsidRPr="004A19E9" w:rsidDel="006F26F1">
          <w:rPr>
            <w:rPrChange w:id="394" w:author="Gibran Hemani" w:date="2020-05-25T22:24:00Z">
              <w:rPr/>
            </w:rPrChange>
          </w:rPr>
          <w:delInstrText>ADDIN CSL_CITATION {"citationItems":[{"id":"ITEM-1","itemData":{"author":[{"dropping-particle":"","family":"Yang","given":"Jian","non-dropping-particle":"","parse-names":false,"suffix":""},{"dropping-particle":"","family":"Bakshi","given":"Andrew","non-dropping-particle":"","parse-names":false,"suffix":""},{"dropping-particle":"","family":"Zhu","given":"Zhihong","non-dropping-particle":"","parse-names":false,"suffix":""},{"dropping-particle":"","family":"Hemani","given":"Gibran","non-dropping-particle":"","parse-names":false,"suffix":""},{"dropping-particle":"","family":"Vinkhuyzen","given":"Anna A E","non-dropping-particle":"","parse-names":false,"suffix":""},{"dropping-particle":"","family":"Lee","given":"Sang Hong","non-dropping-particle":"","parse-names":false,"suffix":""},{"dropping-particle":"","family":"Robinson","given":"Matthew R","non-dropping-particle":"","parse-names":false,"suffix":""},{"dropping-particle":"","family":"Perry","given":"John R B","non-dropping-particle":"","parse-names":false,"suffix":""},{"dropping-particle":"","family":"Nolte","given":"Ilja M","non-dropping-particle":"","parse-names":false,"suffix":""},{"dropping-particle":"V","family":"Vliet-Ostaptchouk","given":"Jana","non-dropping-particle":"van","parse-names":false,"suffix":""},{"dropping-particle":"","family":"others","given":"","non-dropping-particle":"","parse-names":false,"suffix":""}],"container-title":"Nature genetics","id":"ITEM-1","issued":{"date-parts":[["2015"]]},"publisher":"Nature Publishing Group","title":"Genetic variance estimation with imputed variants finds negligible missing heritability for human height and body mass index","type":"article-journal"},"uris":["http://www.mendeley.com/documents/?uuid=8332baeb-bee3-45ea-b442-c62668fe5b5b"]}],"mendeley":{"formattedCitation":"&lt;sup&gt;16&lt;/sup&gt;","plainTextFormattedCitation":"16","previouslyFormattedCitation":"&lt;sup&gt;16&lt;/sup&gt;"},"properties":{"noteIndex":0},"schema":"https://github.com/citation-style-language/schema/raw/master/csl-citation.json"}</w:delInstrText>
        </w:r>
        <w:r w:rsidR="003B7E04" w:rsidDel="006F26F1">
          <w:fldChar w:fldCharType="separate"/>
        </w:r>
        <w:r w:rsidR="009A127E" w:rsidRPr="009A127E" w:rsidDel="006F26F1">
          <w:rPr>
            <w:noProof/>
            <w:vertAlign w:val="superscript"/>
          </w:rPr>
          <w:delText>16</w:delText>
        </w:r>
        <w:r w:rsidR="003B7E04" w:rsidDel="006F26F1">
          <w:fldChar w:fldCharType="end"/>
        </w:r>
        <w:r w:rsidDel="006F26F1">
          <w:delText xml:space="preserve"> - 1) retaining SNPs only present on Illumina CoreExome array, 2) variants imputed from this array</w:delText>
        </w:r>
        <w:r w:rsidR="00E24741" w:rsidDel="006F26F1">
          <w:delText xml:space="preserve"> data set</w:delText>
        </w:r>
        <w:r w:rsidDel="006F26F1">
          <w:delText xml:space="preserve"> to the HapMap2 reference panel</w:delText>
        </w:r>
        <w:r w:rsidR="00144593" w:rsidDel="006F26F1">
          <w:fldChar w:fldCharType="begin" w:fldLock="1"/>
        </w:r>
        <w:r w:rsidR="0087352A" w:rsidDel="006F26F1">
          <w:delInstrText>ADDIN CSL_CITATION {"citationItems":[{"id":"ITEM-1","itemData":{"ISSN":"0047-1852","PMID":"16416767","author":[{"dropping-particle":"","family":"The International Hapmap Consortium","given":"","non-dropping-particle":"","parse-names":false,"suffix":""}],"container-title":"Nature","id":"ITEM-1","issued":{"date-parts":[["2005","12"]]},"page":"29-34","title":"The International HapMap Project","type":"article-journal","volume":"63 Suppl 1"},"uris":["http://www.mendeley.com/documents/?uuid=bbbdda5e-9e9c-40aa-91ca-09574c130c99"]}],"mendeley":{"formattedCitation":"&lt;sup&gt;17&lt;/sup&gt;","plainTextFormattedCitation":"17","previouslyFormattedCitation":"&lt;sup&gt;17&lt;/sup&gt;"},"properties":{"noteIndex":0},"schema":"https://github.com/citation-style-language/schema/raw/master/csl-citation.json"}</w:delInstrText>
        </w:r>
        <w:r w:rsidR="00144593" w:rsidDel="006F26F1">
          <w:fldChar w:fldCharType="separate"/>
        </w:r>
        <w:r w:rsidR="009A127E" w:rsidRPr="009A127E" w:rsidDel="006F26F1">
          <w:rPr>
            <w:noProof/>
            <w:vertAlign w:val="superscript"/>
          </w:rPr>
          <w:delText>17</w:delText>
        </w:r>
        <w:r w:rsidR="00144593" w:rsidDel="006F26F1">
          <w:fldChar w:fldCharType="end"/>
        </w:r>
        <w:r w:rsidDel="006F26F1">
          <w:delText>, 3) variants imputed from this array</w:delText>
        </w:r>
        <w:r w:rsidR="00E24741" w:rsidDel="006F26F1">
          <w:delText xml:space="preserve"> data set</w:delText>
        </w:r>
        <w:r w:rsidDel="006F26F1">
          <w:delText xml:space="preserve"> to 1000 </w:delText>
        </w:r>
        <w:r w:rsidR="00740F6D" w:rsidDel="006F26F1">
          <w:delText>G</w:delText>
        </w:r>
        <w:r w:rsidDel="006F26F1">
          <w:delText>enomes reference panel</w:delText>
        </w:r>
        <w:r w:rsidR="00144593" w:rsidDel="006F26F1">
          <w:fldChar w:fldCharType="begin" w:fldLock="1"/>
        </w:r>
        <w:r w:rsidR="0087352A" w:rsidDel="006F26F1">
          <w:delInstrText>ADDIN CSL_CITATION {"citationItems":[{"id":"ITEM-1","itemData":{"DOI":"10.1038/nature15393","ISSN":"14764687","PMID":"26432245","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author":[{"dropping-particle":"","family":"The 1000 Genomes Project Consortium","given":"","non-dropping-particle":"","parse-names":false,"suffix":""},{"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 Laure","non-dropping-particle":"","parse-names":false,"suffix":""},{"dropping-particle":"","family":"Fulton","given":"Lucinda","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Sabo","given":"Aniko","non-dropping-particle":"","parse-names":false,"suffix":""},{"dropping-particle":"","family":"Huang","given":"Zhuoyi","non-dropping-particle":"","parse-names":false,"suffix":""},{"dropping-particle":"","family":"Coin","given":"Lachlan J.M.","non-dropping-particle":"","parse-names":false,"suffix":""},{"dropping-particle":"","family":"Fang","given":"Lin","non-dropping-particle":"","parse-names":false,"suffix":""},{"dropping-particle":"","family":"Li","given":"Qibin","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Garrison","given":"Erik P.","non-dropping-particle":"","parse-names":false,"suffix":""},{"dropping-particle":"","family":"Kural","given":"Deniz","non-dropping-particle":"","parse-names":false,"suffix":""},{"dropping-particle":"","family":"Lee","given":"Wan Ping","non-dropping-particle":"","parse-names":false,"suffix":""},{"dropping-particle":"","family":"Leong","given":"Wen Fung","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enovese","given":"Giulio","non-dropping-particle":"","parse-names":false,"suffix":""},{"dropping-particle":"","family":"Li","given":"Heng","non-dropping-particle":"","parse-names":false,"suffix":""},{"dropping-particle":"","family":"Kashin","given":"Seva","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Beal","given":"Kathryn","non-dropping-particle":"","parse-names":false,"suffix":""},{"dropping-particle":"","family":"Datta","given":"Avik","non-dropping-particle":"","parse-names":false,"suffix":""},{"dropping-particle":"","family":"Herrero","given":"Javier","non-dropping-particle":"","parse-names":false,"suffix":""},{"dropping-particle":"","family":"Ritchie","given":"Graham R.S.","non-dropping-particle":"","parse-names":false,"suffix":""},{"dropping-particle":"","family":"Zerbino","given":"Daniel","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arnes","given":"Bret","non-dropping-particle":"","parse-names":false,"suffix":""},{"dropping-particle":"","family":"Bauer","given":"Markus","non-dropping-particle":"","parse-names":false,"suffix":""},{"dropping-particle":"","family":"Cheetham","given":"R. Keira","non-dropping-particle":"","parse-names":false,"suffix":""},{"dropping-particle":"","family":"Cox","given":"Anthony","non-dropping-particle":"","parse-names":false,"suffix":""},{"dropping-particle":"","family":"Eberle","given":"Michael","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Herwig","given":"Ralf","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Willems","given":"Thomas Frederick","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Kent","given":"W. James","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Kang","given":"Hyun Mi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Wing","given":"Mary Kate","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Chen","given":"Yuan","non-dropping-particle":"","parse-names":false,"suffix":""},{"dropping-particle":"","family":"Colonna","given":"Vincenza","non-dropping-particle":"","parse-names":false,"suffix":""},{"dropping-particle":"","family":"Jostins","given":"Luk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Mu","given":"Xinmeng Jasmine","non-dropping-particle":"","parse-names":false,"suffix":""},{"dropping-particle":"","family":"Zhang","given":"Jing","non-dropping-particle":"","parse-names":false,"suffix":""},{"dropping-particle":"","family":"Zhang","given":"Yan","non-dropping-particle":"","parse-names":false,"suffix":""},{"dropping-particle":"","family":"Hartl","given":"Chris","non-dropping-particle":"","parse-names":false,"suffix":""},{"dropping-particle":"","family":"Shakir","given":"Khalid","non-dropping-particle":"","parse-names":false,"suffix":""},{"dropping-particle":"","family":"Degenhardt","given":"Jeremiah","non-dropping-particle":"","parse-names":false,"suffix":""},{"dropping-particle":"","family":"Meiers","given":"Sascha","non-dropping-particle":"","parse-names":false,"suffix":""},{"dropping-particle":"","family":"Raeder","given":"Benjamin","non-dropping-particle":"","parse-names":false,"suffix":""},{"dropping-particle":"","family":"Casale","given":"Francesco Paolo","non-dropping-particle":"","parse-names":false,"suffix":""},{"dropping-particle":"","family":"Stegle","given":"Oliver","non-dropping-particle":"","parse-names":false,"suffix":""},{"dropping-particle":"","family":"Lameijer","given":"Eric Wubbo","non-dropping-particle":"","parse-names":false,"suffix":""},{"dropping-particle":"","family":"Hall","given":"Ira","non-dropping-particle":"","parse-names":false,"suffix":""},{"dropping-particle":"","family":"Bafna","given":"Vineet","non-dropping-particle":"","parse-names":false,"suffix":""},{"dropping-particle":"","family":"Michaelson","given":"Jacob","non-dropping-particle":"","parse-names":false,"suffix":""},{"dropping-particle":"","family":"Gardner","given":"Eugene J.","non-dropping-particle":"","parse-names":false,"suffix":""},{"dropping-particle":"","family":"Mills","given":"Ryan E.","non-dropping-particle":"","parse-names":false,"suffix":""},{"dropping-particle":"","family":"Dayama","given":"Gargi","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Chaisson","given":"Mark J.","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Parrish","given":"Nicholas F.","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Zhang","given":"Yujun","non-dropping-particle":"","parse-names":false,"suffix":""},{"dropping-particle":"","family":"Lam","given":"Hugo","non-dropping-particle":"","parse-names":false,"suffix":""},{"dropping-particle":"","family":"Sisu","given":"Cristina","non-dropping-particle":"","parse-names":false,"suffix":""},{"dropping-particle":"","family":"Challis","given":"Danny","non-dropping-particle":"","parse-names":false,"suffix":""},{"dropping-particle":"","family":"Evani","given":"Uday S.","non-dropping-particle":"","parse-names":false,"suffix":""},{"dropping-particle":"","family":"Lu","given":"James","non-dropping-particle":"","parse-names":false,"suffix":""},{"dropping-particle":"","family":"Nagaswamy","given":"Uma","non-dropping-particle":"","parse-names":false,"suffix":""},{"dropping-particle":"","family":"Yu","given":"Jin","non-dropping-particle":"","parse-names":false,"suffix":""},{"dropping-particle":"","family":"Li","given":"Wangshen","non-dropping-particle":"","parse-names":false,"suffix":""},{"dropping-particle":"","family":"Habegger","given":"Lukas","non-dropping-particle":"","parse-names":false,"suffix":""},{"dropping-particle":"","family":"Yu","given":"Haiyuan","non-dropping-particle":"","parse-names":false,"suffix":""},{"dropping-particle":"","family":"Cunningham","given":"Fiona","non-dropping-particle":"","parse-names":false,"suffix":""},{"dropping-particle":"","family":"Dunham","given":"Ian","non-dropping-particle":"","parse-names":false,"suffix":""},{"dropping-particle":"","family":"Lage","given":"Kasper","non-dropping-particle":"","parse-names":false,"suffix":""},{"dropping-particle":"","family":"Jespersen","given":"Jakob Berg","non-dropping-particle":"","parse-names":false,"suffix":""},{"dropping-particle":"","family":"Horn","given":"Heiko","non-dropping-particle":"","parse-names":false,"suffix":""},{"dropping-particle":"","family":"Kim","given":"Donghoon","non-dropping-particle":"","parse-names":false,"suffix":""},{"dropping-particle":"","family":"Desalle","given":"Rob","non-dropping-particle":"","parse-names":false,"suffix":""},{"dropping-particle":"","family":"Narechania","given":"Apurva","non-dropping-particle":"","parse-names":false,"suffix":""},{"dropping-particle":"","family":"Sayres","given":"Melissa A.Wilson","non-dropping-particle":"","parse-names":false,"suffix":""},{"dropping-particle":"","family":"Mendez","given":"Fernando L.","non-dropping-particle":"","parse-names":false,"suffix":""},{"dropping-particle":"","family":"Poznik","given":"G. David","non-dropping-particle":"","parse-names":false,"suffix":""},{"dropping-particle":"","family":"Underhill","given":"Peter A.","non-dropping-particle":"","parse-names":false,"suffix":""},{"dropping-particle":"","family":"Mittelman","given":"David","non-dropping-particle":"","parse-names":false,"suffix":""},{"dropping-particle":"","family":"Banerjee","given":"Ruby","non-dropping-particle":"","parse-names":false,"suffix":""},{"dropping-particle":"","family":"Cerezo","given":"Maria","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Yang","given":"Fengtang","non-dropping-particle":"","parse-names":false,"suffix":""},{"dropping-particle":"","family":"Kalra","given":"Divya","non-dropping-particle":"","parse-names":false,"suffix":""},{"dropping-particle":"","family":"Hale","given":"Walker","non-dropping-particle":"","parse-names":false,"suffix":""},{"dropping-particle":"","family":"Dan","given":"Xu","non-dropping-particle":"","parse-names":false,"suffix":""},{"dropping-particle":"","family":"Barnes","given":"Kathleen C.","non-dropping-particle":"","parse-names":false,"suffix":""},{"dropping-particle":"","family":"Beiswanger","given":"Christine","non-dropping-particle":"","parse-names":false,"suffix":""},{"dropping-particle":"","family":"Cai","given":"Hongyu","non-dropping-particle":"","parse-names":false,"suffix":""},{"dropping-particle":"","family":"Cao","given":"Hongzhi","non-dropping-particle":"","parse-names":false,"suffix":""},{"dropping-particle":"","family":"Henn","given":"Brenna","non-dropping-particle":"","parse-names":false,"suffix":""},{"dropping-particle":"","family":"Jones","given":"Danielle","non-dropping-particle":"","parse-names":false,"suffix":""},{"dropping-particle":"","family":"Kaye","given":"Jane S.","non-dropping-particle":"","parse-names":false,"suffix":""},{"dropping-particle":"","family":"Kent","given":"Alastair","non-dropping-particle":"","parse-names":false,"suffix":""},{"dropping-particle":"","family":"Kerasidou","given":"Angeliki","non-dropping-particle":"","parse-names":false,"suffix":""},{"dropping-particle":"","family":"Mathias","given":"Rasika","non-dropping-particle":"","parse-names":false,"suffix":""},{"dropping-particle":"","family":"Ossorio","given":"Pilar N.","non-dropping-particle":"","parse-names":false,"suffix":""},{"dropping-particle":"","family":"Parker","given":"Michael","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Tian","given":"Zhongming","non-dropping-particle":"","parse-names":false,"suffix":""},{"dropping-particle":"","family":"Tishkoff","given":"Sarah","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Deng","given":"Xiaoyan","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Joof","given":"Fatoumatta Sisay","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Hien","given":"Tran Tinh","non-dropping-particle":"","parse-names":false,"suffix":""},{"dropping-particle":"","family":"Dunstan","given":"Sarah J.","non-dropping-particle":"","parse-names":false,"suffix":""},{"dropping-particle":"","family":"Thuy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container-title":"Nature","id":"ITEM-1","issue":"7571","issued":{"date-parts":[["2015","9","30"]]},"page":"68-74","publisher":"Nature Publishing Group","title":"A global reference for human genetic variation","type":"article","volume":"526"},"uris":["http://www.mendeley.com/documents/?uuid=3b45e992-a241-3af9-b97e-7ab1352b0c43"]}],"mendeley":{"formattedCitation":"&lt;sup&gt;18&lt;/sup&gt;","plainTextFormattedCitation":"18","previouslyFormattedCitation":"&lt;sup&gt;18&lt;/sup&gt;"},"properties":{"noteIndex":0},"schema":"https://github.com/citation-style-language/schema/raw/master/csl-citation.json"}</w:delInstrText>
        </w:r>
        <w:r w:rsidR="00144593" w:rsidDel="006F26F1">
          <w:fldChar w:fldCharType="separate"/>
        </w:r>
        <w:r w:rsidR="009A127E" w:rsidRPr="009A127E" w:rsidDel="006F26F1">
          <w:rPr>
            <w:noProof/>
            <w:vertAlign w:val="superscript"/>
          </w:rPr>
          <w:delText>18</w:delText>
        </w:r>
        <w:r w:rsidR="00144593" w:rsidDel="006F26F1">
          <w:fldChar w:fldCharType="end"/>
        </w:r>
        <w:r w:rsidDel="006F26F1">
          <w:delText>,</w:delText>
        </w:r>
        <w:r w:rsidR="00806BFC" w:rsidDel="006F26F1">
          <w:delText xml:space="preserve"> and</w:delText>
        </w:r>
        <w:r w:rsidDel="006F26F1">
          <w:delText xml:space="preserve"> 4) the original sequence data</w:delText>
        </w:r>
        <w:r w:rsidR="00144593" w:rsidDel="006F26F1">
          <w:fldChar w:fldCharType="begin" w:fldLock="1"/>
        </w:r>
        <w:r w:rsidR="0087352A" w:rsidDel="006F26F1">
          <w:delInstrText>ADDIN CSL_CITATION {"citationItems":[{"id":"ITEM-1","itemData":{"DOI":"10.1038/nature14962","ISSN":"0028-0836","author":[{"dropping-particle":"","family":"Walter","given":"Klaudia","non-dropping-particle":"","parse-names":false,"suffix":""},{"dropping-particle":"","family":"Min","given":"Josine L.","non-dropping-particle":"","parse-names":false,"suffix":""},{"dropping-particle":"","family":"Huang","given":"Jie","non-dropping-particle":"","parse-names":false,"suffix":""},{"dropping-particle":"","family":"Crooks","given":"Lucy","non-dropping-particle":"","parse-names":false,"suffix":""},{"dropping-particle":"","family":"Memari","given":"Yasin","non-dropping-particle":"","parse-names":false,"suffix":""},{"dropping-particle":"","family":"McCarthy","given":"Shane","non-dropping-particle":"","parse-names":false,"suffix":""},{"dropping-particle":"","family":"Perry","given":"John R. B.","non-dropping-particle":"","parse-names":false,"suffix":""},{"dropping-particle":"","family":"Xu","given":"ChangJiang","non-dropping-particle":"","parse-names":false,"suffix":""},{"dropping-particle":"","family":"Futema","given":"Marta","non-dropping-particle":"","parse-names":false,"suffix":""},{"dropping-particle":"","family":"Lawson","given":"Daniel","non-dropping-particle":"","parse-names":false,"suffix":""},{"dropping-particle":"","family":"Iotchkova","given":"Valentina","non-dropping-particle":"","parse-names":false,"suffix":""},{"dropping-particle":"","family":"Schiffels","given":"Stephan","non-dropping-particle":"","parse-names":false,"suffix":""},{"dropping-particle":"","family":"Hendricks","given":"Audrey E.","non-dropping-particle":"","parse-names":false,"suffix":""},{"dropping-particle":"","family":"Danecek","given":"Petr","non-dropping-particle":"","parse-names":false,"suffix":""},{"dropping-particle":"","family":"Li","given":"Rui","non-dropping-particle":"","parse-names":false,"suffix":""},{"dropping-particle":"","family":"Floyd","given":"James","non-dropping-particle":"","parse-names":false,"suffix":""},{"dropping-particle":"V.","family":"Wain","given":"Louise","non-dropping-particle":"","parse-names":false,"suffix":""},{"dropping-particle":"","family":"Barroso","given":"Inês","non-dropping-particle":"","parse-names":false,"suffix":""},{"dropping-particle":"","family":"Humphries","given":"Steve E.","non-dropping-particle":"","parse-names":false,"suffix":""},{"dropping-particle":"","family":"Hurles","given":"Matthew E.","non-dropping-particle":"","parse-names":false,"suffix":""},{"dropping-particle":"","family":"Zeggini","given":"Eleftheria","non-dropping-particle":"","parse-names":false,"suffix":""},{"dropping-particle":"","family":"Barrett","given":"Jeffrey C.","non-dropping-particle":"","parse-names":false,"suffix":""},{"dropping-particle":"","family":"Plagnol","given":"Vincent","non-dropping-particle":"","parse-names":false,"suffix":""},{"dropping-particle":"","family":"Brent Richards","given":"J.","non-dropping-particle":"","parse-names":false,"suffix":""},{"dropping-particle":"","family":"Greenwood","given":"Celia M. T.","non-dropping-particle":"","parse-names":false,"suffix":""},{"dropping-particle":"","family":"Timpson","given":"Nicholas J.","non-dropping-particle":"","parse-names":false,"suffix":""},{"dropping-particle":"","family":"Durbin","given":"Richard","non-dropping-particle":"","parse-names":false,"suffix":""},{"dropping-particle":"","family":"Soranzo","given":"Nicole","non-dropping-particle":"","parse-names":false,"suffix":""},{"dropping-particle":"","family":"Bala","given":"Senduran","non-dropping-particle":"","parse-names":false,"suffix":""},{"dropping-particle":"","family":"Clapham","given":"Peter","non-dropping-particle":"","parse-names":false,"suffix":""},{"dropping-particle":"","family":"Coates","given":"Guy","non-dropping-particle":"","parse-names":false,"suffix":""},{"dropping-particle":"","family":"Cox","given":"Tony","non-dropping-particle":"","parse-names":false,"suffix":""},{"dropping-particle":"","family":"Daly","given":"Allan","non-dropping-particle":"","parse-names":false,"suffix":""},{"dropping-particle":"","family":"Danecek","given":"Petr","non-dropping-particle":"","parse-names":false,"suffix":""},{"dropping-particle":"","family":"Du","given":"Yuanping","non-dropping-particle":"","parse-names":false,"suffix":""},{"dropping-particle":"","family":"Durbin","given":"Richard","non-dropping-particle":"","parse-names":false,"suffix":""},{"dropping-particle":"","family":"Edkins","given":"Sarah","non-dropping-particle":"","parse-names":false,"suffix":""},{"dropping-particle":"","family":"Ellis","given":"Peter","non-dropping-particle":"","parse-names":false,"suffix":""},{"dropping-particle":"","family":"Flicek","given":"Paul","non-dropping-particle":"","parse-names":false,"suffix":""},{"dropping-particle":"","family":"Guo","given":"Xiaosen","non-dropping-particle":"","parse-names":false,"suffix":""},{"dropping-particle":"","family":"Guo","given":"Xueqin","non-dropping-particle":"","parse-names":false,"suffix":""},{"dropping-particle":"","family":"Huang","given":"Liren","non-dropping-particle":"","parse-names":false,"suffix":""},{"dropping-particle":"","family":"Jackson","given":"David K.","non-dropping-particle":"","parse-names":false,"suffix":""},{"dropping-particle":"","family":"Joyce","given":"Chris","non-dropping-particle":"","parse-names":false,"suffix":""},{"dropping-particle":"","family":"Keane","given":"Thomas","non-dropping-particle":"","parse-names":false,"suffix":""},{"dropping-particle":"","family":"Kolb-Kokocinski","given":"Anja","non-dropping-particle":"","parse-names":false,"suffix":""},{"dropping-particle":"","family":"Langford","given":"Cordelia","non-dropping-particle":"","parse-names":false,"suffix":""},{"dropping-particle":"","family":"Li","given":"Yingrui","non-dropping-particle":"","parse-names":false,"suffix":""},{"dropping-particle":"","family":"Liang","given":"Jieqin","non-dropping-particle":"","parse-names":false,"suffix":""},{"dropping-particle":"","family":"Lin","given":"Hong","non-dropping-particle":"","parse-names":false,"suffix":""},{"dropping-particle":"","family":"Liu","given":"Ryan","non-dropping-particle":"","parse-names":false,"suffix":""},{"dropping-particle":"","family":"Maslen","given":"John","non-dropping-particle":"","parse-names":false,"suffix":""},{"dropping-particle":"","family":"McCarthy","given":"Shane","non-dropping-particle":"","parse-names":false,"suffix":""},{"dropping-particle":"","family":"Muddyman","given":"Dawn","non-dropping-particle":"","parse-names":false,"suffix":""},{"dropping-particle":"","family":"Quail","given":"Michael A.","non-dropping-particle":"","parse-names":false,"suffix":""},{"dropping-particle":"","family":"Stalker","given":"Jim","non-dropping-particle":"","parse-names":false,"suffix":""},{"dropping-particle":"","family":"Sun","given":"Jianping","non-dropping-particle":"","parse-names":false,"suffix":""},{"dropping-particle":"","family":"Tian","given":"Jing","non-dropping-particle":"","parse-names":false,"suffix":""},{"dropping-particle":"","family":"Wang","given":"Guangbiao","non-dropping-particle":"","parse-names":false,"suffix":""},{"dropping-particle":"","family":"Wang","given":"Jun","non-dropping-particle":"","parse-names":false,"suffix":""},{"dropping-particle":"","family":"Wang","given":"Yu","non-dropping-particle":"","parse-names":false,"suffix":""},{"dropping-particle":"","family":"Wong","given":"Kim","non-dropping-particle":"","parse-names":false,"suffix":""},{"dropping-particle":"","family":"Zhang","given":"Pingbo","non-dropping-particle":"","parse-names":false,"suffix":""},{"dropping-particle":"","family":"Barroso","given":"Inês","non-dropping-particle":"","parse-names":false,"suffix":""},{"dropping-particle":"","family":"Birney","given":"Ewan","non-dropping-particle":"","parse-names":false,"suffix":""},{"dropping-particle":"","family":"Boustred","given":"Chris","non-dropping-particle":"","parse-names":false,"suffix":""},{"dropping-particle":"","family":"Chen","given":"Lu","non-dropping-particle":"","parse-names":false,"suffix":""},{"dropping-particle":"","family":"Clement","given":"Gail","non-dropping-particle":"","parse-names":false,"suffix":""},{"dropping-particle":"","family":"Cocca","given":"Massimiliano","non-dropping-particle":"","parse-names":false,"suffix":""},{"dropping-particle":"","family":"Danecek","given":"Petr","non-dropping-particle":"","parse-names":false,"suffix":""},{"dropping-particle":"","family":"Davey Smith","given":"George","non-dropping-particle":"","parse-names":false,"suffix":""},{"dropping-particle":"","family":"Day","given":"Ian N. M.","non-dropping-particle":"","parse-names":false,"suffix":""},{"dropping-particle":"","family":"Day-Williams","given":"Aaron","non-dropping-particle":"","parse-names":false,"suffix":""},{"dropping-particle":"","family":"Down","given":"Thomas","non-dropping-particle":"","parse-names":false,"suffix":""},{"dropping-particle":"","family":"Dunham","given":"Ian","non-dropping-particle":"","parse-names":false,"suffix":""},{"dropping-particle":"","family":"Durbin","given":"Richard","non-dropping-particle":"","parse-names":false,"suffix":""},{"dropping-particle":"","family":"Evans","given":"David M.","non-dropping-particle":"","parse-names":false,"suffix":""},{"dropping-particle":"","family":"Gaunt","given":"Tom R.","non-dropping-particle":"","parse-names":false,"suffix":""},{"dropping-particle":"","family":"Geihs","given":"Matthias","non-dropping-particle":"","parse-names":false,"suffix":""},{"dropping-particle":"","family":"Greenwood","given":"Celia M. T.","non-dropping-particle":"","parse-names":false,"suffix":""},{"dropping-particle":"","family":"Hart","given":"Deborah","non-dropping-particle":"","parse-names":false,"suffix":""},{"dropping-particle":"","family":"Hendricks","given":"Audrey E.","non-dropping-particle":"","parse-names":false,"suffix":""},{"dropping-particle":"","family":"Howie","given":"Bryan","non-dropping-particle":"","parse-names":false,"suffix":""},{"dropping-particle":"","family":"Huang","given":"Jie","non-dropping-particle":"","parse-names":false,"suffix":""},{"dropping-particle":"","family":"Hubbard","given":"Tim","non-dropping-particle":"","parse-names":false,"suffix":""},{"dropping-particle":"","family":"Hysi","given":"Pirro","non-dropping-particle":"","parse-names":false,"suffix":""},{"dropping-particle":"","family":"Iotchkova","given":"Valentina","non-dropping-particle":"","parse-names":false,"suffix":""},{"dropping-particle":"","family":"Jamshidi","given":"Yalda","non-dropping-particle":"","parse-names":false,"suffix":""},{"dropping-particle":"","family":"Karczewski","given":"Konrad J.","non-dropping-particle":"","parse-names":false,"suffix":""},{"dropping-particle":"","family":"Kemp","given":"John P.","non-dropping-particle":"","parse-names":false,"suffix":""},{"dropping-particle":"","family":"Lachance","given":"Genevieve","non-dropping-particle":"","parse-names":false,"suffix":""},{"dropping-particle":"","family":"Lawson","given":"Daniel","non-dropping-particle":"","parse-names":false,"suffix":""},{"dropping-particle":"","family":"Lek","given":"Monkol","non-dropping-particle":"","parse-names":false,"suffix":""},{"dropping-particle":"","family":"Lopes","given":"Margarida","non-dropping-particle":"","parse-names":false,"suffix":""},{"dropping-particle":"","family":"MacArthur","given":"Daniel G.","non-dropping-particle":"","parse-names":false,"suffix":""},{"dropping-particle":"","family":"Marchini","given":"Jonathan","non-dropping-particle":"","parse-names":false,"suffix":""},{"dropping-particle":"","family":"Mangino","given":"Massimo","non-dropping-particle":"","parse-names":false,"suffix":""},{"dropping-particle":"","family":"Mathieson","given":"Iain","non-dropping-particle":"","parse-names":false,"suffix":""},{"dropping-particle":"","family":"McCarthy","given":"Shane","non-dropping-particle":"","parse-names":false,"suffix":""},{"dropping-particle":"","family":"Memari","given":"Yasin","non-dropping-particle":"","parse-names":false,"suffix":""},{"dropping-particle":"","family":"Metrustry","given":"Sarah","non-dropping-particle":"","parse-names":false,"suffix":""},{"dropping-particle":"","family":"Min","given":"Josine L.","non-dropping-particle":"","parse-names":false,"suffix":""},{"dropping-particle":"","family":"Moayyeri","given":"Alireza","non-dropping-particle":"","parse-names":false,"suffix":""},{"dropping-particle":"","family":"Muddyman","given":"Dawn","non-dropping-particle":"","parse-names":false,"suffix":""},{"dropping-particle":"","family":"Northstone","given":"Kate","non-dropping-particle":"","parse-names":false,"suffix":""},{"dropping-particle":"","family":"Panoutsopoulou","given":"Kalliope","non-dropping-particle":"","parse-names":false,"suffix":""},{"dropping-particle":"","family":"Paternoster","given":"Lavinia","non-dropping-particle":"","parse-names":false,"suffix":""},{"dropping-particle":"","family":"Perry","given":"John R. B.","non-dropping-particle":"","parse-names":false,"suffix":""},{"dropping-particle":"","family":"Quaye","given":"Lydia","non-dropping-particle":"","parse-names":false,"suffix":""},{"dropping-particle":"","family":"Brent Richards","given":"J.","non-dropping-particle":"","parse-names":false,"suffix":""},{"dropping-particle":"","family":"Ring","given":"Susan","non-dropping-particle":"","parse-names":false,"suffix":""},{"dropping-particle":"","family":"Ritchie","given":"Graham R. S.","non-dropping-particle":"","parse-names":false,"suffix":""},{"dropping-particle":"","family":"Schiffels","given":"Stephan","non-dropping-particle":"","parse-names":false,"suffix":""},{"dropping-particle":"","family":"Shihab","given":"Hashem A.","non-dropping-particle":"","parse-names":false,"suffix":""},{"dropping-particle":"","family":"Shin","given":"So-Youn","non-dropping-particle":"","parse-names":false,"suffix":""},{"dropping-particle":"","family":"Small","given":"Kerrin S.","non-dropping-particle":"","parse-names":false,"suffix":""},{"dropping-particle":"","family":"Soler Artigas","given":"María","non-dropping-particle":"","parse-names":false,"suffix":""},{"dropping-particle":"","family":"Soranzo","given":"Nicole","non-dropping-particle":"","parse-names":false,"suffix":""},{"dropping-particle":"","family":"Southam","given":"Lorraine","non-dropping-particle":"","parse-names":false,"suffix":""},{"dropping-particle":"","family":"Spector","given":"Timothy D.","non-dropping-particle":"","parse-names":false,"suffix":""},{"dropping-particle":"","family":"St Pourcain","given":"Beate","non-dropping-particle":"","parse-names":false,"suffix":""},{"dropping-particle":"","family":"Surdulescu","given":"Gabriela","non-dropping-particle":"","parse-names":false,"suffix":""},{"dropping-particle":"","family":"Tachmazidou","given":"Ioanna","non-dropping-particle":"","parse-names":false,"suffix":""},{"dropping-particle":"","family":"Timpson","given":"Nicholas J.","non-dropping-particle":"","parse-names":false,"suffix":""},{"dropping-particle":"","family":"Tobin","given":"Martin D.","non-dropping-particle":"","parse-names":false,"suffix":""},{"dropping-particle":"","family":"Valdes","given":"Ana M.","non-dropping-particle":"","parse-names":false,"suffix":""},{"dropping-particle":"","family":"Visscher","given":"Peter M.","non-dropping-particle":"","parse-names":false,"suffix":""},{"dropping-particle":"V.","family":"Wain","given":"Louise","non-dropping-particle":"","parse-names":false,"suffix":""},{"dropping-particle":"","family":"Walter","given":"Klaudia","non-dropping-particle":"","parse-names":false,"suffix":""},{"dropping-particle":"","family":"Ward","given":"Kirsten","non-dropping-particle":"","parse-names":false,"suffix":""},{"dropping-particle":"","family":"Wilson","given":"Scott G.","non-dropping-particle":"","parse-names":false,"suffix":""},{"dropping-particle":"","family":"Wong","given":"Kim","non-dropping-particle":"","parse-names":false,"suffix":""},{"dropping-particle":"","family":"Yang","given":"Jian","non-dropping-particle":"","parse-names":false,"suffix":""},{"dropping-particle":"","family":"Zeggini","given":"Eleftheria","non-dropping-particle":"","parse-names":false,"suffix":""},{"dropping-particle":"","family":"Zhang","given":"Feng","non-dropping-particle":"","parse-names":false,"suffix":""},{"dropping-particle":"","family":"Zheng","given":"Hou-Feng","non-dropping-particle":"","parse-names":false,"suffix":""},{"dropping-particle":"","family":"Anney","given":"Richard","non-dropping-particle":"","parse-names":false,"suffix":""},{"dropping-particle":"","family":"Ayub","given":"Muhammad","non-dropping-particle":"","parse-names":false,"suffix":""},{"dropping-particle":"","family":"Barrett","given":"Jeffrey C.","non-dropping-particle":"","parse-names":false,"suffix":""},{"dropping-particle":"","family":"Blackwood","given":"Douglas","non-dropping-particle":"","parse-names":false,"suffix":""},{"dropping-particle":"","family":"Bolton","given":"Patrick F.","non-dropping-particle":"","parse-names":false,"suffix":""},{"dropping-particle":"","family":"Breen","given":"Gerome","non-dropping-particle":"","parse-names":false,"suffix":""},{"dropping-particle":"","family":"Collier","given":"David A.","non-dropping-particle":"","parse-names":false,"suffix":""},{"dropping-particle":"","family":"Craddock","given":"Nick","non-dropping-particle":"","parse-names":false,"suffix":""},{"dropping-particle":"","family":"Crooks","given":"Lucy","non-dropping-particle":"","parse-names":false,"suffix":""},{"dropping-particle":"","family":"Curran","given":"Sarah","non-dropping-particle":"","parse-names":false,"suffix":""},{"dropping-particle":"","family":"Curtis","given":"David","non-dropping-particle":"","parse-names":false,"suffix":""},{"dropping-particle":"","family":"Durbin","given":"Richard","non-dropping-particle":"","parse-names":false,"suffix":""},{"dropping-particle":"","family":"Gallagher","given":"Louise","non-dropping-particle":"","parse-names":false,"suffix":""},{"dropping-particle":"","family":"Geschwind","given":"Daniel","non-dropping-particle":"","parse-names":false,"suffix":""},{"dropping-particle":"","family":"Gurling","given":"Hugh","non-dropping-particle":"","parse-names":false,"suffix":""},{"dropping-particle":"","family":"Holmans","given":"Peter","non-dropping-particle":"","parse-names":false,"suffix":""},{"dropping-particle":"","family":"Lee","given":"Irene","non-dropping-particle":"","parse-names":false,"suffix":""},{"dropping-particle":"","family":"Lönnqvist","given":"Jouko","non-dropping-particle":"","parse-names":false,"suffix":""},{"dropping-particle":"","family":"McCarthy","given":"Shane","non-dropping-particle":"","parse-names":false,"suffix":""},{"dropping-particle":"","family":"McGuffin","given":"Peter","non-dropping-particle":"","parse-names":false,"suffix":""},{"dropping-particle":"","family":"McIntosh","given":"Andrew M.","non-dropping-particle":"","parse-names":false,"suffix":""},{"dropping-particle":"","family":"McKechanie","given":"Andrew G.","non-dropping-particle":"","parse-names":false,"suffix":""},{"dropping-particle":"","family":"McQuillin","given":"Andrew","non-dropping-particle":"","parse-names":false,"suffix":""},{"dropping-particle":"","family":"Morris","given":"James","non-dropping-particle":"","parse-names":false,"suffix":""},{"dropping-particle":"","family":"Muddyman","given":"Dawn","non-dropping-particle":"","parse-names":false,"suffix":""},{"dropping-particle":"","family":"O'Donovan","given":"Michael C.","non-dropping-particle":"","parse-names":false,"suffix":""},{"dropping-particle":"","family":"Owen","given":"Michael J.","non-dropping-particle":"","parse-names":false,"suffix":""},{"dropping-particle":"","family":"Palotie","given":"Aarno","non-dropping-particle":"","parse-names":false,"suffix":""},{"dropping-particle":"","family":"Parr","given":"Jeremy R.","non-dropping-particle":"","parse-names":false,"suffix":""},{"dropping-particle":"","family":"Paunio","given":"Tiina","non-dropping-particle":"","parse-names":false,"suffix":""},{"dropping-particle":"","family":"Pietilainen","given":"Olli","non-dropping-particle":"","parse-names":false,"suffix":""},{"dropping-particle":"","family":"Rehnström","given":"Karola","non-dropping-particle":"","parse-names":false,"suffix":""},{"dropping-particle":"","family":"Sharp","given":"Sally I.","non-dropping-particle":"","parse-names":false,"suffix":""},{"dropping-particle":"","family":"Skuse","given":"David","non-dropping-particle":"","parse-names":false,"suffix":""},{"dropping-particle":"","family":"St Clair","given":"David","non-dropping-particle":"","parse-names":false,"suffix":""},{"dropping-particle":"","family":"Suvisaari","given":"Jaana","non-dropping-particle":"","parse-names":false,"suffix":""},{"dropping-particle":"","family":"Walters","given":"James T. R.","non-dropping-particle":"","parse-names":false,"suffix":""},{"dropping-particle":"","family":"Williams","given":"Hywel J.","non-dropping-particle":"","parse-names":false,"suffix":""},{"dropping-particle":"","family":"Barroso","given":"Inês","non-dropping-particle":"","parse-names":false,"suffix":""},{"dropping-particle":"","family":"Bochukova","given":"Elena","non-dropping-particle":"","parse-names":false,"suffix":""},{"dropping-particle":"","family":"Bounds","given":"Rebecca","non-dropping-particle":"","parse-names":false,"suffix":""},{"dropping-particle":"","family":"Dominiczak","given":"Anna","non-dropping-particle":"","parse-names":false,"suffix":""},{"dropping-particle":"","family":"Durbin","given":"Richard","non-dropping-particle":"","parse-names":false,"suffix":""},{"dropping-particle":"","family":"Farooqi","given":"I. Sadaf","non-dropping-particle":"","parse-names":false,"suffix":""},{"dropping-particle":"","family":"Hendricks","given":"Audrey E.","non-dropping-particle":"","parse-names":false,"suffix":""},{"dropping-particle":"","family":"Keogh","given":"Julia","non-dropping-particle":"","parse-names":false,"suffix":""},{"dropping-particle":"","family":"Marenne","given":"Gaëlle","non-dropping-particle":"","parse-names":false,"suffix":""},{"dropping-particle":"","family":"McCarthy","given":"Shane","non-dropping-particle":"","parse-names":false,"suffix":""},{"dropping-particle":"","family":"Morris","given":"Andrew","non-dropping-particle":"","parse-names":false,"suffix":""},{"dropping-particle":"","family":"Muddyman","given":"Dawn","non-dropping-particle":"","parse-names":false,"suffix":""},{"dropping-particle":"","family":"O'Rahilly","given":"Stephen","non-dropping-particle":"","parse-names":false,"suffix":""},{"dropping-particle":"","family":"Porteous","given":"David J.","non-dropping-particle":"","parse-names":false,"suffix":""},{"dropping-particle":"","family":"Smith","given":"Blair H.","non-dropping-particle":"","parse-names":false,"suffix":""},{"dropping-particle":"","family":"Tachmazidou","given":"Ioanna","non-dropping-particle":"","parse-names":false,"suffix":""},{"dropping-particle":"","family":"Wheeler","given":"Eleanor","non-dropping-particle":"","parse-names":false,"suffix":""},{"dropping-particle":"","family":"Zeggini","given":"Eleftheria","non-dropping-particle":"","parse-names":false,"suffix":""},{"dropping-particle":"","family":"Turki","given":"Saeed","non-dropping-particle":"Al","parse-names":false,"suffix":""},{"dropping-particle":"","family":"Anderson","given":"Carl A.","non-dropping-particle":"","parse-names":false,"suffix":""},{"dropping-particle":"","family":"Antony","given":"Dinu","non-dropping-particle":"","parse-names":false,"suffix":""},{"dropping-particle":"","family":"Barroso","given":"Inês","non-dropping-particle":"","parse-names":false,"suffix":""},{"dropping-particle":"","family":"Beales","given":"Phil","non-dropping-particle":"","parse-names":false,"suffix":""},{"dropping-particle":"","family":"Bentham","given":"Jamie","non-dropping-particle":"","parse-names":false,"suffix":""},{"dropping-particle":"","family":"Bhattacharya","given":"Shoumo","non-dropping-particle":"","parse-names":false,"suffix":""},{"dropping-particle":"","family":"Calissano","given":"Mattia","non-dropping-particle":"","parse-names":false,"suffix":""},{"dropping-particle":"","family":"Carss","given":"Keren","non-dropping-particle":"","parse-names":false,"suffix":""},{"dropping-particle":"","family":"Chatterjee","given":"Krishna","non-dropping-particle":"","parse-names":false,"suffix":""},{"dropping-particle":"","family":"Cirak","given":"Sebahattin","non-dropping-particle":"","parse-names":false,"suffix":""},{"dropping-particle":"","family":"Cosgrove","given":"Catherine","non-dropping-particle":"","parse-names":false,"suffix":""},{"dropping-particle":"","family":"Durbin","given":"Richard","non-dropping-particle":"","parse-names":false,"suffix":""},{"dropping-particle":"","family":"Fitzpatrick","given":"David R.","non-dropping-particle":"","parse-names":false,"suffix":""},{"dropping-particle":"","family":"Floyd","given":"James","non-dropping-particle":"","parse-names":false,"suffix":""},{"dropping-particle":"","family":"Reghan Foley","given":"A.","non-dropping-particle":"","parse-names":false,"suffix":""},{"dropping-particle":"","family":"Franklin","given":"Christopher S.","non-dropping-particle":"","parse-names":false,"suffix":""},{"dropping-particle":"","family":"Futema","given":"Marta","non-dropping-particle":"","parse-names":false,"suffix":""},{"dropping-particle":"","family":"Grozeva","given":"Detelina","non-dropping-particle":"","parse-names":false,"suffix":""},{"dropping-particle":"","family":"Humphries","given":"Steve E.","non-dropping-particle":"","parse-names":false,"suffix":""},{"dropping-particle":"","family":"Hurles","given":"Matthew E.","non-dropping-particle":"","parse-names":false,"suffix":""},{"dropping-particle":"","family":"McCarthy","given":"Shane","non-dropping-particle":"","parse-names":false,"suffix":""},{"dropping-particle":"","family":"Mitchison","given":"Hannah M.","non-dropping-particle":"","parse-names":false,"suffix":""},{"dropping-particle":"","family":"Muddyman","given":"Dawn","non-dropping-particle":"","parse-names":false,"suffix":""},{"dropping-particle":"","family":"Muntoni","given":"Francesco","non-dropping-particle":"","parse-names":false,"suffix":""},{"dropping-particle":"","family":"O'Rahilly","given":"Stephen","non-dropping-particle":"","parse-names":false,"suffix":""},{"dropping-particle":"","family":"Onoufriadis","given":"Alexandros","non-dropping-particle":"","parse-names":false,"suffix":""},{"dropping-particle":"","family":"Parker","given":"Victoria","non-dropping-particle":"","parse-names":false,"suffix":""},{"dropping-particle":"","family":"Payne","given":"Felicity","non-dropping-particle":"","parse-names":false,"suffix":""},{"dropping-particle":"","family":"Plagnol","given":"Vincent","non-dropping-particle":"","parse-names":false,"suffix":""},{"dropping-particle":"","family":"Lucy Raymond","given":"F.","non-dropping-particle":"","parse-names":false,"suffix":""},{"dropping-particle":"","family":"Roberts","given":"Nicola","non-dropping-particle":"","parse-names":false,"suffix":""},{"dropping-particle":"","family":"Savage","given":"David B.","non-dropping-particle":"","parse-names":false,"suffix":""},{"dropping-particle":"","family":"Scambler","given":"Peter","non-dropping-particle":"","parse-names":false,"suffix":""},{"dropping-particle":"","family":"Schmidts","given":"Miriam","non-dropping-particle":"","parse-names":false,"suffix":""},{"dropping-particle":"","family":"Schoenmakers","given":"Nadia","non-dropping-particle":"","parse-names":false,"suffix":""},{"dropping-particle":"","family":"Semple","given":"Robert K.","non-dropping-particle":"","parse-names":false,"suffix":""},{"dropping-particle":"","family":"Serra","given":"Eva","non-dropping-particle":"","parse-names":false,"suffix":""},{"dropping-particle":"","family":"Spasic-Boskovic","given":"Olivera","non-dropping-particle":"","parse-names":false,"suffix":""},{"dropping-particle":"","family":"Stevens","given":"Elizabeth","non-dropping-particle":"","parse-names":false,"suffix":""},{"dropping-particle":"","family":"Kogelenberg","given":"Margriet","non-dropping-particle":"van","parse-names":false,"suffix":""},{"dropping-particle":"","family":"Vijayarangakannan","given":"Parthiban","non-dropping-particle":"","parse-names":false,"suffix":""},{"dropping-particle":"","family":"Walter","given":"Klaudia","non-dropping-particle":"","parse-names":false,"suffix":""},{"dropping-particle":"","family":"Williamson","given":"Kathleen A.","non-dropping-particle":"","parse-names":false,"suffix":""},{"dropping-particle":"","family":"Wilson","given":"Crispian","non-dropping-particle":"","parse-names":false,"suffix":""},{"dropping-particle":"","family":"Whyte","given":"Tamieka","non-dropping-particle":"","parse-names":false,"suffix":""},{"dropping-particle":"","family":"Ciampi","given":"Antonio","non-dropping-particle":"","parse-names":false,"suffix":""},{"dropping-particle":"","family":"Greenwood","given":"Celia M. T.","non-dropping-particle":"","parse-names":false,"suffix":""},{"dropping-particle":"","family":"Hendricks","given":"Audrey E.","non-dropping-particle":"","parse-names":false,"suffix":""},{"dropping-particle":"","family":"Li","given":"Rui","non-dropping-particle":"","parse-names":false,"suffix":""},{"dropping-particle":"","family":"Metrustry","given":"Sarah","non-dropping-particle":"","parse-names":false,"suffix":""},{"dropping-particle":"","family":"Oualkacha","given":"Karim","non-dropping-particle":"","parse-names":false,"suffix":""},{"dropping-particle":"","family":"Tachmazidou","given":"Ioanna","non-dropping-particle":"","parse-names":false,"suffix":""},{"dropping-particle":"","family":"Xu","given":"ChangJiang","non-dropping-particle":"","parse-names":false,"suffix":""},{"dropping-particle":"","family":"Zeggini","given":"Eleftheria","non-dropping-particle":"","parse-names":false,"suffix":""},{"dropping-particle":"","family":"Bobrow","given":"Martin","non-dropping-particle":"","parse-names":false,"suffix":""},{"dropping-particle":"","family":"Bolton","given":"Patrick F.","non-dropping-particle":"","parse-names":false,"suffix":""},{"dropping-particle":"","family":"Durbin","given":"Richard","non-dropping-particle":"","parse-names":false,"suffix":""},{"dropping-particle":"","family":"Fitzpatrick","given":"David R.","non-dropping-particle":"","parse-names":false,"suffix":""},{"dropping-particle":"","family":"Griffin","given":"Heathe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Kent","given":"Alastair","non-dropping-particle":"","parse-names":false,"suffix":""},{"dropping-particle":"","family":"Muddyman","given":"Dawn","non-dropping-particle":"","parse-names":false,"suffix":""},{"dropping-particle":"","family":"Muntoni","given":"Francesco","non-dropping-particle":"","parse-names":false,"suffix":""},{"dropping-particle":"","family":"Lucy Raymond","given":"F.","non-dropping-particle":"","parse-names":false,"suffix":""},{"dropping-particle":"","family":"Semple","given":"Robert K.","non-dropping-particle":"","parse-names":false,"suffix":""},{"dropping-particle":"","family":"Smee","given":"Carol","non-dropping-particle":"","parse-names":false,"suffix":""},{"dropping-particle":"","family":"Spector","given":"Timothy D.","non-dropping-particle":"","parse-names":false,"suffix":""},{"dropping-particle":"","family":"Timpson","given":"Nicholas J.","non-dropping-particle":"","parse-names":false,"suffix":""},{"dropping-particle":"","family":"Charlton","given":"Ruth","non-dropping-particle":"","parse-names":false,"suffix":""},{"dropping-particle":"","family":"Ekong","given":"Rosemary","non-dropping-particle":"","parse-names":false,"suffix":""},{"dropping-particle":"","family":"Futema","given":"Marta","non-dropping-particle":"","parse-names":false,"suffix":""},{"dropping-particle":"","family":"Humphries","given":"Steve E.","non-dropping-particle":"","parse-names":false,"suffix":""},{"dropping-particle":"","family":"Khawaja","given":"Farrah","non-dropping-particle":"","parse-names":false,"suffix":""},{"dropping-particle":"","family":"Lopes","given":"Luis R.","non-dropping-particle":"","parse-names":false,"suffix":""},{"dropping-particle":"","family":"Migone","given":"Nicola","non-dropping-particle":"","parse-names":false,"suffix":""},{"dropping-particle":"","family":"Payne","given":"Stewart J.","non-dropping-particle":"","parse-names":false,"suffix":""},{"dropping-particle":"","family":"Plagnol","given":"Vincent","non-dropping-particle":"","parse-names":false,"suffix":""},{"dropping-particle":"","family":"Pollitt","given":"Rebecca C.","non-dropping-particle":"","parse-names":false,"suffix":""},{"dropping-particle":"","family":"Povey","given":"Sue","non-dropping-particle":"","parse-names":false,"suffix":""},{"dropping-particle":"","family":"Ridout","given":"Cheryl K.","non-dropping-particle":"","parse-names":false,"suffix":""},{"dropping-particle":"","family":"Robinson","given":"Rachel L.","non-dropping-particle":"","parse-names":false,"suffix":""},{"dropping-particle":"","family":"Scott","given":"Richard H.","non-dropping-particle":"","parse-names":false,"suffix":""},{"dropping-particle":"","family":"Shaw","given":"Adam","non-dropping-particle":"","parse-names":false,"suffix":""},{"dropping-particle":"","family":"Syrris","given":"Petros","non-dropping-particle":"","parse-names":false,"suffix":""},{"dropping-particle":"","family":"Taylor","given":"Rohan","non-dropping-particle":"","parse-names":false,"suffix":""},{"dropping-particle":"","family":"Vandersteen","given":"Anthony M.","non-dropping-particle":"","parse-names":false,"suffix":""},{"dropping-particle":"","family":"Barrett","given":"Jeffrey C.","non-dropping-particle":"","parse-names":false,"suffix":""},{"dropping-particle":"","family":"Barroso","given":"Inês","non-dropping-particle":"","parse-names":false,"suffix":""},{"dropping-particle":"","family":"Davey Smith","given":"George","non-dropping-particle":"","parse-names":false,"suffix":""},{"dropping-particle":"","family":"Durbin","given":"Richard","non-dropping-particle":"","parse-names":false,"suffix":""},{"dropping-particle":"","family":"Farooqi","given":"I. Sadaf","non-dropping-particle":"","parse-names":false,"suffix":""},{"dropping-particle":"","family":"Fitzpatrick","given":"David 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Langford","given":"Cordelia","non-dropping-particle":"","parse-names":false,"suffix":""},{"dropping-particle":"","family":"McCarthy","given":"Shane","non-dropping-particle":"","parse-names":false,"suffix":""},{"dropping-particle":"","family":"Muddyman","given":"Dawn","non-dropping-particle":"","parse-names":false,"suffix":""},{"dropping-particle":"","family":"Owen","given":"Michael J.","non-dropping-particle":"","parse-names":false,"suffix":""},{"dropping-particle":"","family":"Palotie","given":"Aarno","non-dropping-particle":"","parse-names":false,"suffix":""},{"dropping-particle":"","family":"Brent Richards","given":"J.","non-dropping-particle":"","parse-names":false,"suffix":""},{"dropping-particle":"","family":"Soranzo","given":"Nicole","non-dropping-particle":"","parse-names":false,"suffix":""},{"dropping-particle":"","family":"Spector","given":"Timothy D.","non-dropping-particle":"","parse-names":false,"suffix":""},{"dropping-particle":"","family":"Stalker","given":"Jim","non-dropping-particle":"","parse-names":false,"suffix":""},{"dropping-particle":"","family":"Timpson","given":"Nicholas J.","non-dropping-particle":"","parse-names":false,"suffix":""},{"dropping-particle":"","family":"Zeggini","given":"Eleftheria","non-dropping-particle":"","parse-names":false,"suffix":""},{"dropping-particle":"","family":"Amuzu","given":"Antoinette","non-dropping-particle":"","parse-names":false,"suffix":""},{"dropping-particle":"","family":"Pablo Casas","given":"Juan","non-dropping-particle":"","parse-names":false,"suffix":""},{"dropping-particle":"","family":"Chambers","given":"John C.","non-dropping-particle":"","parse-names":false,"suffix":""},{"dropping-particle":"","family":"Cocca","given":"Massimiliano","non-dropping-particle":"","parse-names":false,"suffix":""},{"dropping-particle":"","family":"Dedoussis","given":"George","non-dropping-particle":"","parse-names":false,"suffix":""},{"dropping-particle":"","family":"Gambaro","given":"Giovanni","non-dropping-particle":"","parse-names":false,"suffix":""},{"dropping-particle":"","family":"Gasparini","given":"Paolo","non-dropping-particle":"","parse-names":false,"suffix":""},{"dropping-particle":"","family":"Gaunt","given":"Tom R.","non-dropping-particle":"","parse-names":false,"suffix":""},{"dropping-particle":"","family":"Huang","given":"Jie","non-dropping-particle":"","parse-names":false,"suffix":""},{"dropping-particle":"","family":"Iotchkova","given":"Valentina","non-dropping-particle":"","parse-names":false,"suffix":""},{"dropping-particle":"","family":"Isaacs","given":"Aaron","non-dropping-particle":"","parse-names":false,"suffix":""},{"dropping-particle":"","family":"Johnson","given":"Jon","non-dropping-particle":"","parse-names":false,"suffix":""},{"dropping-particle":"","family":"Kleber","given":"Marcus E.","non-dropping-particle":"","parse-names":false,"suffix":""},{"dropping-particle":"","family":"Kooner","given":"Jaspal S.","non-dropping-particle":"","parse-names":false,"suffix":""},{"dropping-particle":"","family":"Langenberg","given":"Claudia","non-dropping-particle":"","parse-names":false,"suffix":""},{"dropping-particle":"","family":"Luan","given":"Jian'an","non-dropping-particle":"","parse-names":false,"suffix":""},{"dropping-particle":"","family":"Malerba","given":"Giovanni","non-dropping-particle":"","parse-names":false,"suffix":""},{"dropping-particle":"","family":"März","given":"Winfried","non-dropping-particle":"","parse-names":false,"suffix":""},{"dropping-particle":"","family":"Matchan","given":"Angela","non-dropping-particle":"","parse-names":false,"suffix":""},{"dropping-particle":"","family":"Min","given":"Josine L.","non-dropping-particle":"","parse-names":false,"suffix":""},{"dropping-particle":"","family":"Morris","given":"Richard","non-dropping-particle":"","parse-names":false,"suffix":""},{"dropping-particle":"","family":"Nordestgaard","given":"Børge G.","non-dropping-particle":"","parse-names":false,"suffix":""},{"dropping-particle":"","family":"Benn","given":"Marianne","non-dropping-particle":"","parse-names":false,"suffix":""},{"dropping-particle":"","family":"Ring","given":"Susan","non-dropping-particle":"","parse-names":false,"suffix":""},{"dropping-particle":"","family":"Scott","given":"Robert A.","non-dropping-particle":"","parse-names":false,"suffix":""},{"dropping-particle":"","family":"Soranzo","given":"Nicole","non-dropping-particle":"","parse-names":false,"suffix":""},{"dropping-particle":"","family":"Southam","given":"Lorraine","non-dropping-particle":"","parse-names":false,"suffix":""},{"dropping-particle":"","family":"Timpson","given":"Nicholas J.","non-dropping-particle":"","parse-names":false,"suffix":""},{"dropping-particle":"","family":"Toniolo","given":"Daniela","non-dropping-particle":"","parse-names":false,"suffix":""},{"dropping-particle":"","family":"Traglia","given":"Michela","non-dropping-particle":"","parse-names":false,"suffix":""},{"dropping-particle":"","family":"Tybjaerg-Hansen","given":"Anne","non-dropping-particle":"","parse-names":false,"suffix":""},{"dropping-particle":"","family":"Duijn","given":"Cornelia M.","non-dropping-particle":"van","parse-names":false,"suffix":""},{"dropping-particle":"","family":"Leeuwen","given":"Elisabeth M.","non-dropping-particle":"van","parse-names":false,"suffix":""},{"dropping-particle":"","family":"Varbo","given":"Anette","non-dropping-particle":"","parse-names":false,"suffix":""},{"dropping-particle":"","family":"Whincup","given":"Peter","non-dropping-particle":"","parse-names":false,"suffix":""},{"dropping-particle":"","family":"Zaza","given":"Gianluigi","non-dropping-particle":"","parse-names":false,"suffix":""},{"dropping-particle":"","family":"Zeggini","given":"Eleftheria","non-dropping-particle":"","parse-names":false,"suffix":""},{"dropping-particle":"","family":"Zhang","given":"Weihua","non-dropping-particle":"","parse-names":false,"suffix":""}],"container-title":"Nature","id":"ITEM-1","issue":"7571","issued":{"date-parts":[["2015","9","14"]]},"page":"82-90","publisher":"Nature Research","title":"The UK10K project identifies rare variants in health and disease","type":"article-journal","volume":"526"},"uris":["http://www.mendeley.com/documents/?uuid=c894b858-7f16-30e4-a53c-557e37b0ef40"]}],"mendeley":{"formattedCitation":"&lt;sup&gt;19&lt;/sup&gt;","plainTextFormattedCitation":"19","previouslyFormattedCitation":"&lt;sup&gt;19&lt;/sup&gt;"},"properties":{"noteIndex":0},"schema":"https://github.com/citation-style-language/schema/raw/master/csl-citation.json"}</w:delInstrText>
        </w:r>
        <w:r w:rsidR="00144593" w:rsidDel="006F26F1">
          <w:fldChar w:fldCharType="separate"/>
        </w:r>
        <w:r w:rsidR="009A127E" w:rsidRPr="009A127E" w:rsidDel="006F26F1">
          <w:rPr>
            <w:noProof/>
            <w:vertAlign w:val="superscript"/>
          </w:rPr>
          <w:delText>19</w:delText>
        </w:r>
        <w:r w:rsidR="00144593" w:rsidDel="006F26F1">
          <w:fldChar w:fldCharType="end"/>
        </w:r>
        <w:r w:rsidDel="006F26F1">
          <w:delText xml:space="preserve">. In each case we identified the top variant and tested for interaction against remaining </w:delText>
        </w:r>
        <w:r w:rsidR="00740F6D" w:rsidDel="006F26F1">
          <w:delText>variants</w:delText>
        </w:r>
        <w:r w:rsidDel="006F26F1">
          <w:delText xml:space="preserve">. </w:delText>
        </w:r>
        <w:r w:rsidR="002C4AA0" w:rsidDel="006F26F1">
          <w:delText>Figure 7</w:delText>
        </w:r>
        <w:r w:rsidDel="006F26F1">
          <w:delText xml:space="preserve"> demonstrates that only when the sequence level data is available is it possible to prevent inflation of the</w:delText>
        </w:r>
        <w:r w:rsidR="00740F6D" w:rsidDel="006F26F1">
          <w:delText xml:space="preserve"> interaction</w:delText>
        </w:r>
        <w:r w:rsidDel="006F26F1">
          <w:delText xml:space="preserve"> test statistic.</w:delText>
        </w:r>
      </w:del>
    </w:p>
    <w:p w14:paraId="735E7EC3" w14:textId="43E19A01" w:rsidR="00C5195D" w:rsidDel="006F26F1" w:rsidRDefault="00EE1D21">
      <w:pPr>
        <w:pStyle w:val="Heading2"/>
        <w:rPr>
          <w:del w:id="395" w:author="Gibran Hemani" w:date="2020-05-25T21:47:00Z"/>
        </w:rPr>
      </w:pPr>
      <w:bookmarkStart w:id="396" w:name="additive-effect-heterogeneity"/>
      <w:del w:id="397" w:author="Gibran Hemani" w:date="2020-05-25T21:47:00Z">
        <w:r w:rsidDel="006F26F1">
          <w:delText>Additive effect heterogeneity</w:delText>
        </w:r>
        <w:bookmarkEnd w:id="396"/>
      </w:del>
    </w:p>
    <w:p w14:paraId="0B320471" w14:textId="70CB93B4" w:rsidR="00C5195D" w:rsidDel="006F26F1" w:rsidRDefault="00EE1D21">
      <w:pPr>
        <w:pStyle w:val="FirstParagraph"/>
        <w:rPr>
          <w:del w:id="398" w:author="Gibran Hemani" w:date="2020-05-25T21:47:00Z"/>
        </w:rPr>
      </w:pPr>
      <w:del w:id="399" w:author="Gibran Hemani" w:date="2020-05-25T21:47:00Z">
        <w:r w:rsidDel="006F26F1">
          <w:delText xml:space="preserve">We have shown that the additive </w:delText>
        </w:r>
        <w:r w:rsidRPr="00A77B67" w:rsidDel="006F26F1">
          <w:rPr>
            <w:i/>
          </w:rPr>
          <w:delText>cis</w:delText>
        </w:r>
        <w:r w:rsidDel="006F26F1">
          <w:delText xml:space="preserve">-causal variant must be measured without error and included as a covariate in order to avoid test statistic inflation of the interaction term. </w:delText>
        </w:r>
        <w:r w:rsidR="00806BFC" w:rsidDel="006F26F1">
          <w:delText>However,</w:delText>
        </w:r>
        <w:r w:rsidDel="006F26F1">
          <w:delText xml:space="preserve"> there is a scenario in which even this will not be sufficient. </w:delText>
        </w:r>
        <w:r w:rsidR="00806BFC" w:rsidDel="006F26F1">
          <w:delText>Typically,</w:delText>
        </w:r>
        <w:r w:rsidDel="006F26F1">
          <w:delText xml:space="preserve"> we assume that the estimate of the causal effect in a linear model represents </w:delText>
        </w:r>
        <w:r w:rsidR="00620896" w:rsidDel="006F26F1">
          <w:delText xml:space="preserve">a homogeneous </w:delText>
        </w:r>
        <w:r w:rsidDel="006F26F1">
          <w:delText>influence of the variant on all individuals. However, if there is variation in the effect</w:delText>
        </w:r>
        <w:r w:rsidR="00813FCE" w:rsidDel="006F26F1">
          <w:delText xml:space="preserve">, meaning that the true effect varies across different individuals, </w:delText>
        </w:r>
        <w:r w:rsidDel="006F26F1">
          <w:delText xml:space="preserve">we </w:delText>
        </w:r>
        <w:r w:rsidR="00813FCE" w:rsidDel="006F26F1">
          <w:delText xml:space="preserve">can </w:delText>
        </w:r>
        <w:r w:rsidDel="006F26F1">
          <w:delText>only capture the average effect</w:delText>
        </w:r>
        <w:r w:rsidR="00813FCE" w:rsidDel="006F26F1">
          <w:delText xml:space="preserve">. Here, </w:delText>
        </w:r>
        <w:r w:rsidDel="006F26F1">
          <w:delText>the residual error term becomes a mixture of variance not captured by the causal variant, and variance not captured by the average effect estimate of the causal variant</w:delText>
        </w:r>
        <w:r w:rsidR="00691C75" w:rsidDel="006F26F1">
          <w:fldChar w:fldCharType="begin" w:fldLock="1"/>
        </w:r>
        <w:r w:rsidR="0087352A" w:rsidDel="006F26F1">
          <w:delInstrText>ADDIN CSL_CITATION {"citationItems":[{"id":"ITEM-1","itemData":{"DOI":"10.2307/2998558","ISSN":"00129682","abstract":"The volunteer armed forces play a major role in the American youth labor market, but little is known about the effects of voluntary military service on earnings. The effects of military service are difficult to measure because veterans are both self-selected and screened by the military. This study uses two strategies to reduce selection bias in estimates of the effects of military service on the earnings of veterans. Both approaches involve the analysis of a special match of Social Security earning records to administrative data on applicants to the armed forces. The first strategy compares applicants who enlisted with applicants who did not enlist, while controlling for most of the characteristics used by the military to select soldiers from the applicant pool. This is implemented using matching methods and regression. The second strategy uses instrumental variables that were generated by an error in the scoring of the exams that screen military applicants. Estimates from both strategies are interpreted using models with heterogeneous potential outcomes. The empirical results suggest that soldiers who served in the early 1980s were paid considerably more than comparable civilians while in the military, and that military service is associated with higher employment rates for veterans after service. In spite of this employment gain, however, military service led to only a modest long-run increase in the civilian earnings of nonwhite veterans while actually reducing the civilian earnings of white veterans.","author":[{"dropping-particle":"","family":"Angrist","given":"Joshua D.","non-dropping-particle":"","parse-names":false,"suffix":""}],"container-title":"Econometrica","id":"ITEM-1","issue":"2","issued":{"date-parts":[["1998","3"]]},"page":"249","publisher":"JSTOR","title":"Estimating the Labor Market Impact of Voluntary Military Service Using Social Security Data on Military Applicants","type":"article-journal","volume":"66"},"uris":["http://www.mendeley.com/documents/?uuid=e0086ec5-cec4-32ee-8c52-3263486fd003"]},{"id":"ITEM-2","itemData":{"author":[{"dropping-particle":"","family":"Elwert","given":"Felix","non-dropping-particle":"","parse-names":false,"suffix":""},{"dropping-particle":"","family":"Elwert","given":"Felix","non-dropping-particle":"","parse-names":false,"suffix":""},{"dropping-particle":"","family":"Winship","given":"Christopher","non-dropping-particle":"","parse-names":false,"suffix":""}],"container-title":"Heuristics, Probability and Causality: A Tribute to Judea Pearl","editor":[{"dropping-particle":"","family":"Dechter","given":"Rina","non-dropping-particle":"","parse-names":false,"suffix":""},{"dropping-particle":"","family":"Geffner","given":"Hector","non-dropping-particle":"","parse-names":false,"suffix":""},{"dropping-particle":"","family":"Halpern","given":"Joseph Y.","non-dropping-particle":"","parse-names":false,"suffix":""}],"id":"ITEM-2","issued":{"date-parts":[["2010"]]},"publisher":"College Publications","title":"Effect Heterogeneity and Bias in Main-Effects- Only Regression Models","type":"chapter"},"uris":["http://www.mendeley.com/documents/?uuid=7b53fb66-3f91-30ac-8b24-be3ca6f7f538"]}],"mendeley":{"formattedCitation":"&lt;sup&gt;20,21&lt;/sup&gt;","plainTextFormattedCitation":"20,21","previouslyFormattedCitation":"&lt;sup&gt;20,21&lt;/sup&gt;"},"properties":{"noteIndex":0},"schema":"https://github.com/citation-style-language/schema/raw/master/csl-citation.json"}</w:delInstrText>
        </w:r>
        <w:r w:rsidR="00691C75" w:rsidDel="006F26F1">
          <w:fldChar w:fldCharType="separate"/>
        </w:r>
        <w:r w:rsidR="009A127E" w:rsidRPr="009A127E" w:rsidDel="006F26F1">
          <w:rPr>
            <w:noProof/>
            <w:vertAlign w:val="superscript"/>
          </w:rPr>
          <w:delText>20,21</w:delText>
        </w:r>
        <w:r w:rsidR="00691C75" w:rsidDel="006F26F1">
          <w:fldChar w:fldCharType="end"/>
        </w:r>
        <w:r w:rsidDel="006F26F1">
          <w:delText xml:space="preserve">. </w:delText>
        </w:r>
        <w:r w:rsidR="00813FCE" w:rsidDel="006F26F1">
          <w:delText>W</w:delText>
        </w:r>
        <w:r w:rsidDel="006F26F1">
          <w:delText>e demonstrate through simple haploid simulations that if there is any effect heterogeneity</w:delText>
        </w:r>
        <w:r w:rsidR="00813FCE" w:rsidDel="006F26F1">
          <w:delText xml:space="preserve"> across individuals</w:delText>
        </w:r>
        <w:r w:rsidDel="006F26F1">
          <w:delText>, even when the causal variant is included as a covariate, the interaction term will be inflated (</w:delText>
        </w:r>
        <w:r w:rsidR="002C4AA0" w:rsidDel="006F26F1">
          <w:delText>Figure 8</w:delText>
        </w:r>
        <w:r w:rsidDel="006F26F1">
          <w:delText>).</w:delText>
        </w:r>
      </w:del>
    </w:p>
    <w:p w14:paraId="18E1116F" w14:textId="010090B0" w:rsidR="00C5195D" w:rsidDel="004A19E9" w:rsidRDefault="00EE1D21">
      <w:pPr>
        <w:pStyle w:val="Heading2"/>
        <w:rPr>
          <w:del w:id="400" w:author="Gibran Hemani" w:date="2020-05-25T22:24:00Z"/>
        </w:rPr>
      </w:pPr>
      <w:bookmarkStart w:id="401" w:name="discussion"/>
      <w:del w:id="402" w:author="Gibran Hemani" w:date="2020-05-25T22:24:00Z">
        <w:r w:rsidDel="004A19E9">
          <w:delText>Discussion</w:delText>
        </w:r>
        <w:bookmarkEnd w:id="401"/>
      </w:del>
    </w:p>
    <w:p w14:paraId="0D669383" w14:textId="06703A40" w:rsidR="00C5195D" w:rsidDel="004A19E9" w:rsidRDefault="00EE1D21">
      <w:pPr>
        <w:pStyle w:val="FirstParagraph"/>
        <w:rPr>
          <w:del w:id="403" w:author="Gibran Hemani" w:date="2020-05-25T22:24:00Z"/>
        </w:rPr>
      </w:pPr>
      <w:del w:id="404" w:author="Gibran Hemani" w:date="2020-05-25T22:24:00Z">
        <w:r w:rsidDel="004A19E9">
          <w:delText xml:space="preserve">We have shown that a large additive effect can contaminate standard approaches to obtaining genetic interaction test statistics. The problem arises because </w:delText>
        </w:r>
        <w:r w:rsidR="00806BFC" w:rsidDel="004A19E9">
          <w:delText>neighboring</w:delText>
        </w:r>
        <w:r w:rsidDel="004A19E9">
          <w:delText xml:space="preserve"> variants that imperfectly tag that additive effect are liable to exhibit higher mean and substantially higher variance of the</w:delText>
        </w:r>
        <w:r w:rsidR="00931B66" w:rsidDel="004A19E9">
          <w:delText xml:space="preserve"> interaction</w:delText>
        </w:r>
        <w:r w:rsidDel="004A19E9">
          <w:delText xml:space="preserve"> test statistic. Ultimately this can lead to high false discovery rates, and those are likely to be correlated between datasets which can lead to some degree of replication.</w:delText>
        </w:r>
      </w:del>
    </w:p>
    <w:p w14:paraId="3335C74E" w14:textId="3B77FBC7" w:rsidR="00C5195D" w:rsidDel="004A19E9" w:rsidRDefault="00806BFC">
      <w:pPr>
        <w:pStyle w:val="BodyText"/>
        <w:rPr>
          <w:del w:id="405" w:author="Gibran Hemani" w:date="2020-05-25T22:24:00Z"/>
        </w:rPr>
      </w:pPr>
      <w:del w:id="406" w:author="Gibran Hemani" w:date="2020-05-25T22:24:00Z">
        <w:r w:rsidDel="004A19E9">
          <w:delText>T</w:delText>
        </w:r>
        <w:r w:rsidR="00EE1D21" w:rsidDel="004A19E9">
          <w:delText xml:space="preserve">o guard against this </w:delText>
        </w:r>
        <w:r w:rsidDel="004A19E9">
          <w:delText>problem,</w:delText>
        </w:r>
        <w:r w:rsidR="00EE1D21" w:rsidDel="004A19E9">
          <w:delText xml:space="preserve"> it may be insufficient to fit the fine-mapped additive effects if there is any measurement error, suggesting that sequence level data may be required. We also show that genomic inflation factors are not always reliable metrics for detecting cases where false positives may have arisen.</w:delText>
        </w:r>
        <w:r w:rsidR="00620896" w:rsidDel="004A19E9">
          <w:delText xml:space="preserve"> When applying genomic inflation correction to the H2014 discovery test statistics, 140 of the original 501 pairs remain significant, and this does not necessarily clarify whether they are real signals.</w:delText>
        </w:r>
        <w:r w:rsidR="00942811" w:rsidDel="004A19E9">
          <w:delText xml:space="preserve"> In Hemani et al (2014)</w:delText>
        </w:r>
        <w:r w:rsidR="00E24741" w:rsidDel="004A19E9">
          <w:delText xml:space="preserve"> </w:delText>
        </w:r>
        <w:r w:rsidR="00942811" w:rsidDel="004A19E9">
          <w:delText xml:space="preserve">we argued that replication was a good standard for demonstrating statistic robustness. Our simulations demonstrate that this </w:delText>
        </w:r>
        <w:r w:rsidR="00620896" w:rsidDel="004A19E9">
          <w:delText xml:space="preserve">does not completely </w:delText>
        </w:r>
        <w:r w:rsidR="00942811" w:rsidDel="004A19E9">
          <w:delText xml:space="preserve">protect against </w:delText>
        </w:r>
        <w:r w:rsidR="00620896" w:rsidDel="004A19E9">
          <w:delText xml:space="preserve">these </w:delText>
        </w:r>
        <w:r w:rsidR="00942811" w:rsidDel="004A19E9">
          <w:delText>statistical issues</w:delText>
        </w:r>
        <w:r w:rsidR="00620896" w:rsidDel="004A19E9">
          <w:delText>, though the per-test inflation is almost uncorrelated between independent samples</w:delText>
        </w:r>
        <w:r w:rsidR="00942811" w:rsidDel="004A19E9">
          <w:delText>. Triangulating results for epistasis from statistical analysis alongside analytical approaches with non-overlapping limitations is of heightened importance in light of these results.</w:delText>
        </w:r>
      </w:del>
    </w:p>
    <w:p w14:paraId="312BD673" w14:textId="0566051F" w:rsidR="00C5195D" w:rsidDel="004A19E9" w:rsidRDefault="00EE1D21">
      <w:pPr>
        <w:pStyle w:val="BodyText"/>
        <w:rPr>
          <w:del w:id="407" w:author="Gibran Hemani" w:date="2020-05-25T22:23:00Z"/>
        </w:rPr>
      </w:pPr>
      <w:del w:id="408" w:author="Gibran Hemani" w:date="2020-05-25T22:23:00Z">
        <w:r w:rsidDel="004A19E9">
          <w:delText xml:space="preserve">There is a long history of problems arising in genetic analysis due to the interplay between statistical tests and background genetic architecture being poorly understood or experimental design being misaligned. Linkage studies on complex traits have exhibited poor replication, and it was recently shown that under a polygenic architecture the </w:delText>
        </w:r>
        <w:r w:rsidR="00691C75" w:rsidDel="004A19E9">
          <w:delText xml:space="preserve">test statistic </w:delText>
        </w:r>
        <w:r w:rsidDel="004A19E9">
          <w:delText>could be inflated, thus the standard threshold was not sufficiently conservative</w:delText>
        </w:r>
        <w:r w:rsidR="00691C75" w:rsidDel="004A19E9">
          <w:fldChar w:fldCharType="begin" w:fldLock="1"/>
        </w:r>
        <w:r w:rsidR="0087352A" w:rsidDel="004A19E9">
          <w:delInstrText>ADDIN CSL_CITATION {"citationItems":[{"id":"ITEM-1","itemData":{"DOI":"10.1016/j.ajhg.2013.10.005","ISSN":"1537-6605","PMID":"24183453","abstract":"Evidence that complex traits are highly polygenic has been presented by population-based genome-wide association studies (GWASs) through the identification of many significant variants, as well as by family-based de novo sequencing studies indicating that several traits have a large mutational target size. Here, using a third study design, we show results consistent with extreme polygenicity for body mass index (BMI) and height. On a sample of 20,240 siblings (from 9,570 nuclear families), we used a within-family method to obtain narrow-sense heritability estimates of 0.42 (SE = 0.17, p = 0.01) and 0.69 (SE = 0.14, p = 6 × 10(-)(7)) for BMI and height, respectively, after adjusting for covariates. The genomic inflation factors from locus-specific linkage analysis were 1.69 (SE = 0.21, p = 0.04) for BMI and 2.18 (SE = 0.21, p = 2 × 10(-10)) for height. This inflation is free of confounding and congruent with polygenicity, consistent with observations of ever-increasing genomic-inflation factors from GWASs with large sample sizes, implying that those signals are due to true genetic signals across the genome rather than population stratification. We also demonstrate that the distribution of the observed test statistics is consistent with both rare and common variants underlying a polygenic architecture and that previous reports of linkage signals in complex traits are probably a consequence of polygenic architecture rather than the segregation of variants with large effects. The convergent empirical evidence from GWASs, de novo studies, and within-family segregation implies that family-based sequencing studies for complex traits require very large sample sizes because the effects of causal variants are small on average.","author":[{"dropping-particle":"","family":"Hemani","given":"Gibran","non-dropping-particle":"","parse-names":false,"suffix":""},{"dropping-particle":"","family":"Yang","given":"Jian","non-dropping-particle":"","parse-names":false,"suffix":""},{"dropping-particle":"","family":"Vinkhuyzen","given":"Anna","non-dropping-particle":"","parse-names":false,"suffix":""},{"dropping-particle":"","family":"Powell","given":"Joseph E","non-dropping-particle":"","parse-names":false,"suffix":""},{"dropping-particle":"","family":"Willemsen","given":"Gonneke","non-dropping-particle":"","parse-names":false,"suffix":""},{"dropping-particle":"","family":"Hottenga","given":"Jouke-Jan","non-dropping-particle":"","parse-names":false,"suffix":""},{"dropping-particle":"","family":"Abdellaoui","given":"Abdel","non-dropping-particle":"","parse-names":false,"suffix":""},{"dropping-particle":"","family":"Mangino","given":"Massimo","non-dropping-particle":"","parse-names":false,"suffix":""},{"dropping-particle":"","family":"Valdes","given":"Ana M","non-dropping-particle":"","parse-names":false,"suffix":""},{"dropping-particle":"","family":"Medland","given":"Sarah E","non-dropping-particle":"","parse-names":false,"suffix":""},{"dropping-particle":"","family":"Madden","given":"Pamela A","non-dropping-particle":"","parse-names":false,"suffix":""},{"dropping-particle":"","family":"Heath","given":"Andrew C","non-dropping-particle":"","parse-names":false,"suffix":""},{"dropping-particle":"","family":"Henders","given":"Anjali K","non-dropping-particle":"","parse-names":false,"suffix":""},{"dropping-particle":"","family":"Nyholt","given":"Dale R","non-dropping-particle":"","parse-names":false,"suffix":""},{"dropping-particle":"De","family":"Geus","given":"Eco J C","non-dropping-particle":"","parse-names":false,"suffix":""},{"dropping-particle":"","family":"Magnusson","given":"Patrik K E","non-dropping-particle":"","parse-names":false,"suffix":""},{"dropping-particle":"","family":"Ingelsson","given":"Erik","non-dropping-particle":"","parse-names":false,"suffix":""},{"dropping-particle":"","family":"Montgomery","given":"Grant W","non-dropping-particle":"","parse-names":false,"suffix":""},{"dropping-particle":"","family":"Spector","given":"Timothy D","non-dropping-particle":"","parse-names":false,"suffix":""},{"dropping-particle":"","family":"Boomsma","given":"Dorret I","non-dropping-particle":"","parse-names":false,"suffix":""},{"dropping-particle":"","family":"Pedersen","given":"Nancy L","non-dropping-particle":"","parse-names":false,"suffix":""},{"dropping-particle":"","family":"Martin","given":"Nicholas G","non-dropping-particle":"","parse-names":false,"suffix":""},{"dropping-particle":"","family":"Visscher","given":"Peter M","non-dropping-particle":"","parse-names":false,"suffix":""},{"dropping-particle":"","family":"Geus","given":"Eco J C","non-dropping-particle":"de","parse-names":false,"suffix":""},{"dropping-particle":"","family":"Magnusson","given":"Patrik K E","non-dropping-particle":"","parse-names":false,"suffix":""},{"dropping-particle":"","family":"Ingelsson","given":"Erik","non-dropping-particle":"","parse-names":false,"suffix":""},{"dropping-particle":"","family":"Montgomery","given":"Grant W","non-dropping-particle":"","parse-names":false,"suffix":""},{"dropping-particle":"","family":"Spector","given":"Timothy D","non-dropping-particle":"","parse-names":false,"suffix":""},{"dropping-particle":"","family":"Boomsma","given":"Dorret I","non-dropping-particle":"","parse-names":false,"suffix":""},{"dropping-particle":"","family":"Pedersen","given":"Nancy L","non-dropping-particle":"","parse-names":false,"suffix":""},{"dropping-particle":"","family":"Martin","given":"Nicholas G","non-dropping-particle":"","parse-names":false,"suffix":""},{"dropping-particle":"","family":"Visscher","given":"Peter M","non-dropping-particle":"","parse-names":false,"suffix":""},{"dropping-particle":"","family":"others","given":"","non-dropping-particle":"","parse-names":false,"suffix":""}],"container-title":"The American Journal of Human Genetics","id":"ITEM-1","issue":"5","issued":{"date-parts":[["2013","10","29"]]},"page":"865-875","publisher":"The American Society of Human Genetics","title":"Inference of the Genetic Architecture Underlying BMI and Height with the Use of 20,240 Sibling Pairs.","type":"article-journal","volume":"93"},"uris":["http://www.mendeley.com/documents/?uuid=5dc4fbab-af62-4f0b-8b49-63a7a7f65ee8"]}],"mendeley":{"formattedCitation":"&lt;sup&gt;22&lt;/sup&gt;","plainTextFormattedCitation":"22","previouslyFormattedCitation":"&lt;sup&gt;22&lt;/sup&gt;"},"properties":{"noteIndex":0},"schema":"https://github.com/citation-style-language/schema/raw/master/csl-citation.json"}</w:delInstrText>
        </w:r>
        <w:r w:rsidR="00691C75" w:rsidDel="004A19E9">
          <w:fldChar w:fldCharType="separate"/>
        </w:r>
        <w:r w:rsidR="009A127E" w:rsidRPr="009A127E" w:rsidDel="004A19E9">
          <w:rPr>
            <w:noProof/>
            <w:vertAlign w:val="superscript"/>
          </w:rPr>
          <w:delText>22</w:delText>
        </w:r>
        <w:r w:rsidR="00691C75" w:rsidDel="004A19E9">
          <w:fldChar w:fldCharType="end"/>
        </w:r>
        <w:r w:rsidDel="004A19E9">
          <w:delText>. Candidate gene studies also have a legacy of poor replication due to what is likely to be a combination of low power under a polygenic model and publication bias</w:delText>
        </w:r>
        <w:r w:rsidR="00691C75" w:rsidDel="004A19E9">
          <w:fldChar w:fldCharType="begin" w:fldLock="1"/>
        </w:r>
        <w:r w:rsidR="0087352A" w:rsidDel="004A19E9">
          <w:delInstrText>ADDIN CSL_CITATION {"citationItems":[{"id":"ITEM-1","itemData":{"DOI":"10.1016/j.gene.2014.11.052","ISBN":"0378-1119","ISSN":"18790038","PMID":"25433329","abstract":"Genome-wide association studies have eclipsed candidate gene association studies in genetic epidemiology in providing robust, unbiased evidence for the role of genetic variants in complex traits and diseases. The hypothesis-free nature of GWAS inherently minimises the risk of publication bias, and where available these studies should be considered in any meta-analysis of genetic association studies.","author":[{"dropping-particle":"","family":"Gaunt","given":"Tom R.","non-dropping-particle":"","parse-names":false,"suffix":""},{"dropping-particle":"","family":"Davey Smith","given":"George","non-dropping-particle":"","parse-names":false,"suffix":""}],"container-title":"Gene","id":"ITEM-1","issue":"2","issued":{"date-parts":[["2015"]]},"page":"257-258","publisher":"Elsevier B.V.","title":"ENOS and coronary artery disease: Publication bias and the eclipse of hypothesis-driven meta-analysis in genetic association studies","type":"article-journal","volume":"556"},"uris":["http://www.mendeley.com/documents/?uuid=94246c09-85b7-4adf-818f-fe0824bbd19b"]}],"mendeley":{"formattedCitation":"&lt;sup&gt;23&lt;/sup&gt;","plainTextFormattedCitation":"23","previouslyFormattedCitation":"&lt;sup&gt;23&lt;/sup&gt;"},"properties":{"noteIndex":0},"schema":"https://github.com/citation-style-language/schema/raw/master/csl-citation.json"}</w:delInstrText>
        </w:r>
        <w:r w:rsidR="00691C75" w:rsidDel="004A19E9">
          <w:fldChar w:fldCharType="separate"/>
        </w:r>
        <w:r w:rsidR="009A127E" w:rsidRPr="009A127E" w:rsidDel="004A19E9">
          <w:rPr>
            <w:noProof/>
            <w:vertAlign w:val="superscript"/>
          </w:rPr>
          <w:delText>23</w:delText>
        </w:r>
        <w:r w:rsidR="00691C75" w:rsidDel="004A19E9">
          <w:fldChar w:fldCharType="end"/>
        </w:r>
        <w:r w:rsidDel="004A19E9">
          <w:delText xml:space="preserve">. In the case of the </w:delText>
        </w:r>
        <w:r w:rsidRPr="00A77B67" w:rsidDel="004A19E9">
          <w:rPr>
            <w:i/>
          </w:rPr>
          <w:delText>F</w:delText>
        </w:r>
        <w:r w:rsidDel="004A19E9">
          <w:delText xml:space="preserve">-statistic used for detecting epistasis, the problem of inflation that we describe here arises due to two forces. First, when there is imperfect </w:delText>
        </w:r>
        <w:r w:rsidR="00931B66" w:rsidDel="004A19E9">
          <w:delText xml:space="preserve">LD </w:delText>
        </w:r>
        <w:r w:rsidDel="004A19E9">
          <w:delText>between a large additive causal variant and a</w:delText>
        </w:r>
        <w:r w:rsidR="00931B66" w:rsidDel="004A19E9">
          <w:delText xml:space="preserve"> tagging locus</w:delText>
        </w:r>
        <w:r w:rsidDel="004A19E9">
          <w:delText xml:space="preserve"> nearby, the mean and the variance of the test statistic for interaction terms of the tagging locus will be inflated. Second, an exhaustive search for epistasis will allow the ascertainment of loci that have the appropriate tagging qualities to maximise test statistic inflation. This problem will exist even in a more targeted search for interactions with a </w:delText>
        </w:r>
        <w:r w:rsidR="00A76F68" w:rsidDel="004A19E9">
          <w:delText>detected</w:delText>
        </w:r>
        <w:r w:rsidDel="004A19E9">
          <w:delText xml:space="preserve"> additive locus against other loci, if the true additive effect is</w:delText>
        </w:r>
        <w:r w:rsidR="009840E7" w:rsidDel="004A19E9">
          <w:delText xml:space="preserve"> </w:delText>
        </w:r>
        <w:r w:rsidDel="004A19E9">
          <w:delText>n</w:delText>
        </w:r>
        <w:r w:rsidR="009840E7" w:rsidDel="004A19E9">
          <w:delText>o</w:delText>
        </w:r>
        <w:r w:rsidDel="004A19E9">
          <w:delText xml:space="preserve">t completely captured. Such a scenario can arise even when the causal variant is known but is poorly typed </w:delText>
        </w:r>
        <w:r w:rsidRPr="00A77B67" w:rsidDel="004A19E9">
          <w:rPr>
            <w:i/>
          </w:rPr>
          <w:delText>e.g.</w:delText>
        </w:r>
        <w:r w:rsidDel="004A19E9">
          <w:delText> due to imperfect imputation.</w:delText>
        </w:r>
      </w:del>
    </w:p>
    <w:p w14:paraId="79CECED1" w14:textId="2030EB00" w:rsidR="00C5195D" w:rsidDel="004A19E9" w:rsidRDefault="00EE1D21">
      <w:pPr>
        <w:pStyle w:val="BodyText"/>
        <w:rPr>
          <w:del w:id="409" w:author="Gibran Hemani" w:date="2020-05-25T22:24:00Z"/>
        </w:rPr>
      </w:pPr>
      <w:del w:id="410" w:author="Gibran Hemani" w:date="2020-05-25T22:23:00Z">
        <w:r w:rsidDel="004A19E9">
          <w:delText xml:space="preserve">How we reliably perform tests for epistasis going forwards remains a challenging question. </w:delText>
        </w:r>
      </w:del>
      <w:del w:id="411" w:author="Gibran Hemani" w:date="2020-05-25T22:24:00Z">
        <w:r w:rsidDel="004A19E9">
          <w:delText xml:space="preserve">We have shown that adjusting for fine-mapped </w:delText>
        </w:r>
        <w:r w:rsidRPr="00A77B67" w:rsidDel="004A19E9">
          <w:rPr>
            <w:i/>
          </w:rPr>
          <w:delText>cis</w:delText>
        </w:r>
        <w:r w:rsidDel="004A19E9">
          <w:delText>-additive effects does not completely protect the interaction test statistic at tagging loci from inflation if genotyping accuracy is not guaranteed</w:delText>
        </w:r>
        <w:r w:rsidR="00266F30" w:rsidDel="004A19E9">
          <w:delText xml:space="preserve">, nor if the assumption of </w:delText>
        </w:r>
        <w:r w:rsidR="00923E14" w:rsidDel="004A19E9">
          <w:delText xml:space="preserve">homogeneous </w:delText>
        </w:r>
        <w:r w:rsidR="00266F30" w:rsidDel="004A19E9">
          <w:delText xml:space="preserve">causal effects across </w:delText>
        </w:r>
        <w:r w:rsidR="009840E7" w:rsidDel="004A19E9">
          <w:delText xml:space="preserve">individuals </w:delText>
        </w:r>
        <w:r w:rsidR="00266F30" w:rsidDel="004A19E9">
          <w:delText>is violated</w:delText>
        </w:r>
        <w:r w:rsidDel="004A19E9">
          <w:delText>. It does however improve matters substantially, and so we advocate that this should be done routinely.</w:delText>
        </w:r>
      </w:del>
    </w:p>
    <w:p w14:paraId="0DE12E5A" w14:textId="0A5BF9F7" w:rsidR="00C5195D" w:rsidDel="004A19E9" w:rsidRDefault="00EE1D21">
      <w:pPr>
        <w:pStyle w:val="BodyText"/>
        <w:rPr>
          <w:del w:id="412" w:author="Gibran Hemani" w:date="2020-05-25T22:24:00Z"/>
        </w:rPr>
      </w:pPr>
      <w:del w:id="413" w:author="Gibran Hemani" w:date="2020-05-25T22:24:00Z">
        <w:r w:rsidDel="004A19E9">
          <w:delText xml:space="preserve">A second approach is that for any loci that are detected with interaction effects, a permutation test of that specific interaction could be performed </w:delText>
        </w:r>
        <w:r w:rsidR="00266F30" w:rsidDel="004A19E9">
          <w:delText xml:space="preserve">in which </w:delText>
        </w:r>
        <w:r w:rsidDel="004A19E9">
          <w:delText xml:space="preserve">the phenotype and </w:delText>
        </w:r>
        <w:r w:rsidRPr="00A77B67" w:rsidDel="004A19E9">
          <w:rPr>
            <w:i/>
            <w:iCs/>
          </w:rPr>
          <w:delText>cis</w:delText>
        </w:r>
        <w:r w:rsidDel="004A19E9">
          <w:delText>-</w:delText>
        </w:r>
        <w:r w:rsidR="00266F30" w:rsidDel="004A19E9">
          <w:delText>variant</w:delText>
        </w:r>
        <w:r w:rsidR="00A77B67" w:rsidDel="004A19E9">
          <w:delText xml:space="preserve"> </w:delText>
        </w:r>
        <w:r w:rsidDel="004A19E9">
          <w:delText>are held constant while the</w:delText>
        </w:r>
        <w:r w:rsidR="0012052D" w:rsidDel="004A19E9">
          <w:delText xml:space="preserve"> genotypes of the</w:delText>
        </w:r>
        <w:r w:rsidDel="004A19E9">
          <w:delText xml:space="preserve"> </w:delText>
        </w:r>
        <w:r w:rsidRPr="00A77B67" w:rsidDel="004A19E9">
          <w:rPr>
            <w:i/>
            <w:iCs/>
          </w:rPr>
          <w:delText>trans</w:delText>
        </w:r>
        <w:r w:rsidDel="004A19E9">
          <w:delText>-</w:delText>
        </w:r>
        <w:r w:rsidR="00266F30" w:rsidDel="004A19E9">
          <w:delText xml:space="preserve">variant </w:delText>
        </w:r>
        <w:r w:rsidDel="004A19E9">
          <w:delText>(</w:delText>
        </w:r>
        <w:r w:rsidRPr="00A77B67" w:rsidDel="004A19E9">
          <w:rPr>
            <w:i/>
          </w:rPr>
          <w:delText>i.e.</w:delText>
        </w:r>
        <w:r w:rsidDel="004A19E9">
          <w:delText xml:space="preserve"> the variant that is not tagging an additive effect) is </w:delText>
        </w:r>
        <w:r w:rsidR="00620896" w:rsidDel="004A19E9">
          <w:delText>shuffled</w:delText>
        </w:r>
        <w:r w:rsidR="0012052D" w:rsidDel="004A19E9">
          <w:delText xml:space="preserve"> across individuals</w:delText>
        </w:r>
        <w:r w:rsidDel="004A19E9">
          <w:delText>. This would give an empirical distribution of the test statistic in the context of potential inflation. Non-parametric tests, if computationally tractable, may also be immune to this form of interaction test statistic inflation.</w:delText>
        </w:r>
      </w:del>
    </w:p>
    <w:p w14:paraId="12BBE114" w14:textId="41E37E4C" w:rsidR="00C5195D" w:rsidDel="004A19E9" w:rsidRDefault="00EE1D21">
      <w:pPr>
        <w:pStyle w:val="BodyText"/>
        <w:rPr>
          <w:del w:id="414" w:author="Gibran Hemani" w:date="2020-05-25T22:24:00Z"/>
        </w:rPr>
      </w:pPr>
      <w:del w:id="415" w:author="Gibran Hemani" w:date="2020-05-25T22:24:00Z">
        <w:r w:rsidDel="004A19E9">
          <w:delText>Over and above these approaches, using sequence data offers the most robust solution to protecting against inflation, though we warn that even here errors may remain where there is heterogeneity in the additive effect</w:delText>
        </w:r>
        <w:r w:rsidR="009840E7" w:rsidDel="004A19E9">
          <w:delText xml:space="preserve"> between individuals</w:delText>
        </w:r>
        <w:r w:rsidDel="004A19E9">
          <w:delText>. If there is no large additive effect, as is the case with most complex traits and for most trans regions of ’omic variables, then the problem of the residual being a mixture of binomial and normal distributions is unlikely to exist.</w:delText>
        </w:r>
      </w:del>
    </w:p>
    <w:p w14:paraId="4CB68073" w14:textId="77777777" w:rsidR="009C1170" w:rsidRDefault="009C1170" w:rsidP="00D229D5">
      <w:pPr>
        <w:pStyle w:val="Heading2"/>
      </w:pPr>
      <w:bookmarkStart w:id="416" w:name="methods"/>
    </w:p>
    <w:p w14:paraId="1516961B" w14:textId="2BF30262" w:rsidR="00C5195D" w:rsidDel="00B10FA1" w:rsidRDefault="00EE1D21">
      <w:pPr>
        <w:pStyle w:val="Heading2"/>
        <w:rPr>
          <w:del w:id="417" w:author="Gibran Hemani" w:date="2020-05-25T21:05:00Z"/>
        </w:rPr>
      </w:pPr>
      <w:del w:id="418" w:author="Gibran Hemani" w:date="2020-05-25T21:05:00Z">
        <w:r w:rsidDel="00B10FA1">
          <w:delText>Methods</w:delText>
        </w:r>
        <w:bookmarkEnd w:id="416"/>
      </w:del>
    </w:p>
    <w:p w14:paraId="1E89380B" w14:textId="14D3A9E3" w:rsidR="00C5195D" w:rsidDel="00B10FA1" w:rsidRDefault="00EE1D21">
      <w:pPr>
        <w:pStyle w:val="Heading3"/>
        <w:rPr>
          <w:del w:id="419" w:author="Gibran Hemani" w:date="2020-05-25T21:05:00Z"/>
        </w:rPr>
      </w:pPr>
      <w:bookmarkStart w:id="420" w:name="genomic-inflation-in-the-discovery-data"/>
      <w:del w:id="421" w:author="Gibran Hemani" w:date="2020-05-25T21:05:00Z">
        <w:r w:rsidDel="00B10FA1">
          <w:delText>Genomic inflation in the discovery data</w:delText>
        </w:r>
        <w:bookmarkEnd w:id="420"/>
      </w:del>
    </w:p>
    <w:p w14:paraId="1137B43F" w14:textId="63DD3996" w:rsidR="00C5195D" w:rsidDel="00B10FA1" w:rsidRDefault="00EE1D21">
      <w:pPr>
        <w:pStyle w:val="FirstParagraph"/>
        <w:rPr>
          <w:del w:id="422" w:author="Gibran Hemani" w:date="2020-05-25T21:05:00Z"/>
        </w:rPr>
      </w:pPr>
      <w:del w:id="423" w:author="Gibran Hemani" w:date="2020-05-25T21:05:00Z">
        <w:r w:rsidDel="00B10FA1">
          <w:delText xml:space="preserve">For each of the 501 interactions reported in </w:delText>
        </w:r>
        <w:r w:rsidR="00266F30" w:rsidDel="00B10FA1">
          <w:delText>Hemani et al 2014</w:delText>
        </w:r>
        <w:r w:rsidDel="00B10FA1">
          <w:delText xml:space="preserve">, we used the original discovery data to estimate the genomic inflation factor of the interaction test statistic, where we tested for interaction of the cis-locus against all trans-loci. This resulted in approximately 500,000 interaction test statistics </w:delText>
        </w:r>
        <w:r w:rsidR="00B106BB" w:rsidDel="00B10FA1">
          <w:delText xml:space="preserve">(4 d.f. F tests) </w:delText>
        </w:r>
        <w:r w:rsidDel="00B10FA1">
          <w:delText>per analysis (varying depending on</w:delText>
        </w:r>
        <w:r w:rsidR="009840E7" w:rsidDel="00B10FA1">
          <w:delText xml:space="preserve"> the number of SNPs on</w:delText>
        </w:r>
        <w:r w:rsidDel="00B10FA1">
          <w:delText xml:space="preserve"> the </w:delText>
        </w:r>
        <w:r w:rsidRPr="00A77B67" w:rsidDel="00B10FA1">
          <w:rPr>
            <w:i/>
          </w:rPr>
          <w:delText>cis</w:delText>
        </w:r>
        <w:r w:rsidDel="00B10FA1">
          <w:delText xml:space="preserve">-chromosome, as that was omitted for the test). We calculated the genomic inflation factor </w:delText>
        </w:r>
        <w:r w:rsidR="00B106BB" w:rsidDel="00B10FA1">
          <w:delText xml:space="preserve">distribution of test statistics by obtaining the median p-value, converting it to a 1 d.f. chi-square value, and dividing </w:delText>
        </w:r>
        <w:r w:rsidDel="00B10FA1">
          <w:delText xml:space="preserve">by the expected </w:delText>
        </w:r>
        <w:r w:rsidR="00B106BB" w:rsidDel="00B10FA1">
          <w:delText xml:space="preserve">median 1 d.f. chi-square </w:delText>
        </w:r>
        <w:r w:rsidDel="00B10FA1">
          <w:delText>value of 0.455.</w:delText>
        </w:r>
      </w:del>
    </w:p>
    <w:p w14:paraId="210A9BD9" w14:textId="199949D4" w:rsidR="00C5195D" w:rsidDel="00B10FA1" w:rsidRDefault="00EE1D21">
      <w:pPr>
        <w:pStyle w:val="Heading3"/>
        <w:rPr>
          <w:del w:id="424" w:author="Gibran Hemani" w:date="2020-05-25T21:05:00Z"/>
        </w:rPr>
      </w:pPr>
      <w:bookmarkStart w:id="425" w:name="Xc9cdbfaf595308e0edcf05018a6bbf1229ea130"/>
      <w:del w:id="426" w:author="Gibran Hemani" w:date="2020-05-25T21:05:00Z">
        <w:r w:rsidDel="00B10FA1">
          <w:delText>Simulations of discovery-replication scenarios</w:delText>
        </w:r>
        <w:bookmarkEnd w:id="425"/>
      </w:del>
    </w:p>
    <w:p w14:paraId="2F0987D5" w14:textId="5A85FEFC" w:rsidR="00C5195D" w:rsidDel="00B10FA1" w:rsidRDefault="00266F30">
      <w:pPr>
        <w:pStyle w:val="FirstParagraph"/>
        <w:rPr>
          <w:del w:id="427" w:author="Gibran Hemani" w:date="2020-05-25T21:05:00Z"/>
        </w:rPr>
      </w:pPr>
      <w:del w:id="428" w:author="Gibran Hemani" w:date="2020-05-25T21:05:00Z">
        <w:r w:rsidDel="00B10FA1">
          <w:delText>Here, o</w:delText>
        </w:r>
        <w:r w:rsidR="00EE1D21" w:rsidDel="00B10FA1">
          <w:delText xml:space="preserve">ur objective is to evaluate the expected </w:delText>
        </w:r>
        <w:r w:rsidR="00806BFC" w:rsidDel="00B10FA1">
          <w:delText>behavior</w:delText>
        </w:r>
        <w:r w:rsidR="00EE1D21" w:rsidDel="00B10FA1">
          <w:delText xml:space="preserve"> of replication of interaction tests under the null hypothesis that there is no interaction (and therefore any discovered interactions are false positives). To do this we create two datasets, one representing the discovery sample (n = 846) and another representing the replication (n = 2</w:delText>
        </w:r>
        <w:r w:rsidR="00806BFC" w:rsidDel="00B10FA1">
          <w:delText>,</w:delText>
        </w:r>
        <w:r w:rsidR="00EE1D21" w:rsidDel="00B10FA1">
          <w:delText>131). We use genotype data from the Avon Longitudinal Study of Parents and Children (ALSPAC) study</w:delText>
        </w:r>
        <w:r w:rsidR="0087352A" w:rsidDel="00B10FA1">
          <w:fldChar w:fldCharType="begin" w:fldLock="1"/>
        </w:r>
        <w:r w:rsidR="0087352A" w:rsidDel="00B10FA1">
          <w:delInstrText>ADDIN CSL_CITATION {"citationItems":[{"id":"ITEM-1","itemData":{"DOI":"10.1093/ije/dys066","ISSN":"1464-3685","PMID":"22507742","abstract":"Summary The Avon Longitudinal Study of Children and Parents (ALSPAC) was established to understand how genetic and environmental characteristics influence health and development in parents and children. All pregnant women resident in a defined area in the South West of England, with an expected date of delivery between 1st April 1991 and 31st December 1992, were eligible and 13761 women (contributing 13867 pregnancies) were recruited. These women have been followed over the last 19-22 years and have completed up to 20 questionnaires, have had detailed data abstracted from their medical records and have information on any cancer diagnoses and deaths through record linkage. A follow-up assessment was completed 17-18 years postnatal at which anthropometry, blood pressure, fat, lean and bone mass and carotid intima media thickness were assessed, and a fasting blood sample taken. The second follow-up clinic, which additionally measures cognitive function, physical capability, physical activity (with accelerometer) and wrist bone architecture, is underway and two further assessments with similar measurements will take place over the next 5 years. There is a detailed biobank that includes DNA, with genome-wide data available on &gt;10000, stored serum and plasma taken repeatedly since pregnancy and other samples; a wide range of data on completed biospecimen assays are available. Details of how to access these data are provided in this cohort profile.","author":[{"dropping-particle":"","family":"Fraser","given":"Abigail","non-dropping-particle":"","parse-names":false,"suffix":""},{"dropping-particle":"","family":"Macdonald-Wallis","given":"Corrie","non-dropping-particle":"","parse-names":false,"suffix":""},{"dropping-particle":"","family":"Tilling","given":"Kate","non-dropping-particle":"","parse-names":false,"suffix":""},{"dropping-particle":"","family":"Boyd","given":"Andy","non-dropping-particle":"","parse-names":false,"suffix":""},{"dropping-particle":"","family":"Golding","given":"Jean","non-dropping-particle":"","parse-names":false,"suffix":""},{"dropping-particle":"","family":"Davey Smith","given":"George","non-dropping-particle":"","parse-names":false,"suffix":""},{"dropping-particle":"","family":"Henderson","given":"John","non-dropping-particle":"","parse-names":false,"suffix":""},{"dropping-particle":"","family":"Macleod","given":"John","non-dropping-particle":"","parse-names":false,"suffix":""},{"dropping-particle":"","family":"Molloy","given":"Lynn","non-dropping-particle":"","parse-names":false,"suffix":""},{"dropping-particle":"","family":"Ness","given":"Andy","non-dropping-particle":"","parse-names":false,"suffix":""},{"dropping-particle":"","family":"Ring","given":"Susan","non-dropping-particle":"","parse-names":false,"suffix":""},{"dropping-particle":"","family":"Nelson","given":"Scott M","non-dropping-particle":"","parse-names":false,"suffix":""},{"dropping-particle":"","family":"Lawlor","given":"Debbie a","non-dropping-particle":"","parse-names":false,"suffix":""}],"container-title":"International journal of epidemiology","id":"ITEM-1","issue":"1","issued":{"date-parts":[["2013","2"]]},"page":"97-110","title":"Cohort Profile: the Avon Longitudinal Study of Parents and Children: ALSPAC mothers cohort.","type":"article-journal","volume":"42"},"uris":["http://www.mendeley.com/documents/?uuid=779b855a-0d16-4602-b0fd-0523cd5d691f"]},{"id":"ITEM-2","itemData":{"DOI":"10.1093/ije/dys064","ISSN":"03005771","PMID":"22507743","abstract":"The Avon Longitudinal Study of Parents and Children (ALSPAC) is a transgenerational prospective observational study investigating influences on health and development across the life course. It considers multiple genetic, epigenetic, biological, psychological, social and other environmental exposures in relation to a similarly diverse range of health, social and developmental outcomes. Recruitment sought to enrol pregnant women in the Bristol area of the UK during 1990-92; this was extended to include additional children eligible using the original enrolment definition up to the age of 18 years. The children from 14 541 pregnancies were recruited in 1990-92, increasing to 15 247 pregnancies by the age of 18 years. This cohort profile describes the index children of these pregnancies. Follow-up includes 59 questionnaires (4 weeks-18 years of age) and 9 clinical assessment visits (7-17 years of age). The resource comprises a wide range of phenotypic and environmental measures in addition to biological samples, genetic (DNA on 11 343 children, genome-wide data on 8365 children, complete genome sequencing on 2000 children) and epigenetic (methylation sampling on 1000 children) information and linkage to health and administrative records. Data access is described in this article and is currently set up as a supported access resource. To date, over 700 peer-reviewed articles have been published using ALSPAC data. © The Author 2012; all rights reserved.","author":[{"dropping-particle":"","family":"Boyd","given":"Andy","non-dropping-particle":"","parse-names":false,"suffix":""},{"dropping-particle":"","family":"Golding","given":"Jean","non-dropping-particle":"","parse-names":false,"suffix":""},{"dropping-particle":"","family":"Macleod","given":"John","non-dropping-particle":"","parse-names":false,"suffix":""},{"dropping-particle":"","family":"Lawlor","given":"Debbie A.","non-dropping-particle":"","parse-names":false,"suffix":""},{"dropping-particle":"","family":"Fraser","given":"Abigail","non-dropping-particle":"","parse-names":false,"suffix":""},{"dropping-particle":"","family":"Henderson","given":"John","non-dropping-particle":"","parse-names":false,"suffix":""},{"dropping-particle":"","family":"Molloy","given":"Lynn","non-dropping-particle":"","parse-names":false,"suffix":""},{"dropping-particle":"","family":"Ness","given":"Andy","non-dropping-particle":"","parse-names":false,"suffix":""},{"dropping-particle":"","family":"Ring","given":"Susan","non-dropping-particle":"","parse-names":false,"suffix":""},{"dropping-particle":"","family":"Smith","given":"George Davey","non-dropping-particle":"","parse-names":false,"suffix":""}],"container-title":"International Journal of Epidemiology","id":"ITEM-2","issue":"1","issued":{"date-parts":[["2013","2"]]},"page":"111-127","title":"Cohort profile: The 'Children of the 90s'-The index offspring of the avon longitudinal study of parents and children","type":"article-journal","volume":"42"},"uris":["http://www.mendeley.com/documents/?uuid=69257fdd-388e-3c9c-9e55-cf9e31398429"]}],"mendeley":{"formattedCitation":"&lt;sup&gt;24,25&lt;/sup&gt;","plainTextFormattedCitation":"24,25"},"properties":{"noteIndex":0},"schema":"https://github.com/citation-style-language/schema/raw/master/csl-citation.json"}</w:delInstrText>
        </w:r>
        <w:r w:rsidR="0087352A" w:rsidDel="00B10FA1">
          <w:fldChar w:fldCharType="separate"/>
        </w:r>
        <w:r w:rsidR="0087352A" w:rsidRPr="0087352A" w:rsidDel="00B10FA1">
          <w:rPr>
            <w:noProof/>
            <w:vertAlign w:val="superscript"/>
          </w:rPr>
          <w:delText>24,25</w:delText>
        </w:r>
        <w:r w:rsidR="0087352A" w:rsidDel="00B10FA1">
          <w:fldChar w:fldCharType="end"/>
        </w:r>
        <w:r w:rsidR="00EE1D21" w:rsidDel="00B10FA1">
          <w:delText xml:space="preserve"> to create the two genetic datasets, such that realistic LD structures are present and there is genotype resampling between the discovery and replication. The ALSPAC data </w:delText>
        </w:r>
        <w:r w:rsidR="0087352A" w:rsidDel="00B10FA1">
          <w:delText xml:space="preserve">comprised 8871 children genotyped on the </w:delText>
        </w:r>
        <w:r w:rsidR="0087352A" w:rsidRPr="0087352A" w:rsidDel="00B10FA1">
          <w:delText>Illumina HumanHap550 quad chip genotyping platform</w:delText>
        </w:r>
        <w:r w:rsidR="0087352A" w:rsidDel="00B10FA1">
          <w:delText xml:space="preserve"> and </w:delText>
        </w:r>
        <w:r w:rsidR="00EE1D21" w:rsidDel="00B10FA1">
          <w:delText xml:space="preserve">imputed to 1000 </w:delText>
        </w:r>
        <w:r w:rsidR="0012052D" w:rsidDel="00B10FA1">
          <w:delText>G</w:delText>
        </w:r>
        <w:r w:rsidR="00EE1D21" w:rsidDel="00B10FA1">
          <w:delText>enomes reference panel (Phase 3 version 1)</w:delText>
        </w:r>
        <w:r w:rsidR="0087352A" w:rsidDel="00B10FA1">
          <w:delText>.</w:delText>
        </w:r>
        <w:r w:rsidR="00EE1D21" w:rsidDel="00B10FA1">
          <w:delText xml:space="preserve"> </w:delText>
        </w:r>
        <w:r w:rsidR="0087352A" w:rsidDel="00B10FA1">
          <w:delText xml:space="preserve">This was </w:delText>
        </w:r>
        <w:r w:rsidR="00EE1D21" w:rsidDel="00B10FA1">
          <w:delText>used to simulate the phenotype under an additive model, where a large additive effect was caused by a single variant.</w:delText>
        </w:r>
      </w:del>
    </w:p>
    <w:p w14:paraId="1BACD278" w14:textId="00EED022" w:rsidR="00C5195D" w:rsidDel="00B10FA1" w:rsidRDefault="00EE1D21">
      <w:pPr>
        <w:pStyle w:val="Heading4"/>
        <w:rPr>
          <w:del w:id="429" w:author="Gibran Hemani" w:date="2020-05-25T21:05:00Z"/>
        </w:rPr>
      </w:pPr>
      <w:bookmarkStart w:id="430" w:name="phenotype-simulation"/>
      <w:del w:id="431" w:author="Gibran Hemani" w:date="2020-05-25T21:05:00Z">
        <w:r w:rsidDel="00B10FA1">
          <w:delText>Phenotype simulation</w:delText>
        </w:r>
        <w:bookmarkEnd w:id="430"/>
      </w:del>
    </w:p>
    <w:p w14:paraId="50130223" w14:textId="320B04A1" w:rsidR="00C5195D" w:rsidDel="00B10FA1" w:rsidRDefault="00266F30">
      <w:pPr>
        <w:pStyle w:val="FirstParagraph"/>
        <w:rPr>
          <w:del w:id="432" w:author="Gibran Hemani" w:date="2020-05-25T21:05:00Z"/>
        </w:rPr>
      </w:pPr>
      <w:del w:id="433" w:author="Gibran Hemani" w:date="2020-05-25T21:05:00Z">
        <w:r w:rsidDel="00B10FA1">
          <w:delText>W</w:delText>
        </w:r>
        <w:r w:rsidR="00EE1D21" w:rsidDel="00B10FA1">
          <w:delText>e want to simulate a phenotype that is due to a single large additive effect, and then perform interaction tests with th</w:delText>
        </w:r>
        <w:r w:rsidR="00D526E8" w:rsidDel="00B10FA1">
          <w:delText>e</w:delText>
        </w:r>
        <w:r w:rsidR="00EE1D21" w:rsidDel="00B10FA1">
          <w:delText xml:space="preserve"> causal variant absent from the set of markers that are tested. In </w:delText>
        </w:r>
        <w:r w:rsidR="00BB4A0A" w:rsidDel="00B10FA1">
          <w:delText>Hemani et al (2014) w</w:delText>
        </w:r>
        <w:r w:rsidR="00EE1D21" w:rsidDel="00B10FA1">
          <w:delText xml:space="preserve">e reported </w:delText>
        </w:r>
        <w:r w:rsidR="00EE1D21" w:rsidDel="00B10FA1">
          <w:rPr>
            <w:i/>
          </w:rPr>
          <w:delText>MBNL1</w:delText>
        </w:r>
        <w:r w:rsidR="00EE1D21" w:rsidDel="00B10FA1">
          <w:delText xml:space="preserve"> gene expression being influenced by several </w:delText>
        </w:r>
        <w:r w:rsidR="00EE1D21" w:rsidRPr="005727FA" w:rsidDel="00B10FA1">
          <w:rPr>
            <w:i/>
            <w:iCs/>
          </w:rPr>
          <w:delText>cis-trans</w:delText>
        </w:r>
        <w:r w:rsidR="00EE1D21" w:rsidDel="00B10FA1">
          <w:delText xml:space="preserve"> epistatic interactions. In that scenario, rs67903230 was the fine-mapped additive cis-variant, which we will treat as the causal variant in these simulations. It was absent from the genotype data used to conduct the interaction analysis, and instead rs13069559 emerged as a cis-tagging variant, which showed interaction associations against variants on other chromosomes, and also replicated in independent datasets. We attempt to mimic this scenario here. We define the phenotype to be simulated as</w:delText>
        </w:r>
      </w:del>
    </w:p>
    <w:p w14:paraId="0445C991" w14:textId="12FEB326" w:rsidR="00C5195D" w:rsidDel="00B10FA1" w:rsidRDefault="00892793">
      <w:pPr>
        <w:pStyle w:val="BodyText"/>
        <w:rPr>
          <w:del w:id="434" w:author="Gibran Hemani" w:date="2020-05-25T21:05:00Z"/>
        </w:rPr>
      </w:pPr>
      <m:oMathPara>
        <m:oMathParaPr>
          <m:jc m:val="center"/>
        </m:oMathParaPr>
        <m:oMath>
          <m:m>
            <m:mPr>
              <m:plcHide m:val="1"/>
              <m:mcs>
                <m:mc>
                  <m:mcPr>
                    <m:count m:val="1"/>
                    <m:mcJc m:val="right"/>
                  </m:mcPr>
                </m:mc>
              </m:mcs>
              <m:ctrlPr>
                <w:del w:id="435" w:author="Gibran Hemani" w:date="2020-05-25T21:05:00Z">
                  <w:rPr>
                    <w:rFonts w:ascii="Cambria Math" w:hAnsi="Cambria Math"/>
                  </w:rPr>
                </w:del>
              </m:ctrlPr>
            </m:mPr>
            <m:mr>
              <m:e>
                <m:sSub>
                  <m:sSubPr>
                    <m:ctrlPr>
                      <w:del w:id="436" w:author="Gibran Hemani" w:date="2020-05-25T21:05:00Z">
                        <w:rPr>
                          <w:rFonts w:ascii="Cambria Math" w:hAnsi="Cambria Math"/>
                        </w:rPr>
                      </w:del>
                    </m:ctrlPr>
                  </m:sSubPr>
                  <m:e>
                    <m:r>
                      <w:del w:id="437" w:author="Gibran Hemani" w:date="2020-05-25T21:05:00Z">
                        <w:rPr>
                          <w:rFonts w:ascii="Cambria Math" w:hAnsi="Cambria Math"/>
                        </w:rPr>
                        <m:t>y</m:t>
                      </w:del>
                    </m:r>
                  </m:e>
                  <m:sub>
                    <m:r>
                      <w:del w:id="438" w:author="Gibran Hemani" w:date="2020-05-25T21:05:00Z">
                        <w:rPr>
                          <w:rFonts w:ascii="Cambria Math" w:hAnsi="Cambria Math"/>
                        </w:rPr>
                        <m:t>i</m:t>
                      </w:del>
                    </m:r>
                  </m:sub>
                </m:sSub>
                <m:r>
                  <w:del w:id="439" w:author="Gibran Hemani" w:date="2020-05-25T21:05:00Z">
                    <w:rPr>
                      <w:rFonts w:ascii="Cambria Math" w:hAnsi="Cambria Math"/>
                    </w:rPr>
                    <m:t>=</m:t>
                  </w:del>
                </m:r>
                <m:sSub>
                  <m:sSubPr>
                    <m:ctrlPr>
                      <w:del w:id="440" w:author="Gibran Hemani" w:date="2020-05-25T21:05:00Z">
                        <w:rPr>
                          <w:rFonts w:ascii="Cambria Math" w:hAnsi="Cambria Math"/>
                        </w:rPr>
                      </w:del>
                    </m:ctrlPr>
                  </m:sSubPr>
                  <m:e>
                    <m:r>
                      <w:del w:id="441" w:author="Gibran Hemani" w:date="2020-05-25T21:05:00Z">
                        <w:rPr>
                          <w:rFonts w:ascii="Cambria Math" w:hAnsi="Cambria Math"/>
                        </w:rPr>
                        <m:t>b</m:t>
                      </w:del>
                    </m:r>
                  </m:e>
                  <m:sub>
                    <m:r>
                      <w:del w:id="442" w:author="Gibran Hemani" w:date="2020-05-25T21:05:00Z">
                        <w:rPr>
                          <w:rFonts w:ascii="Cambria Math" w:hAnsi="Cambria Math"/>
                        </w:rPr>
                        <m:t>c</m:t>
                      </w:del>
                    </m:r>
                  </m:sub>
                </m:sSub>
                <m:sSub>
                  <m:sSubPr>
                    <m:ctrlPr>
                      <w:del w:id="443" w:author="Gibran Hemani" w:date="2020-05-25T21:05:00Z">
                        <w:rPr>
                          <w:rFonts w:ascii="Cambria Math" w:hAnsi="Cambria Math"/>
                        </w:rPr>
                      </w:del>
                    </m:ctrlPr>
                  </m:sSubPr>
                  <m:e>
                    <m:r>
                      <w:del w:id="444" w:author="Gibran Hemani" w:date="2020-05-25T21:05:00Z">
                        <w:rPr>
                          <w:rFonts w:ascii="Cambria Math" w:hAnsi="Cambria Math"/>
                        </w:rPr>
                        <m:t>x</m:t>
                      </w:del>
                    </m:r>
                  </m:e>
                  <m:sub>
                    <m:r>
                      <w:del w:id="445" w:author="Gibran Hemani" w:date="2020-05-25T21:05:00Z">
                        <w:rPr>
                          <w:rFonts w:ascii="Cambria Math" w:hAnsi="Cambria Math"/>
                        </w:rPr>
                        <m:t>ic</m:t>
                      </w:del>
                    </m:r>
                  </m:sub>
                </m:sSub>
                <m:r>
                  <w:del w:id="446" w:author="Gibran Hemani" w:date="2020-05-25T21:05:00Z">
                    <w:rPr>
                      <w:rFonts w:ascii="Cambria Math" w:hAnsi="Cambria Math"/>
                    </w:rPr>
                    <m:t>+</m:t>
                  </w:del>
                </m:r>
                <m:sSub>
                  <m:sSubPr>
                    <m:ctrlPr>
                      <w:del w:id="447" w:author="Gibran Hemani" w:date="2020-05-25T21:05:00Z">
                        <w:rPr>
                          <w:rFonts w:ascii="Cambria Math" w:hAnsi="Cambria Math"/>
                        </w:rPr>
                      </w:del>
                    </m:ctrlPr>
                  </m:sSubPr>
                  <m:e>
                    <m:r>
                      <w:del w:id="448" w:author="Gibran Hemani" w:date="2020-05-25T21:05:00Z">
                        <w:rPr>
                          <w:rFonts w:ascii="Cambria Math" w:hAnsi="Cambria Math"/>
                        </w:rPr>
                        <m:t>e</m:t>
                      </w:del>
                    </m:r>
                  </m:e>
                  <m:sub>
                    <m:r>
                      <w:del w:id="449" w:author="Gibran Hemani" w:date="2020-05-25T21:05:00Z">
                        <w:rPr>
                          <w:rFonts w:ascii="Cambria Math" w:hAnsi="Cambria Math"/>
                        </w:rPr>
                        <m:t>i</m:t>
                      </w:del>
                    </m:r>
                  </m:sub>
                </m:sSub>
              </m:e>
            </m:mr>
          </m:m>
        </m:oMath>
      </m:oMathPara>
    </w:p>
    <w:p w14:paraId="045272C8" w14:textId="1919764C" w:rsidR="00C5195D" w:rsidDel="00B10FA1" w:rsidRDefault="00EE1D21">
      <w:pPr>
        <w:pStyle w:val="FirstParagraph"/>
        <w:rPr>
          <w:del w:id="450" w:author="Gibran Hemani" w:date="2020-05-25T21:05:00Z"/>
        </w:rPr>
      </w:pPr>
      <w:del w:id="451" w:author="Gibran Hemani" w:date="2020-05-25T21:05:00Z">
        <w:r w:rsidDel="00B10FA1">
          <w:delText xml:space="preserve">where </w:delText>
        </w:r>
      </w:del>
      <m:oMath>
        <m:sSub>
          <m:sSubPr>
            <m:ctrlPr>
              <w:del w:id="452" w:author="Gibran Hemani" w:date="2020-05-25T21:05:00Z">
                <w:rPr>
                  <w:rFonts w:ascii="Cambria Math" w:hAnsi="Cambria Math"/>
                </w:rPr>
              </w:del>
            </m:ctrlPr>
          </m:sSubPr>
          <m:e>
            <m:r>
              <w:del w:id="453" w:author="Gibran Hemani" w:date="2020-05-25T21:05:00Z">
                <w:rPr>
                  <w:rFonts w:ascii="Cambria Math" w:hAnsi="Cambria Math"/>
                </w:rPr>
                <m:t>x</m:t>
              </w:del>
            </m:r>
          </m:e>
          <m:sub>
            <m:r>
              <w:del w:id="454" w:author="Gibran Hemani" w:date="2020-05-25T21:05:00Z">
                <w:rPr>
                  <w:rFonts w:ascii="Cambria Math" w:hAnsi="Cambria Math"/>
                </w:rPr>
                <m:t>ic</m:t>
              </w:del>
            </m:r>
          </m:sub>
        </m:sSub>
        <m:r>
          <w:del w:id="455" w:author="Gibran Hemani" w:date="2020-05-25T21:05:00Z">
            <w:rPr>
              <w:rFonts w:ascii="Cambria Math" w:hAnsi="Cambria Math"/>
            </w:rPr>
            <m:t>∈{0,1,2}</m:t>
          </w:del>
        </m:r>
      </m:oMath>
      <w:del w:id="456" w:author="Gibran Hemani" w:date="2020-05-25T21:05:00Z">
        <w:r w:rsidDel="00B10FA1">
          <w:delText xml:space="preserve"> is the genotype value for individual </w:delText>
        </w:r>
      </w:del>
      <m:oMath>
        <m:r>
          <w:del w:id="457" w:author="Gibran Hemani" w:date="2020-05-25T21:05:00Z">
            <w:rPr>
              <w:rFonts w:ascii="Cambria Math" w:hAnsi="Cambria Math"/>
            </w:rPr>
            <m:t>i</m:t>
          </w:del>
        </m:r>
      </m:oMath>
      <w:del w:id="458" w:author="Gibran Hemani" w:date="2020-05-25T21:05:00Z">
        <w:r w:rsidDel="00B10FA1">
          <w:delText xml:space="preserve"> at the causal variant</w:delText>
        </w:r>
        <w:r w:rsidR="0012052D" w:rsidDel="00B10FA1">
          <w:delText xml:space="preserve"> (i</w:delText>
        </w:r>
        <w:r w:rsidDel="00B10FA1">
          <w:delText>n this case we use the rs67903230 in the ALSPAC data</w:delText>
        </w:r>
        <w:r w:rsidR="0012052D" w:rsidDel="00B10FA1">
          <w:delText>)</w:delText>
        </w:r>
        <w:r w:rsidDel="00B10FA1">
          <w:delText xml:space="preserve">. </w:delText>
        </w:r>
        <w:r w:rsidR="00BB4A0A" w:rsidDel="00B10FA1">
          <w:delText xml:space="preserve">Fixing the variance of </w:delText>
        </w:r>
      </w:del>
      <m:oMath>
        <m:r>
          <w:del w:id="459" w:author="Gibran Hemani" w:date="2020-05-25T21:05:00Z">
            <w:rPr>
              <w:rFonts w:ascii="Cambria Math" w:hAnsi="Cambria Math"/>
            </w:rPr>
            <m:t>y</m:t>
          </w:del>
        </m:r>
      </m:oMath>
      <w:del w:id="460" w:author="Gibran Hemani" w:date="2020-05-25T21:05:00Z">
        <w:r w:rsidR="00BB4A0A" w:rsidDel="00B10FA1">
          <w:delText xml:space="preserve"> to be 1, t</w:delText>
        </w:r>
        <w:r w:rsidDel="00B10FA1">
          <w:delText xml:space="preserve">he residual error term </w:delText>
        </w:r>
      </w:del>
      <m:oMath>
        <m:sSub>
          <m:sSubPr>
            <m:ctrlPr>
              <w:del w:id="461" w:author="Gibran Hemani" w:date="2020-05-25T21:05:00Z">
                <w:rPr>
                  <w:rFonts w:ascii="Cambria Math" w:hAnsi="Cambria Math"/>
                </w:rPr>
              </w:del>
            </m:ctrlPr>
          </m:sSubPr>
          <m:e>
            <m:r>
              <w:del w:id="462" w:author="Gibran Hemani" w:date="2020-05-25T21:05:00Z">
                <w:rPr>
                  <w:rFonts w:ascii="Cambria Math" w:hAnsi="Cambria Math"/>
                </w:rPr>
                <m:t>e</m:t>
              </w:del>
            </m:r>
          </m:e>
          <m:sub>
            <m:r>
              <w:del w:id="463" w:author="Gibran Hemani" w:date="2020-05-25T21:05:00Z">
                <w:rPr>
                  <w:rFonts w:ascii="Cambria Math" w:hAnsi="Cambria Math"/>
                </w:rPr>
                <m:t>i</m:t>
              </w:del>
            </m:r>
          </m:sub>
        </m:sSub>
        <m:r>
          <w:del w:id="464" w:author="Gibran Hemani" w:date="2020-05-25T21:05:00Z">
            <w:rPr>
              <w:rFonts w:ascii="Cambria Math" w:hAnsi="Cambria Math"/>
            </w:rPr>
            <m:t>∼N</m:t>
          </w:del>
        </m:r>
        <m:d>
          <m:dPr>
            <m:ctrlPr>
              <w:del w:id="465" w:author="Gibran Hemani" w:date="2020-05-25T21:05:00Z">
                <w:rPr>
                  <w:rFonts w:ascii="Cambria Math" w:hAnsi="Cambria Math"/>
                  <w:i/>
                </w:rPr>
              </w:del>
            </m:ctrlPr>
          </m:dPr>
          <m:e>
            <m:r>
              <w:del w:id="466" w:author="Gibran Hemani" w:date="2020-05-25T21:05:00Z">
                <w:rPr>
                  <w:rFonts w:ascii="Cambria Math" w:hAnsi="Cambria Math"/>
                </w:rPr>
                <m:t>0,1-</m:t>
              </w:del>
            </m:r>
            <m:sSubSup>
              <m:sSubSupPr>
                <m:ctrlPr>
                  <w:del w:id="467" w:author="Gibran Hemani" w:date="2020-05-25T21:05:00Z">
                    <w:rPr>
                      <w:rFonts w:ascii="Cambria Math" w:hAnsi="Cambria Math"/>
                      <w:i/>
                    </w:rPr>
                  </w:del>
                </m:ctrlPr>
              </m:sSubSupPr>
              <m:e>
                <m:r>
                  <w:del w:id="468" w:author="Gibran Hemani" w:date="2020-05-25T21:05:00Z">
                    <w:rPr>
                      <w:rFonts w:ascii="Cambria Math" w:hAnsi="Cambria Math"/>
                    </w:rPr>
                    <m:t>r</m:t>
                  </w:del>
                </m:r>
              </m:e>
              <m:sub>
                <m:r>
                  <w:del w:id="469" w:author="Gibran Hemani" w:date="2020-05-25T21:05:00Z">
                    <w:rPr>
                      <w:rFonts w:ascii="Cambria Math" w:hAnsi="Cambria Math"/>
                    </w:rPr>
                    <m:t>c</m:t>
                  </w:del>
                </m:r>
              </m:sub>
              <m:sup>
                <m:r>
                  <w:del w:id="470" w:author="Gibran Hemani" w:date="2020-05-25T21:05:00Z">
                    <w:rPr>
                      <w:rFonts w:ascii="Cambria Math" w:hAnsi="Cambria Math"/>
                    </w:rPr>
                    <m:t>2</m:t>
                  </w:del>
                </m:r>
              </m:sup>
            </m:sSubSup>
          </m:e>
        </m:d>
      </m:oMath>
      <w:del w:id="471" w:author="Gibran Hemani" w:date="2020-05-25T21:05:00Z">
        <w:r w:rsidDel="00B10FA1">
          <w:delText xml:space="preserve"> where additive effect </w:delText>
        </w:r>
      </w:del>
      <m:oMath>
        <m:sSub>
          <m:sSubPr>
            <m:ctrlPr>
              <w:del w:id="472" w:author="Gibran Hemani" w:date="2020-05-25T21:05:00Z">
                <w:rPr>
                  <w:rFonts w:ascii="Cambria Math" w:hAnsi="Cambria Math"/>
                </w:rPr>
              </w:del>
            </m:ctrlPr>
          </m:sSubPr>
          <m:e>
            <m:r>
              <w:del w:id="473" w:author="Gibran Hemani" w:date="2020-05-25T21:05:00Z">
                <w:rPr>
                  <w:rFonts w:ascii="Cambria Math" w:hAnsi="Cambria Math"/>
                </w:rPr>
                <m:t>b</m:t>
              </w:del>
            </m:r>
          </m:e>
          <m:sub>
            <m:r>
              <w:del w:id="474" w:author="Gibran Hemani" w:date="2020-05-25T21:05:00Z">
                <w:rPr>
                  <w:rFonts w:ascii="Cambria Math" w:hAnsi="Cambria Math"/>
                </w:rPr>
                <m:t>c</m:t>
              </w:del>
            </m:r>
          </m:sub>
        </m:sSub>
        <m:r>
          <w:del w:id="475" w:author="Gibran Hemani" w:date="2020-05-25T21:05:00Z">
            <w:rPr>
              <w:rFonts w:ascii="Cambria Math" w:hAnsi="Cambria Math"/>
            </w:rPr>
            <m:t>=</m:t>
          </w:del>
        </m:r>
        <m:rad>
          <m:radPr>
            <m:degHide m:val="1"/>
            <m:ctrlPr>
              <w:del w:id="476" w:author="Gibran Hemani" w:date="2020-05-25T21:05:00Z">
                <w:rPr>
                  <w:rFonts w:ascii="Cambria Math" w:hAnsi="Cambria Math"/>
                </w:rPr>
              </w:del>
            </m:ctrlPr>
          </m:radPr>
          <m:deg/>
          <m:e>
            <m:f>
              <m:fPr>
                <m:ctrlPr>
                  <w:del w:id="477" w:author="Gibran Hemani" w:date="2020-05-25T21:05:00Z">
                    <w:rPr>
                      <w:rFonts w:ascii="Cambria Math" w:hAnsi="Cambria Math"/>
                    </w:rPr>
                  </w:del>
                </m:ctrlPr>
              </m:fPr>
              <m:num>
                <m:sSubSup>
                  <m:sSubSupPr>
                    <m:ctrlPr>
                      <w:del w:id="478" w:author="Gibran Hemani" w:date="2020-05-25T21:05:00Z">
                        <w:rPr>
                          <w:rFonts w:ascii="Cambria Math" w:hAnsi="Cambria Math"/>
                        </w:rPr>
                      </w:del>
                    </m:ctrlPr>
                  </m:sSubSupPr>
                  <m:e>
                    <m:r>
                      <w:del w:id="479" w:author="Gibran Hemani" w:date="2020-05-25T21:05:00Z">
                        <w:rPr>
                          <w:rFonts w:ascii="Cambria Math" w:hAnsi="Cambria Math"/>
                        </w:rPr>
                        <m:t>r</m:t>
                      </w:del>
                    </m:r>
                  </m:e>
                  <m:sub>
                    <m:r>
                      <w:del w:id="480" w:author="Gibran Hemani" w:date="2020-05-25T21:05:00Z">
                        <w:rPr>
                          <w:rFonts w:ascii="Cambria Math" w:hAnsi="Cambria Math"/>
                        </w:rPr>
                        <m:t>c</m:t>
                      </w:del>
                    </m:r>
                  </m:sub>
                  <m:sup>
                    <m:r>
                      <w:del w:id="481" w:author="Gibran Hemani" w:date="2020-05-25T21:05:00Z">
                        <w:rPr>
                          <w:rFonts w:ascii="Cambria Math" w:hAnsi="Cambria Math"/>
                        </w:rPr>
                        <m:t>2</m:t>
                      </w:del>
                    </m:r>
                  </m:sup>
                </m:sSubSup>
              </m:num>
              <m:den>
                <m:r>
                  <w:del w:id="482" w:author="Gibran Hemani" w:date="2020-05-25T21:05:00Z">
                    <w:rPr>
                      <w:rFonts w:ascii="Cambria Math" w:hAnsi="Cambria Math"/>
                    </w:rPr>
                    <m:t>var(</m:t>
                  </w:del>
                </m:r>
                <m:sSub>
                  <m:sSubPr>
                    <m:ctrlPr>
                      <w:del w:id="483" w:author="Gibran Hemani" w:date="2020-05-25T21:05:00Z">
                        <w:rPr>
                          <w:rFonts w:ascii="Cambria Math" w:hAnsi="Cambria Math"/>
                          <w:i/>
                        </w:rPr>
                      </w:del>
                    </m:ctrlPr>
                  </m:sSubPr>
                  <m:e>
                    <m:r>
                      <w:del w:id="484" w:author="Gibran Hemani" w:date="2020-05-25T21:05:00Z">
                        <w:rPr>
                          <w:rFonts w:ascii="Cambria Math" w:hAnsi="Cambria Math"/>
                        </w:rPr>
                        <m:t>x</m:t>
                      </w:del>
                    </m:r>
                  </m:e>
                  <m:sub>
                    <m:r>
                      <w:del w:id="485" w:author="Gibran Hemani" w:date="2020-05-25T21:05:00Z">
                        <w:rPr>
                          <w:rFonts w:ascii="Cambria Math" w:hAnsi="Cambria Math"/>
                        </w:rPr>
                        <m:t>c</m:t>
                      </w:del>
                    </m:r>
                  </m:sub>
                </m:sSub>
                <m:r>
                  <w:del w:id="486" w:author="Gibran Hemani" w:date="2020-05-25T21:05:00Z">
                    <w:rPr>
                      <w:rFonts w:ascii="Cambria Math" w:hAnsi="Cambria Math"/>
                    </w:rPr>
                    <m:t>)</m:t>
                  </w:del>
                </m:r>
              </m:den>
            </m:f>
          </m:e>
        </m:rad>
      </m:oMath>
      <w:del w:id="487" w:author="Gibran Hemani" w:date="2020-05-25T21:05:00Z">
        <w:r w:rsidR="00BB4A0A" w:rsidDel="00B10FA1">
          <w:delText>.</w:delText>
        </w:r>
        <w:r w:rsidDel="00B10FA1">
          <w:delText xml:space="preserve"> </w:delText>
        </w:r>
        <w:r w:rsidR="009B3D1C" w:rsidDel="00B10FA1">
          <w:delText xml:space="preserve">For each </w:delText>
        </w:r>
        <w:r w:rsidDel="00B10FA1">
          <w:delText>simulation</w:delText>
        </w:r>
        <w:r w:rsidR="009B3D1C" w:rsidDel="00B10FA1">
          <w:delText xml:space="preserve"> replicate</w:delText>
        </w:r>
        <w:r w:rsidDel="00B10FA1">
          <w:delText xml:space="preserve"> </w:delText>
        </w:r>
        <w:r w:rsidR="00BB4A0A" w:rsidDel="00B10FA1">
          <w:delText xml:space="preserve">we </w:delText>
        </w:r>
        <w:r w:rsidR="009B3D1C" w:rsidDel="00B10FA1">
          <w:delText xml:space="preserve">sample </w:delText>
        </w:r>
        <w:r w:rsidR="00BB4A0A" w:rsidDel="00B10FA1">
          <w:delText xml:space="preserve">the variance explained by the additive variant </w:delText>
        </w:r>
        <w:r w:rsidR="009B3D1C" w:rsidDel="00B10FA1">
          <w:delText xml:space="preserve">from </w:delText>
        </w:r>
      </w:del>
      <m:oMath>
        <m:sSubSup>
          <m:sSubSupPr>
            <m:ctrlPr>
              <w:del w:id="488" w:author="Gibran Hemani" w:date="2020-05-25T21:05:00Z">
                <w:rPr>
                  <w:rFonts w:ascii="Cambria Math" w:hAnsi="Cambria Math"/>
                </w:rPr>
              </w:del>
            </m:ctrlPr>
          </m:sSubSupPr>
          <m:e>
            <m:r>
              <w:del w:id="489" w:author="Gibran Hemani" w:date="2020-05-25T21:05:00Z">
                <w:rPr>
                  <w:rFonts w:ascii="Cambria Math" w:hAnsi="Cambria Math"/>
                </w:rPr>
                <m:t>r</m:t>
              </w:del>
            </m:r>
          </m:e>
          <m:sub>
            <m:r>
              <w:del w:id="490" w:author="Gibran Hemani" w:date="2020-05-25T21:05:00Z">
                <w:rPr>
                  <w:rFonts w:ascii="Cambria Math" w:hAnsi="Cambria Math"/>
                </w:rPr>
                <m:t>c</m:t>
              </w:del>
            </m:r>
          </m:sub>
          <m:sup>
            <m:r>
              <w:del w:id="491" w:author="Gibran Hemani" w:date="2020-05-25T21:05:00Z">
                <w:rPr>
                  <w:rFonts w:ascii="Cambria Math" w:hAnsi="Cambria Math"/>
                </w:rPr>
                <m:t>2</m:t>
              </w:del>
            </m:r>
          </m:sup>
        </m:sSubSup>
        <m:r>
          <w:del w:id="492" w:author="Gibran Hemani" w:date="2020-05-25T21:05:00Z">
            <w:rPr>
              <w:rFonts w:ascii="Cambria Math" w:hAnsi="Cambria Math"/>
            </w:rPr>
            <m:t>∼U(0,0.5)</m:t>
          </w:del>
        </m:r>
      </m:oMath>
      <w:del w:id="493" w:author="Gibran Hemani" w:date="2020-05-25T21:05:00Z">
        <w:r w:rsidDel="00B10FA1">
          <w:delText>.</w:delText>
        </w:r>
      </w:del>
    </w:p>
    <w:p w14:paraId="6A0A117C" w14:textId="51CCFCA3" w:rsidR="00C5195D" w:rsidDel="00B10FA1" w:rsidRDefault="00EE1D21">
      <w:pPr>
        <w:pStyle w:val="Heading4"/>
        <w:rPr>
          <w:del w:id="494" w:author="Gibran Hemani" w:date="2020-05-25T21:05:00Z"/>
        </w:rPr>
      </w:pPr>
      <w:bookmarkStart w:id="495" w:name="analyses"/>
      <w:del w:id="496" w:author="Gibran Hemani" w:date="2020-05-25T21:05:00Z">
        <w:r w:rsidDel="00B10FA1">
          <w:delText>Analyses</w:delText>
        </w:r>
        <w:bookmarkEnd w:id="495"/>
      </w:del>
    </w:p>
    <w:p w14:paraId="1F4DB00B" w14:textId="50439157" w:rsidR="00C5195D" w:rsidDel="00B10FA1" w:rsidRDefault="00EE1D21">
      <w:pPr>
        <w:pStyle w:val="FirstParagraph"/>
        <w:rPr>
          <w:del w:id="497" w:author="Gibran Hemani" w:date="2020-05-25T21:05:00Z"/>
        </w:rPr>
      </w:pPr>
      <w:del w:id="498" w:author="Gibran Hemani" w:date="2020-05-25T21:05:00Z">
        <w:r w:rsidDel="00B10FA1">
          <w:delText xml:space="preserve">Once the phenotype was simulated using the causal variant, we were able to obtain F-statistics for the interaction term of the tagging variant (rs13069559) against every trans-variant (excluding those on the cis-chromosome). We retained only 502,510 autosomal markers to match the original discovery data, excluding those on chromosome 3 which is where </w:delText>
        </w:r>
        <w:r w:rsidDel="00B10FA1">
          <w:rPr>
            <w:i/>
          </w:rPr>
          <w:delText>MBNL1</w:delText>
        </w:r>
        <w:r w:rsidDel="00B10FA1">
          <w:delText xml:space="preserve"> resides. The 4 d.f. interaction test was performed between rs13069559 and each of these markers sequentially. We did this both in the discovery and the replication dataset, so that we could compare the distributions of </w:delText>
        </w:r>
        <w:r w:rsidRPr="00A77B67" w:rsidDel="00B10FA1">
          <w:rPr>
            <w:i/>
          </w:rPr>
          <w:delText>F</w:delText>
        </w:r>
        <w:r w:rsidDel="00B10FA1">
          <w:delText>-statistics between the two, where we expect variation to only arise due to resampling of genotype values</w:delText>
        </w:r>
        <w:r w:rsidR="00266F30" w:rsidDel="00B10FA1">
          <w:delText xml:space="preserve"> and residual values</w:delText>
        </w:r>
        <w:r w:rsidR="006349C1" w:rsidDel="00B10FA1">
          <w:delText xml:space="preserve"> between the discovery and replication data</w:delText>
        </w:r>
        <w:r w:rsidDel="00B10FA1">
          <w:delText>.</w:delText>
        </w:r>
      </w:del>
    </w:p>
    <w:p w14:paraId="0267625A" w14:textId="76B64944" w:rsidR="00C5195D" w:rsidDel="00B10FA1" w:rsidRDefault="00EE1D21">
      <w:pPr>
        <w:pStyle w:val="BodyText"/>
        <w:rPr>
          <w:del w:id="499" w:author="Gibran Hemani" w:date="2020-05-25T21:05:00Z"/>
        </w:rPr>
      </w:pPr>
      <w:del w:id="500" w:author="Gibran Hemani" w:date="2020-05-25T21:05:00Z">
        <w:r w:rsidDel="00B10FA1">
          <w:delText xml:space="preserve">This process of creating a phenotype, performing the </w:delText>
        </w:r>
        <w:r w:rsidRPr="00A77B67" w:rsidDel="00B10FA1">
          <w:rPr>
            <w:i/>
          </w:rPr>
          <w:delText>cis-trans</w:delText>
        </w:r>
        <w:r w:rsidDel="00B10FA1">
          <w:delText xml:space="preserve"> analysis in</w:delText>
        </w:r>
        <w:r w:rsidR="00B77755" w:rsidDel="00B10FA1">
          <w:delText xml:space="preserve"> both</w:delText>
        </w:r>
        <w:r w:rsidDel="00B10FA1">
          <w:delText xml:space="preserve"> the discovery and the replication, was repeated 40,000 times.</w:delText>
        </w:r>
        <w:r w:rsidR="006349C1" w:rsidDel="00B10FA1">
          <w:delText xml:space="preserve"> </w:delText>
        </w:r>
      </w:del>
    </w:p>
    <w:p w14:paraId="5334CDB1" w14:textId="5BDDC6D3" w:rsidR="00C5195D" w:rsidDel="00B10FA1" w:rsidRDefault="00EE1D21">
      <w:pPr>
        <w:pStyle w:val="BodyText"/>
        <w:rPr>
          <w:del w:id="501" w:author="Gibran Hemani" w:date="2020-05-25T21:05:00Z"/>
        </w:rPr>
      </w:pPr>
      <w:del w:id="502" w:author="Gibran Hemani" w:date="2020-05-25T21:05:00Z">
        <w:r w:rsidDel="00B10FA1">
          <w:delText xml:space="preserve">To mimic the discovery-replication process, for a particular simulation we tested if any </w:delText>
        </w:r>
        <w:r w:rsidRPr="00A77B67" w:rsidDel="00B10FA1">
          <w:rPr>
            <w:i/>
            <w:iCs/>
          </w:rPr>
          <w:delText>cis-trans</w:delText>
        </w:r>
        <w:r w:rsidDel="00B10FA1">
          <w:delText xml:space="preserve"> interactions (4 d.f. test) were significant at a Bonferroni corrected threshold, and then looked up their associations in the replication.</w:delText>
        </w:r>
      </w:del>
    </w:p>
    <w:p w14:paraId="7EBE4058" w14:textId="407428B9" w:rsidR="007B4C48" w:rsidDel="00B10FA1" w:rsidRDefault="007B4C48">
      <w:pPr>
        <w:pStyle w:val="BodyText"/>
        <w:rPr>
          <w:del w:id="503" w:author="Gibran Hemani" w:date="2020-05-25T21:05:00Z"/>
        </w:rPr>
      </w:pPr>
      <w:del w:id="504" w:author="Gibran Hemani" w:date="2020-05-25T21:05:00Z">
        <w:r w:rsidDel="00B10FA1">
          <w:delText>We refer to this set of simulations, where rs13069559 and rs67903230 are used as the cis variants, as ‘</w:delText>
        </w:r>
        <w:r w:rsidR="00B731AD" w:rsidDel="00B10FA1">
          <w:delText>S</w:delText>
        </w:r>
        <w:r w:rsidDel="00B10FA1">
          <w:delText>cenario 1’.</w:delText>
        </w:r>
        <w:r w:rsidR="006349C1" w:rsidDel="00B10FA1">
          <w:delText xml:space="preserve"> The resampling of genotype values between simulations was not possible here due to the limited ALSPAC sample size, though based on further simulations in the scenarios described below where some degree of genotype resampling is achieved, it is unlikely to have a major impact. </w:delText>
        </w:r>
      </w:del>
    </w:p>
    <w:p w14:paraId="4A7983D8" w14:textId="31EF3D54" w:rsidR="00195BD8" w:rsidDel="00B10FA1" w:rsidRDefault="00195BD8" w:rsidP="009654A9">
      <w:pPr>
        <w:pStyle w:val="Heading4"/>
        <w:rPr>
          <w:del w:id="505" w:author="Gibran Hemani" w:date="2020-05-25T21:05:00Z"/>
        </w:rPr>
      </w:pPr>
      <w:del w:id="506" w:author="Gibran Hemani" w:date="2020-05-25T21:05:00Z">
        <w:r w:rsidDel="00B10FA1">
          <w:delText>Further scenarios</w:delText>
        </w:r>
      </w:del>
    </w:p>
    <w:p w14:paraId="3BDC83DB" w14:textId="1DC48D2B" w:rsidR="00195BD8" w:rsidDel="00B10FA1" w:rsidRDefault="00195BD8" w:rsidP="00195BD8">
      <w:pPr>
        <w:pStyle w:val="BodyText"/>
        <w:rPr>
          <w:del w:id="507" w:author="Gibran Hemani" w:date="2020-05-25T21:05:00Z"/>
        </w:rPr>
      </w:pPr>
      <w:del w:id="508" w:author="Gibran Hemani" w:date="2020-05-25T21:05:00Z">
        <w:r w:rsidDel="00B10FA1">
          <w:delText xml:space="preserve">Similar results were found in slightly modified simulation scenarios to the initial one described above. If all H2014 signals are false positives then the above simulation scenario represents a relatively bad scenario (meaning </w:delText>
        </w:r>
        <w:r w:rsidR="00265934" w:rsidDel="00B10FA1">
          <w:delText>more</w:delText>
        </w:r>
        <w:r w:rsidDel="00B10FA1">
          <w:delText xml:space="preserve"> susceptible to false positives), because the </w:delText>
        </w:r>
        <w:r w:rsidR="00265934" w:rsidDel="00B10FA1">
          <w:delText xml:space="preserve">only one locus was analysed in which the </w:delText>
        </w:r>
        <w:r w:rsidDel="00B10FA1">
          <w:delText xml:space="preserve">genomic inflation factor was high and the replication rate was high. We now look at more potentially realistic scenarios below by expanding the </w:delText>
        </w:r>
        <w:r w:rsidR="00265934" w:rsidDel="00B10FA1">
          <w:delText xml:space="preserve">set of </w:delText>
        </w:r>
        <w:r w:rsidDel="00B10FA1">
          <w:delText>loci analysed.</w:delText>
        </w:r>
      </w:del>
    </w:p>
    <w:p w14:paraId="2A4403B4" w14:textId="3E71FDBD" w:rsidR="00195BD8" w:rsidDel="00B10FA1" w:rsidRDefault="007B4C48" w:rsidP="00195BD8">
      <w:pPr>
        <w:pStyle w:val="BodyText"/>
        <w:rPr>
          <w:del w:id="509" w:author="Gibran Hemani" w:date="2020-05-25T21:05:00Z"/>
        </w:rPr>
      </w:pPr>
      <w:del w:id="510" w:author="Gibran Hemani" w:date="2020-05-25T21:05:00Z">
        <w:r w:rsidDel="00B10FA1">
          <w:rPr>
            <w:b/>
            <w:bCs/>
          </w:rPr>
          <w:delText>Scenario</w:delText>
        </w:r>
        <w:r w:rsidR="00195BD8" w:rsidRPr="009654A9" w:rsidDel="00B10FA1">
          <w:rPr>
            <w:b/>
            <w:bCs/>
          </w:rPr>
          <w:delText xml:space="preserve"> </w:delText>
        </w:r>
        <w:r w:rsidDel="00B10FA1">
          <w:rPr>
            <w:b/>
            <w:bCs/>
          </w:rPr>
          <w:delText>2</w:delText>
        </w:r>
        <w:r w:rsidR="00195BD8" w:rsidRPr="009654A9" w:rsidDel="00B10FA1">
          <w:rPr>
            <w:b/>
            <w:bCs/>
          </w:rPr>
          <w:delText xml:space="preserve">: </w:delText>
        </w:r>
        <w:r w:rsidR="00265934" w:rsidDel="00B10FA1">
          <w:delText xml:space="preserve">Here we </w:delText>
        </w:r>
        <w:r w:rsidR="00195BD8" w:rsidDel="00B10FA1">
          <w:delText>samp</w:delText>
        </w:r>
        <w:r w:rsidR="00265934" w:rsidDel="00B10FA1">
          <w:delText xml:space="preserve">le </w:delText>
        </w:r>
        <w:r w:rsidR="00195BD8" w:rsidDel="00B10FA1">
          <w:delText>across a broader set of loci, using 277 cis-trans interaction examples from the H2014 signals. We used the</w:delText>
        </w:r>
        <w:r w:rsidR="00D22278" w:rsidDel="00B10FA1">
          <w:delText xml:space="preserve"> variant with the</w:delText>
        </w:r>
        <w:r w:rsidR="00195BD8" w:rsidDel="00B10FA1">
          <w:delText xml:space="preserve"> largest cis-additive effect from the eQTLGen analysis</w:delText>
        </w:r>
        <w:r w:rsidR="00D27652" w:rsidDel="00B10FA1">
          <w:fldChar w:fldCharType="begin" w:fldLock="1"/>
        </w:r>
        <w:r w:rsidR="0087352A" w:rsidDel="00B10FA1">
          <w:delInstrText>ADDIN CSL_CITATION {"citationItems":[{"id":"ITEM-1","itemData":{"DOI":"10.1101/447367","abstract":"Summary While many disease-associated variants have been identified through genome-wide association studies, their downstream molecular consequences remain unclear.\n\nTo identify these effects, we performed cis- and trans-expression quantitative trait locus (eQTL) analysis in blood from 31,684 individuals through the eQTLGen Consortium.\n\nWe observed that cis -eQTLs can be detected for 88% of the studied genes, but that they have a different genetic architecture compared to disease-associated variants, limiting our ability to use cis -eQTLs to pinpoint causal genes within susceptibility loci.\n\nIn contrast, trans-eQTLs (detected for 37% of 10,317 studied trait-associated variants) were more informative. Multiple unlinked variants, associated to the same complex trait, often converged on trans-genes that are known to play central roles in disease etiology.\n\nWe observed the same when ascertaining the effect of polygenic scores calculated for 1,263 genome-wide association study (GWAS) traits. Expression levels of 13% of the studied genes correlated with polygenic scores, and many resulting genes are known to drive these traits.","author":[{"dropping-particle":"","family":"Võsa","given":"Urmo","non-dropping-particle":"","parse-names":false,"suffix":""},{"dropping-particle":"","family":"Claringbould","given":"Annique","non-dropping-particle":"","parse-names":false,"suffix":""},{"dropping-particle":"","family":"Westra","given":"Harm-Jan","non-dropping-particle":"","parse-names":false,"suffix":""},{"dropping-particle":"","family":"Bonder","given":"Marc Jan","non-dropping-particle":"","parse-names":false,"suffix":""},{"dropping-particle":"","family":"Deelen","given":"Patrick","non-dropping-particle":"","parse-names":false,"suffix":""},{"dropping-particle":"","family":"Zeng","given":"Biao","non-dropping-particle":"","parse-names":false,"suffix":""},{"dropping-particle":"","family":"Kirsten","given":"Holger","non-dropping-particle":"","parse-names":false,"suffix":""},{"dropping-particle":"","family":"Saha","given":"Ashis","non-dropping-particle":"","parse-names":false,"suffix":""},{"dropping-particle":"","family":"Kreuzhuber","given":"Roman","non-dropping-particle":"","parse-names":false,"suffix":""},{"dropping-particle":"","family":"Kasela","given":"Silva","non-dropping-particle":"","parse-names":false,"suffix":""},{"dropping-particle":"","family":"Pervjakova","given":"Natalia","non-dropping-particle":"","parse-names":false,"suffix":""},{"dropping-particle":"","family":"Alvaes","given":"Isabel","non-dropping-particle":"","parse-names":false,"suffix":""},{"dropping-particle":"","family":"Fave","given":"Marie-Julie","non-dropping-particle":"","parse-names":false,"suffix":""},{"dropping-particle":"","family":"Agbessi","given":"Mawusse","non-dropping-particle":"","parse-names":false,"suffix":""},{"dropping-particle":"","family":"Christiansen","given":"Mark","non-dropping-particle":"","parse-names":false,"suffix":""},{"dropping-particle":"","family":"Jansen","given":"Rick","non-dropping-particle":"","parse-names":false,"suffix":""},{"dropping-particle":"","family":"Seppälä","given":"Ilkka","non-dropping-particle":"","parse-names":false,"suffix":""},{"dropping-particle":"","family":"Tong","given":"Lin","non-dropping-particle":"","parse-names":false,"suffix":""},{"dropping-particle":"","family":"Teumer","given":"Alexander","non-dropping-particle":"","parse-names":false,"suffix":""},{"dropping-particle":"","family":"Schramm","given":"Katharina","non-dropping-particle":"","parse-names":false,"suffix":""},{"dropping-particle":"","family":"Hemani","given":"Gibran","non-dropping-particle":"","parse-names":false,"suffix":""},{"dropping-particle":"","family":"Verlouw","given":"Joost","non-dropping-particle":"","parse-names":false,"suffix":""},{"dropping-particle":"","family":"Yaghootkar","given":"Hanieh","non-dropping-particle":"","parse-names":false,"suffix":""},{"dropping-particle":"","family":"Sönmez","given":"Reyhan","non-dropping-particle":"","parse-names":false,"suffix":""},{"dropping-particle":"","family":"Brown","given":"Andrew","non-dropping-particle":"","parse-names":false,"suffix":""},{"dropping-particle":"","family":"Kukushkina","given":"Viktorija","non-dropping-particle":"","parse-names":false,"suffix":""},{"dropping-particle":"","family":"Kalnapenkis","given":"Anette","non-dropping-particle":"","parse-names":false,"suffix":""},{"dropping-particle":"","family":"Rüeger","given":"Sina","non-dropping-particle":"","parse-names":false,"suffix":""},{"dropping-particle":"","family":"Porcu","given":"Eleonora","non-dropping-particle":"","parse-names":false,"suffix":""},{"dropping-particle":"","family":"Kronberg-Guzman","given":"Jaanika","non-dropping-particle":"","parse-names":false,"suffix":""},{"dropping-particle":"","family":"Kettunen","given":"Johannes","non-dropping-particle":"","parse-names":false,"suffix":""},{"dropping-particle":"","family":"Powell","given":"Joseph","non-dropping-particle":"","parse-names":false,"suffix":""},{"dropping-particle":"","family":"Lee","given":"Bernett","non-dropping-particle":"","parse-names":false,"suffix":""},{"dropping-particle":"","family":"Zhang","given":"Futao","non-dropping-particle":"","parse-names":false,"suffix":""},{"dropping-particle":"","family":"Arindrarto","given":"Wibowo","non-dropping-particle":"","parse-names":false,"suffix":""},{"dropping-particle":"","family":"Beutner","given":"Frank","non-dropping-particle":"","parse-names":false,"suffix":""},{"dropping-particle":"","family":"Consortium","given":"BIOS","non-dropping-particle":"","parse-names":false,"suffix":""},{"dropping-particle":"","family":"Brugge","given":"Harm","non-dropping-particle":"","parse-names":false,"suffix":""},{"dropping-particle":"","family":"Consortium","given":"i2QTL","non-dropping-particle":"","parse-names":false,"suffix":""},{"dropping-particle":"","family":"Dmitreva","given":"Julia","non-dropping-particle":"","parse-names":false,"suffix":""},{"dropping-particle":"","family":"Elansary","given":"Mahmoud","non-dropping-particle":"","parse-names":false,"suffix":""},{"dropping-particle":"","family":"Fairfax","given":"Benjamin P.","non-dropping-particle":"","parse-names":false,"suffix":""},{"dropping-particle":"","family":"Georges","given":"Michel","non-dropping-particle":"","parse-names":false,"suffix":""},{"dropping-particle":"","family":"Heijmans","given":"Bastiaan T.","non-dropping-particle":"","parse-names":false,"suffix":""},{"dropping-particle":"","family":"Kähönen","given":"Mika","non-dropping-particle":"","parse-names":false,"suffix":""},{"dropping-particle":"","family":"Kim","given":"Yungil","non-dropping-particle":"","parse-names":false,"suffix":""},{"dropping-particle":"","family":"Knight","given":"Julian C.","non-dropping-particle":"","parse-names":false,"suffix":""},{"dropping-particle":"","family":"Kovacs","given":"Peter","non-dropping-particle":"","parse-names":false,"suffix":""},{"dropping-particle":"","family":"Krohn","given":"Knut","non-dropping-particle":"","parse-names":false,"suffix":""},{"dropping-particle":"","family":"Li","given":"Shuang","non-dropping-particle":"","parse-names":false,"suffix":""},{"dropping-particle":"","family":"Loeffler","given":"Markus","non-dropping-particle":"","parse-names":false,"suffix":""},{"dropping-particle":"","family":"Marigorta","given":"Urko M.","non-dropping-particle":"","parse-names":false,"suffix":""},{"dropping-particle":"","family":"Mei","given":"Hailang","non-dropping-particle":"","parse-names":false,"suffix":""},{"dropping-particle":"","family":"Momozawa","given":"Yukihide","non-dropping-particle":"","parse-names":false,"suffix":""},{"dropping-particle":"","family":"Müller-Nurasyid","given":"Martina","non-dropping-particle":"","parse-names":false,"suffix":""},{"dropping-particle":"","family":"Nauck","given":"Matthias","non-dropping-particle":"","parse-names":false,"suffix":""},{"dropping-particle":"","family":"Nivard","given":"Michel","non-dropping-particle":"","parse-names":false,"suffix":""},{"dropping-particle":"","family":"Penninx","given":"Brenda","non-dropping-particle":"","parse-names":false,"suffix":""},{"dropping-particle":"","family":"Pritchard","given":"Jonathan","non-dropping-particle":"","parse-names":false,"suffix":""},{"dropping-particle":"","family":"Raitakari","given":"Olli","non-dropping-particle":"","parse-names":false,"suffix":""},{"dropping-particle":"","family":"Rotzchke","given":"Olaf","non-dropping-particle":"","parse-names":false,"suffix":""},{"dropping-particle":"","family":"Slagboom","given":"Eline P.","non-dropping-particle":"","parse-names":false,"suffix":""},{"dropping-particle":"","family":"Stehouwer","given":"Coen D.A.","non-dropping-particle":"","parse-names":false,"suffix":""},{"dropping-particle":"","family":"Stumvoll","given":"Michael","non-dropping-particle":"","parse-names":false,"suffix":""},{"dropping-particle":"","family":"Sullivan","given":"Patrick","non-dropping-particle":"","parse-names":false,"suffix":""},{"dropping-particle":"","family":"Hoen","given":"Peter A.C. ‘t","non-dropping-particle":"","parse-names":false,"suffix":""},{"dropping-particle":"","family":"Thiery","given":"Joachim","non-dropping-particle":"","parse-names":false,"suffix":""},{"dropping-particle":"","family":"Tönjes","given":"Anke","non-dropping-particle":"","parse-names":false,"suffix":""},{"dropping-particle":"van","family":"Dongen","given":"Jenny","non-dropping-particle":"","parse-names":false,"suffix":""},{"dropping-particle":"van","family":"Iterson","given":"Maarten","non-dropping-particle":"","parse-names":false,"suffix":""},{"dropping-particle":"","family":"Veldink","given":"Jan","non-dropping-particle":"","parse-names":false,"suffix":""},{"dropping-particle":"","family":"Völker","given":"Uwe","non-dropping-particle":"","parse-names":false,"suffix":""},{"dropping-particle":"","family":"Wijmenga","given":"Cisca","non-dropping-particle":"","parse-names":false,"suffix":""},{"dropping-particle":"","family":"Swertz","given":"Morris","non-dropping-particle":"","parse-names":false,"suffix":""},{"dropping-particle":"","family":"Andiappan","given":"Anand","non-dropping-particle":"","parse-names":false,"suffix":""},{"dropping-particle":"","family":"Montgomery","given":"Grant W.","non-dropping-particle":"","parse-names":false,"suffix":""},{"dropping-particle":"","family":"Ripatti","given":"Samuli","non-dropping-particle":"","parse-names":false,"suffix":""},{"dropping-particle":"","family":"Perola","given":"Markus","non-dropping-particle":"","parse-names":false,"suffix":""},{"dropping-particle":"","family":"Kutalik","given":"Zoltan","non-dropping-particle":"","parse-names":false,"suffix":""},{"dropping-particle":"","family":"Dermitzakis","given":"Emmanouil","non-dropping-particle":"","parse-names":false,"suffix":""},{"dropping-particle":"","family":"Bergmann","given":"Sven","non-dropping-particle":"","parse-names":false,"suffix":""},{"dropping-particle":"","family":"Frayling","given":"Timothy","non-dropping-particle":"","parse-names":false,"suffix":""},{"dropping-particle":"van","family":"Meurs","given":"Joyce","non-dropping-particle":"","parse-names":false,"suffix":""},{"dropping-particle":"","family":"Prokisch","given":"Holger","non-dropping-particle":"","parse-names":false,"suffix":""},{"dropping-particle":"","family":"Ahsan","given":"Habibul","non-dropping-particle":"","parse-names":false,"suffix":""},{"dropping-particle":"","family":"Pierce","given":"Brandon","non-dropping-particle":"","parse-names":false,"suffix":""},{"dropping-particle":"","family":"Lehtimäki","given":"Terho","non-dropping-particle":"","parse-names":false,"suffix":""},{"dropping-particle":"","family":"Boomsma","given":"Dorret","non-dropping-particle":"","parse-names":false,"suffix":""},{"dropping-particle":"","family":"Psaty","given":"Bruce M.","non-dropping-particle":"","parse-names":false,"suffix":""},{"dropping-particle":"","family":"Gharib","given":"Sina A.","non-dropping-particle":"","parse-names":false,"suffix":""},{"dropping-particle":"","family":"Awadalla","given":"Philip","non-dropping-particle":"","parse-names":false,"suffix":""},{"dropping-particle":"","family":"Milani","given":"Lili","non-dropping-particle":"","parse-names":false,"suffix":""},{"dropping-particle":"","family":"Ouwehand","given":"Willem","non-dropping-particle":"","parse-names":false,"suffix":""},{"dropping-particle":"","family":"Downes","given":"Kate","non-dropping-particle":"","parse-names":false,"suffix":""},{"dropping-particle":"","family":"Stegle","given":"Oliver","non-dropping-particle":"","parse-names":false,"suffix":""},{"dropping-particle":"","family":"Battle","given":"Alexis","non-dropping-particle":"","parse-names":false,"suffix":""},{"dropping-particle":"","family":"Yang","given":"Jian","non-dropping-particle":"","parse-names":false,"suffix":""},{"dropping-particle":"","family":"Visscher","given":"Peter M.","non-dropping-particle":"","parse-names":false,"suffix":""},{"dropping-particle":"","family":"Scholz","given":"Markus","non-dropping-particle":"","parse-names":false,"suffix":""},{"dropping-particle":"","family":"Gibson","given":"Gregory","non-dropping-particle":"","parse-names":false,"suffix":""},{"dropping-particle":"","family":"Esko","given":"Tõnu","non-dropping-particle":"","parse-names":false,"suffix":""},{"dropping-particle":"","family":"Franke","given":"Lude","non-dropping-particle":"","parse-names":false,"suffix":""}],"container-title":"bioRxiv","id":"ITEM-1","issued":{"date-parts":[["2018"]]},"page":"447367","publisher":"Cold Spring Harbor Laboratory","title":"Unraveling the polygenic architecture of complex traits using blood eQTL metaanalysis","type":"article-journal"},"uris":["http://www.mendeley.com/documents/?uuid=b8c32f69-cbdc-31c0-816b-03c8d6506a68"]}],"mendeley":{"formattedCitation":"&lt;sup&gt;26&lt;/sup&gt;","plainTextFormattedCitation":"26","previouslyFormattedCitation":"&lt;sup&gt;24&lt;/sup&gt;"},"properties":{"noteIndex":0},"schema":"https://github.com/citation-style-language/schema/raw/master/csl-citation.json"}</w:delInstrText>
        </w:r>
        <w:r w:rsidR="00D27652" w:rsidDel="00B10FA1">
          <w:fldChar w:fldCharType="separate"/>
        </w:r>
        <w:r w:rsidR="0087352A" w:rsidRPr="0087352A" w:rsidDel="00B10FA1">
          <w:rPr>
            <w:noProof/>
            <w:vertAlign w:val="superscript"/>
          </w:rPr>
          <w:delText>26</w:delText>
        </w:r>
        <w:r w:rsidR="00D27652" w:rsidDel="00B10FA1">
          <w:fldChar w:fldCharType="end"/>
        </w:r>
        <w:r w:rsidR="00195BD8" w:rsidDel="00B10FA1">
          <w:delText xml:space="preserve"> as the causal variant when generating a phenotype, allowing the variance explained to range from 0 to 50% across the simulations. For each of the 277 examples, we performed 200 simulations in which residual noise was resampled, and a test for interaction between the cis-acting variant detected in H2014 against all trans SNPs was performed. </w:delText>
        </w:r>
      </w:del>
    </w:p>
    <w:p w14:paraId="7F80C058" w14:textId="2CDA8B2A" w:rsidR="00195BD8" w:rsidDel="00B10FA1" w:rsidRDefault="007B4C48" w:rsidP="00195BD8">
      <w:pPr>
        <w:pStyle w:val="BodyText"/>
        <w:rPr>
          <w:del w:id="511" w:author="Gibran Hemani" w:date="2020-05-25T21:05:00Z"/>
        </w:rPr>
      </w:pPr>
      <w:del w:id="512" w:author="Gibran Hemani" w:date="2020-05-25T21:05:00Z">
        <w:r w:rsidDel="00B10FA1">
          <w:rPr>
            <w:b/>
            <w:bCs/>
          </w:rPr>
          <w:delText>Scenario 3</w:delText>
        </w:r>
        <w:r w:rsidR="00195BD8" w:rsidRPr="009654A9" w:rsidDel="00B10FA1">
          <w:rPr>
            <w:b/>
            <w:bCs/>
          </w:rPr>
          <w:delText xml:space="preserve">: </w:delText>
        </w:r>
        <w:r w:rsidR="00195BD8" w:rsidDel="00B10FA1">
          <w:delText xml:space="preserve">We then built upon </w:delText>
        </w:r>
        <w:r w:rsidDel="00B10FA1">
          <w:delText>Scenario</w:delText>
        </w:r>
        <w:r w:rsidR="00195BD8" w:rsidDel="00B10FA1">
          <w:delText xml:space="preserve"> </w:delText>
        </w:r>
        <w:r w:rsidDel="00B10FA1">
          <w:delText>2</w:delText>
        </w:r>
        <w:r w:rsidR="00195BD8" w:rsidDel="00B10FA1">
          <w:delText xml:space="preserve"> further. We again used the 277 cis-trans interaction examples from H2014, but this time the causal variant explained a fixed amount of variance, based on what was found empirically in the eQTLGen analysis. Each of the 277 examples was repeated 200 times with resampled residual noise.</w:delText>
        </w:r>
      </w:del>
    </w:p>
    <w:p w14:paraId="4092722B" w14:textId="57198F31" w:rsidR="00195BD8" w:rsidRPr="00195BD8" w:rsidDel="00B10FA1" w:rsidRDefault="00195BD8" w:rsidP="00195BD8">
      <w:pPr>
        <w:pStyle w:val="BodyText"/>
        <w:rPr>
          <w:del w:id="513" w:author="Gibran Hemani" w:date="2020-05-25T21:05:00Z"/>
        </w:rPr>
      </w:pPr>
    </w:p>
    <w:p w14:paraId="2BC3E595" w14:textId="2818E4EA" w:rsidR="00C5195D" w:rsidDel="00B10FA1" w:rsidRDefault="00EE1D21">
      <w:pPr>
        <w:pStyle w:val="Heading3"/>
        <w:rPr>
          <w:del w:id="514" w:author="Gibran Hemani" w:date="2020-05-25T21:05:00Z"/>
        </w:rPr>
      </w:pPr>
      <w:bookmarkStart w:id="515" w:name="cis-adjustment-simulations"/>
      <w:del w:id="516" w:author="Gibran Hemani" w:date="2020-05-25T21:05:00Z">
        <w:r w:rsidRPr="00A77B67" w:rsidDel="00B10FA1">
          <w:rPr>
            <w:i/>
          </w:rPr>
          <w:delText>Cis</w:delText>
        </w:r>
        <w:r w:rsidDel="00B10FA1">
          <w:delText>-adjustment simulations</w:delText>
        </w:r>
        <w:bookmarkEnd w:id="515"/>
      </w:del>
    </w:p>
    <w:p w14:paraId="154B4D4A" w14:textId="146E36B2" w:rsidR="00C5195D" w:rsidDel="00B10FA1" w:rsidRDefault="005C0C65">
      <w:pPr>
        <w:pStyle w:val="FirstParagraph"/>
        <w:rPr>
          <w:del w:id="517" w:author="Gibran Hemani" w:date="2020-05-25T21:05:00Z"/>
        </w:rPr>
      </w:pPr>
      <w:del w:id="518" w:author="Gibran Hemani" w:date="2020-05-25T21:05:00Z">
        <w:r w:rsidDel="00B10FA1">
          <w:delText>Here, o</w:delText>
        </w:r>
        <w:r w:rsidR="00EE1D21" w:rsidDel="00B10FA1">
          <w:delText xml:space="preserve">ur objective is to </w:delText>
        </w:r>
        <w:r w:rsidDel="00B10FA1">
          <w:delText xml:space="preserve">evaluate </w:delText>
        </w:r>
        <w:r w:rsidR="00EE1D21" w:rsidDel="00B10FA1">
          <w:delText xml:space="preserve">the test statistic inflation when the cis-additive causal variant is included as a covariate in the interaction model, but there is some degree of measurement error in the causal variant. We used the haploid simulation scenario for simplicity, in which there are four variants </w:delText>
        </w:r>
      </w:del>
      <m:oMath>
        <m:sSub>
          <m:sSubPr>
            <m:ctrlPr>
              <w:del w:id="519" w:author="Gibran Hemani" w:date="2020-05-25T21:05:00Z">
                <w:rPr>
                  <w:rFonts w:ascii="Cambria Math" w:hAnsi="Cambria Math"/>
                </w:rPr>
              </w:del>
            </m:ctrlPr>
          </m:sSubPr>
          <m:e>
            <m:r>
              <w:del w:id="520" w:author="Gibran Hemani" w:date="2020-05-25T21:05:00Z">
                <w:rPr>
                  <w:rFonts w:ascii="Cambria Math" w:hAnsi="Cambria Math"/>
                </w:rPr>
                <m:t>x</m:t>
              </w:del>
            </m:r>
          </m:e>
          <m:sub>
            <m:r>
              <w:del w:id="521" w:author="Gibran Hemani" w:date="2020-05-25T21:05:00Z">
                <w:rPr>
                  <w:rFonts w:ascii="Cambria Math" w:hAnsi="Cambria Math"/>
                </w:rPr>
                <m:t>c</m:t>
              </w:del>
            </m:r>
          </m:sub>
        </m:sSub>
        <m:r>
          <w:del w:id="522" w:author="Gibran Hemani" w:date="2020-05-25T21:05:00Z">
            <w:rPr>
              <w:rFonts w:ascii="Cambria Math" w:hAnsi="Cambria Math"/>
            </w:rPr>
            <m:t>∼Binom(1,0.1)</m:t>
          </w:del>
        </m:r>
      </m:oMath>
      <w:del w:id="523" w:author="Gibran Hemani" w:date="2020-05-25T21:05:00Z">
        <w:r w:rsidR="00EE1D21" w:rsidDel="00B10FA1">
          <w:delText xml:space="preserve"> the causal variant, </w:delText>
        </w:r>
      </w:del>
      <m:oMath>
        <m:sSubSup>
          <m:sSubSupPr>
            <m:ctrlPr>
              <w:del w:id="524" w:author="Gibran Hemani" w:date="2020-05-25T21:05:00Z">
                <w:rPr>
                  <w:rFonts w:ascii="Cambria Math" w:hAnsi="Cambria Math"/>
                </w:rPr>
              </w:del>
            </m:ctrlPr>
          </m:sSubSupPr>
          <m:e>
            <m:r>
              <w:del w:id="525" w:author="Gibran Hemani" w:date="2020-05-25T21:05:00Z">
                <w:rPr>
                  <w:rFonts w:ascii="Cambria Math" w:hAnsi="Cambria Math"/>
                </w:rPr>
                <m:t>x</m:t>
              </w:del>
            </m:r>
          </m:e>
          <m:sub>
            <m:r>
              <w:del w:id="526" w:author="Gibran Hemani" w:date="2020-05-25T21:05:00Z">
                <w:rPr>
                  <w:rFonts w:ascii="Cambria Math" w:hAnsi="Cambria Math"/>
                </w:rPr>
                <m:t>c</m:t>
              </w:del>
            </m:r>
          </m:sub>
          <m:sup>
            <m:r>
              <w:del w:id="527" w:author="Gibran Hemani" w:date="2020-05-25T21:05:00Z">
                <w:rPr>
                  <w:rFonts w:ascii="Cambria Math" w:hAnsi="Cambria Math"/>
                </w:rPr>
                <m:t>*</m:t>
              </w:del>
            </m:r>
          </m:sup>
        </m:sSubSup>
        <m:r>
          <w:del w:id="528" w:author="Gibran Hemani" w:date="2020-05-25T21:05:00Z">
            <w:rPr>
              <w:rFonts w:ascii="Cambria Math" w:hAnsi="Cambria Math"/>
            </w:rPr>
            <m:t>∼Binom(1,0.1)</m:t>
          </w:del>
        </m:r>
      </m:oMath>
      <w:del w:id="529" w:author="Gibran Hemani" w:date="2020-05-25T21:05:00Z">
        <w:r w:rsidR="00EE1D21" w:rsidDel="00B10FA1">
          <w:delText xml:space="preserve"> the observed causal variant which has some measurement error </w:delText>
        </w:r>
      </w:del>
      <m:oMath>
        <m:r>
          <w:del w:id="530" w:author="Gibran Hemani" w:date="2020-05-25T21:05:00Z">
            <w:rPr>
              <w:rFonts w:ascii="Cambria Math" w:hAnsi="Cambria Math"/>
            </w:rPr>
            <m:t>1-</m:t>
          </w:del>
        </m:r>
        <m:sSubSup>
          <m:sSubSupPr>
            <m:ctrlPr>
              <w:del w:id="531" w:author="Gibran Hemani" w:date="2020-05-25T21:05:00Z">
                <w:rPr>
                  <w:rFonts w:ascii="Cambria Math" w:hAnsi="Cambria Math"/>
                </w:rPr>
              </w:del>
            </m:ctrlPr>
          </m:sSubSupPr>
          <m:e>
            <m:r>
              <w:del w:id="532" w:author="Gibran Hemani" w:date="2020-05-25T21:05:00Z">
                <w:rPr>
                  <w:rFonts w:ascii="Cambria Math" w:hAnsi="Cambria Math"/>
                </w:rPr>
                <m:t>r</m:t>
              </w:del>
            </m:r>
          </m:e>
          <m:sub>
            <m:r>
              <w:del w:id="533" w:author="Gibran Hemani" w:date="2020-05-25T21:05:00Z">
                <w:rPr>
                  <w:rFonts w:ascii="Cambria Math" w:hAnsi="Cambria Math"/>
                </w:rPr>
                <m:t>c</m:t>
              </w:del>
            </m:r>
          </m:sub>
          <m:sup>
            <m:r>
              <w:del w:id="534" w:author="Gibran Hemani" w:date="2020-05-25T21:05:00Z">
                <w:rPr>
                  <w:rFonts w:ascii="Cambria Math" w:hAnsi="Cambria Math"/>
                </w:rPr>
                <m:t>2</m:t>
              </w:del>
            </m:r>
          </m:sup>
        </m:sSubSup>
      </m:oMath>
      <w:del w:id="535" w:author="Gibran Hemani" w:date="2020-05-25T21:05:00Z">
        <w:r w:rsidR="00EE1D21" w:rsidDel="00B10FA1">
          <w:delText xml:space="preserve">, a tagging cis-variant </w:delText>
        </w:r>
      </w:del>
      <m:oMath>
        <m:sSub>
          <m:sSubPr>
            <m:ctrlPr>
              <w:del w:id="536" w:author="Gibran Hemani" w:date="2020-05-25T21:05:00Z">
                <w:rPr>
                  <w:rFonts w:ascii="Cambria Math" w:hAnsi="Cambria Math"/>
                </w:rPr>
              </w:del>
            </m:ctrlPr>
          </m:sSubPr>
          <m:e>
            <m:r>
              <w:del w:id="537" w:author="Gibran Hemani" w:date="2020-05-25T21:05:00Z">
                <w:rPr>
                  <w:rFonts w:ascii="Cambria Math" w:hAnsi="Cambria Math"/>
                </w:rPr>
                <m:t>x</m:t>
              </w:del>
            </m:r>
          </m:e>
          <m:sub>
            <m:r>
              <w:del w:id="538" w:author="Gibran Hemani" w:date="2020-05-25T21:05:00Z">
                <w:rPr>
                  <w:rFonts w:ascii="Cambria Math" w:hAnsi="Cambria Math"/>
                </w:rPr>
                <m:t>t</m:t>
              </w:del>
            </m:r>
          </m:sub>
        </m:sSub>
        <m:r>
          <w:del w:id="539" w:author="Gibran Hemani" w:date="2020-05-25T21:05:00Z">
            <w:rPr>
              <w:rFonts w:ascii="Cambria Math" w:hAnsi="Cambria Math"/>
            </w:rPr>
            <m:t>∼Binom(1,0.1)</m:t>
          </w:del>
        </m:r>
      </m:oMath>
      <w:del w:id="540" w:author="Gibran Hemani" w:date="2020-05-25T21:05:00Z">
        <w:r w:rsidR="00EE1D21" w:rsidDel="00B10FA1">
          <w:delText xml:space="preserve"> which has some LD </w:delText>
        </w:r>
      </w:del>
      <m:oMath>
        <m:sSubSup>
          <m:sSubSupPr>
            <m:ctrlPr>
              <w:del w:id="541" w:author="Gibran Hemani" w:date="2020-05-25T21:05:00Z">
                <w:rPr>
                  <w:rFonts w:ascii="Cambria Math" w:hAnsi="Cambria Math"/>
                </w:rPr>
              </w:del>
            </m:ctrlPr>
          </m:sSubSupPr>
          <m:e>
            <m:r>
              <w:del w:id="542" w:author="Gibran Hemani" w:date="2020-05-25T21:05:00Z">
                <w:rPr>
                  <w:rFonts w:ascii="Cambria Math" w:hAnsi="Cambria Math"/>
                </w:rPr>
                <m:t>r</m:t>
              </w:del>
            </m:r>
          </m:e>
          <m:sub>
            <m:r>
              <w:del w:id="543" w:author="Gibran Hemani" w:date="2020-05-25T21:05:00Z">
                <w:rPr>
                  <w:rFonts w:ascii="Cambria Math" w:hAnsi="Cambria Math"/>
                </w:rPr>
                <m:t>t</m:t>
              </w:del>
            </m:r>
          </m:sub>
          <m:sup>
            <m:r>
              <w:del w:id="544" w:author="Gibran Hemani" w:date="2020-05-25T21:05:00Z">
                <w:rPr>
                  <w:rFonts w:ascii="Cambria Math" w:hAnsi="Cambria Math"/>
                </w:rPr>
                <m:t>2</m:t>
              </w:del>
            </m:r>
          </m:sup>
        </m:sSubSup>
      </m:oMath>
      <w:del w:id="545" w:author="Gibran Hemani" w:date="2020-05-25T21:05:00Z">
        <w:r w:rsidR="00EE1D21" w:rsidDel="00B10FA1">
          <w:delText xml:space="preserve"> with the causal variant </w:delText>
        </w:r>
      </w:del>
      <m:oMath>
        <m:sSub>
          <m:sSubPr>
            <m:ctrlPr>
              <w:del w:id="546" w:author="Gibran Hemani" w:date="2020-05-25T21:05:00Z">
                <w:rPr>
                  <w:rFonts w:ascii="Cambria Math" w:hAnsi="Cambria Math"/>
                </w:rPr>
              </w:del>
            </m:ctrlPr>
          </m:sSubPr>
          <m:e>
            <m:r>
              <w:del w:id="547" w:author="Gibran Hemani" w:date="2020-05-25T21:05:00Z">
                <w:rPr>
                  <w:rFonts w:ascii="Cambria Math" w:hAnsi="Cambria Math"/>
                </w:rPr>
                <m:t>x</m:t>
              </w:del>
            </m:r>
          </m:e>
          <m:sub>
            <m:r>
              <w:del w:id="548" w:author="Gibran Hemani" w:date="2020-05-25T21:05:00Z">
                <w:rPr>
                  <w:rFonts w:ascii="Cambria Math" w:hAnsi="Cambria Math"/>
                </w:rPr>
                <m:t>c</m:t>
              </w:del>
            </m:r>
          </m:sub>
        </m:sSub>
      </m:oMath>
      <w:del w:id="549" w:author="Gibran Hemani" w:date="2020-05-25T21:05:00Z">
        <w:r w:rsidR="00EE1D21" w:rsidDel="00B10FA1">
          <w:delText xml:space="preserve">, and an unlinked variant </w:delText>
        </w:r>
      </w:del>
      <m:oMath>
        <m:sSub>
          <m:sSubPr>
            <m:ctrlPr>
              <w:del w:id="550" w:author="Gibran Hemani" w:date="2020-05-25T21:05:00Z">
                <w:rPr>
                  <w:rFonts w:ascii="Cambria Math" w:hAnsi="Cambria Math"/>
                </w:rPr>
              </w:del>
            </m:ctrlPr>
          </m:sSubPr>
          <m:e>
            <m:r>
              <w:del w:id="551" w:author="Gibran Hemani" w:date="2020-05-25T21:05:00Z">
                <w:rPr>
                  <w:rFonts w:ascii="Cambria Math" w:hAnsi="Cambria Math"/>
                </w:rPr>
                <m:t>x</m:t>
              </w:del>
            </m:r>
          </m:e>
          <m:sub>
            <m:r>
              <w:del w:id="552" w:author="Gibran Hemani" w:date="2020-05-25T21:05:00Z">
                <w:rPr>
                  <w:rFonts w:ascii="Cambria Math" w:hAnsi="Cambria Math"/>
                </w:rPr>
                <m:t>u</m:t>
              </w:del>
            </m:r>
          </m:sub>
        </m:sSub>
        <m:r>
          <w:del w:id="553" w:author="Gibran Hemani" w:date="2020-05-25T21:05:00Z">
            <w:rPr>
              <w:rFonts w:ascii="Cambria Math" w:hAnsi="Cambria Math"/>
            </w:rPr>
            <m:t>∼Binom(1,0.5)</m:t>
          </w:del>
        </m:r>
      </m:oMath>
      <w:del w:id="554" w:author="Gibran Hemani" w:date="2020-05-25T21:05:00Z">
        <w:r w:rsidR="00EE1D21" w:rsidDel="00B10FA1">
          <w:delText xml:space="preserve">. When </w:delText>
        </w:r>
      </w:del>
      <m:oMath>
        <m:sSubSup>
          <m:sSubSupPr>
            <m:ctrlPr>
              <w:del w:id="555" w:author="Gibran Hemani" w:date="2020-05-25T21:05:00Z">
                <w:rPr>
                  <w:rFonts w:ascii="Cambria Math" w:hAnsi="Cambria Math"/>
                </w:rPr>
              </w:del>
            </m:ctrlPr>
          </m:sSubSupPr>
          <m:e>
            <m:r>
              <w:del w:id="556" w:author="Gibran Hemani" w:date="2020-05-25T21:05:00Z">
                <w:rPr>
                  <w:rFonts w:ascii="Cambria Math" w:hAnsi="Cambria Math"/>
                </w:rPr>
                <m:t>r</m:t>
              </w:del>
            </m:r>
          </m:e>
          <m:sub>
            <m:r>
              <w:del w:id="557" w:author="Gibran Hemani" w:date="2020-05-25T21:05:00Z">
                <w:rPr>
                  <w:rFonts w:ascii="Cambria Math" w:hAnsi="Cambria Math"/>
                </w:rPr>
                <m:t>c</m:t>
              </w:del>
            </m:r>
          </m:sub>
          <m:sup>
            <m:r>
              <w:del w:id="558" w:author="Gibran Hemani" w:date="2020-05-25T21:05:00Z">
                <w:rPr>
                  <w:rFonts w:ascii="Cambria Math" w:hAnsi="Cambria Math"/>
                </w:rPr>
                <m:t>2</m:t>
              </w:del>
            </m:r>
          </m:sup>
        </m:sSubSup>
        <m:r>
          <w:del w:id="559" w:author="Gibran Hemani" w:date="2020-05-25T21:05:00Z">
            <w:rPr>
              <w:rFonts w:ascii="Cambria Math" w:hAnsi="Cambria Math"/>
            </w:rPr>
            <m:t>&lt;0</m:t>
          </w:del>
        </m:r>
      </m:oMath>
      <w:del w:id="560" w:author="Gibran Hemani" w:date="2020-05-25T21:05:00Z">
        <w:r w:rsidR="00EE1D21" w:rsidDel="00B10FA1">
          <w:delText xml:space="preserve"> </w:delText>
        </w:r>
      </w:del>
      <m:oMath>
        <m:sSubSup>
          <m:sSubSupPr>
            <m:ctrlPr>
              <w:del w:id="561" w:author="Gibran Hemani" w:date="2020-05-25T21:05:00Z">
                <w:rPr>
                  <w:rFonts w:ascii="Cambria Math" w:hAnsi="Cambria Math"/>
                </w:rPr>
              </w:del>
            </m:ctrlPr>
          </m:sSubSupPr>
          <m:e>
            <m:r>
              <w:del w:id="562" w:author="Gibran Hemani" w:date="2020-05-25T21:05:00Z">
                <w:rPr>
                  <w:rFonts w:ascii="Cambria Math" w:hAnsi="Cambria Math"/>
                </w:rPr>
                <m:t>x</m:t>
              </w:del>
            </m:r>
          </m:e>
          <m:sub>
            <m:r>
              <w:del w:id="563" w:author="Gibran Hemani" w:date="2020-05-25T21:05:00Z">
                <w:rPr>
                  <w:rFonts w:ascii="Cambria Math" w:hAnsi="Cambria Math"/>
                </w:rPr>
                <m:t>c</m:t>
              </w:del>
            </m:r>
          </m:sub>
          <m:sup>
            <m:r>
              <w:del w:id="564" w:author="Gibran Hemani" w:date="2020-05-25T21:05:00Z">
                <w:rPr>
                  <w:rFonts w:ascii="Cambria Math" w:hAnsi="Cambria Math"/>
                </w:rPr>
                <m:t>*</m:t>
              </w:del>
            </m:r>
          </m:sup>
        </m:sSubSup>
      </m:oMath>
      <w:del w:id="565" w:author="Gibran Hemani" w:date="2020-05-25T21:05:00Z">
        <w:r w:rsidR="00EE1D21" w:rsidDel="00B10FA1">
          <w:delText xml:space="preserve">, this represents poor imputation accuracy at the causal variant or a fine-mapped tagging variant in incomplete LD with the causal variant. We simulated a continuous phenotype </w:delText>
        </w:r>
      </w:del>
      <m:oMath>
        <m:r>
          <w:del w:id="566" w:author="Gibran Hemani" w:date="2020-05-25T21:05:00Z">
            <w:rPr>
              <w:rFonts w:ascii="Cambria Math" w:hAnsi="Cambria Math"/>
            </w:rPr>
            <m:t>y∼b</m:t>
          </w:del>
        </m:r>
        <m:sSub>
          <m:sSubPr>
            <m:ctrlPr>
              <w:del w:id="567" w:author="Gibran Hemani" w:date="2020-05-25T21:05:00Z">
                <w:rPr>
                  <w:rFonts w:ascii="Cambria Math" w:hAnsi="Cambria Math"/>
                </w:rPr>
              </w:del>
            </m:ctrlPr>
          </m:sSubPr>
          <m:e>
            <m:r>
              <w:del w:id="568" w:author="Gibran Hemani" w:date="2020-05-25T21:05:00Z">
                <w:rPr>
                  <w:rFonts w:ascii="Cambria Math" w:hAnsi="Cambria Math"/>
                </w:rPr>
                <m:t>x</m:t>
              </w:del>
            </m:r>
          </m:e>
          <m:sub>
            <m:r>
              <w:del w:id="569" w:author="Gibran Hemani" w:date="2020-05-25T21:05:00Z">
                <w:rPr>
                  <w:rFonts w:ascii="Cambria Math" w:hAnsi="Cambria Math"/>
                </w:rPr>
                <m:t>x</m:t>
              </w:del>
            </m:r>
          </m:sub>
        </m:sSub>
        <m:r>
          <w:del w:id="570" w:author="Gibran Hemani" w:date="2020-05-25T21:05:00Z">
            <w:rPr>
              <w:rFonts w:ascii="Cambria Math" w:hAnsi="Cambria Math"/>
            </w:rPr>
            <m:t>+e</m:t>
          </w:del>
        </m:r>
      </m:oMath>
      <w:del w:id="571" w:author="Gibran Hemani" w:date="2020-05-25T21:05:00Z">
        <w:r w:rsidR="00EE1D21" w:rsidDel="00B10FA1">
          <w:delText xml:space="preserve"> where </w:delText>
        </w:r>
      </w:del>
      <m:oMath>
        <m:r>
          <w:del w:id="572" w:author="Gibran Hemani" w:date="2020-05-25T21:05:00Z">
            <w:rPr>
              <w:rFonts w:ascii="Cambria Math" w:hAnsi="Cambria Math"/>
            </w:rPr>
            <m:t>e∼N(0,</m:t>
          </w:del>
        </m:r>
        <m:sSubSup>
          <m:sSubSupPr>
            <m:ctrlPr>
              <w:del w:id="573" w:author="Gibran Hemani" w:date="2020-05-25T21:05:00Z">
                <w:rPr>
                  <w:rFonts w:ascii="Cambria Math" w:hAnsi="Cambria Math"/>
                </w:rPr>
              </w:del>
            </m:ctrlPr>
          </m:sSubSupPr>
          <m:e>
            <m:r>
              <w:del w:id="574" w:author="Gibran Hemani" w:date="2020-05-25T21:05:00Z">
                <w:rPr>
                  <w:rFonts w:ascii="Cambria Math" w:hAnsi="Cambria Math"/>
                </w:rPr>
                <m:t>σ</m:t>
              </w:del>
            </m:r>
          </m:e>
          <m:sub>
            <m:sSub>
              <m:sSubPr>
                <m:ctrlPr>
                  <w:del w:id="575" w:author="Gibran Hemani" w:date="2020-05-25T21:05:00Z">
                    <w:rPr>
                      <w:rFonts w:ascii="Cambria Math" w:hAnsi="Cambria Math"/>
                    </w:rPr>
                  </w:del>
                </m:ctrlPr>
              </m:sSubPr>
              <m:e>
                <m:r>
                  <w:del w:id="576" w:author="Gibran Hemani" w:date="2020-05-25T21:05:00Z">
                    <w:rPr>
                      <w:rFonts w:ascii="Cambria Math" w:hAnsi="Cambria Math"/>
                    </w:rPr>
                    <m:t>x</m:t>
                  </w:del>
                </m:r>
              </m:e>
              <m:sub>
                <m:r>
                  <w:del w:id="577" w:author="Gibran Hemani" w:date="2020-05-25T21:05:00Z">
                    <w:rPr>
                      <w:rFonts w:ascii="Cambria Math" w:hAnsi="Cambria Math"/>
                    </w:rPr>
                    <m:t>c</m:t>
                  </w:del>
                </m:r>
              </m:sub>
            </m:sSub>
          </m:sub>
          <m:sup>
            <m:r>
              <w:del w:id="578" w:author="Gibran Hemani" w:date="2020-05-25T21:05:00Z">
                <w:rPr>
                  <w:rFonts w:ascii="Cambria Math" w:hAnsi="Cambria Math"/>
                </w:rPr>
                <m:t>2</m:t>
              </w:del>
            </m:r>
          </m:sup>
        </m:sSubSup>
        <m:r>
          <w:del w:id="579" w:author="Gibran Hemani" w:date="2020-05-25T21:05:00Z">
            <w:rPr>
              <w:rFonts w:ascii="Cambria Math" w:hAnsi="Cambria Math"/>
            </w:rPr>
            <m:t>/2)</m:t>
          </w:del>
        </m:r>
      </m:oMath>
      <w:del w:id="580" w:author="Gibran Hemani" w:date="2020-05-25T21:05:00Z">
        <w:r w:rsidR="00EE1D21" w:rsidDel="00B10FA1">
          <w:delText xml:space="preserve"> thus two thirds of the variance </w:delText>
        </w:r>
        <w:r w:rsidR="00806BFC" w:rsidDel="00B10FA1">
          <w:delText>were</w:delText>
        </w:r>
        <w:r w:rsidR="00EE1D21" w:rsidDel="00B10FA1">
          <w:delText xml:space="preserve"> explained by </w:delText>
        </w:r>
      </w:del>
      <m:oMath>
        <m:sSub>
          <m:sSubPr>
            <m:ctrlPr>
              <w:del w:id="581" w:author="Gibran Hemani" w:date="2020-05-25T21:05:00Z">
                <w:rPr>
                  <w:rFonts w:ascii="Cambria Math" w:hAnsi="Cambria Math"/>
                </w:rPr>
              </w:del>
            </m:ctrlPr>
          </m:sSubPr>
          <m:e>
            <m:r>
              <w:del w:id="582" w:author="Gibran Hemani" w:date="2020-05-25T21:05:00Z">
                <w:rPr>
                  <w:rFonts w:ascii="Cambria Math" w:hAnsi="Cambria Math"/>
                </w:rPr>
                <m:t>x</m:t>
              </w:del>
            </m:r>
          </m:e>
          <m:sub>
            <m:r>
              <w:del w:id="583" w:author="Gibran Hemani" w:date="2020-05-25T21:05:00Z">
                <w:rPr>
                  <w:rFonts w:ascii="Cambria Math" w:hAnsi="Cambria Math"/>
                </w:rPr>
                <m:t>c</m:t>
              </w:del>
            </m:r>
          </m:sub>
        </m:sSub>
      </m:oMath>
      <w:del w:id="584" w:author="Gibran Hemani" w:date="2020-05-25T21:05:00Z">
        <w:r w:rsidR="00EE1D21" w:rsidDel="00B10FA1">
          <w:delText xml:space="preserve">. The following statistical test was performed to test for interaction between the tagging </w:delText>
        </w:r>
        <w:r w:rsidR="00EE1D21" w:rsidRPr="00A77B67" w:rsidDel="00B10FA1">
          <w:rPr>
            <w:i/>
            <w:iCs/>
          </w:rPr>
          <w:delText>cis</w:delText>
        </w:r>
        <w:r w:rsidR="00EE1D21" w:rsidDel="00B10FA1">
          <w:delText xml:space="preserve">-variant </w:delText>
        </w:r>
      </w:del>
      <m:oMath>
        <m:sSub>
          <m:sSubPr>
            <m:ctrlPr>
              <w:del w:id="585" w:author="Gibran Hemani" w:date="2020-05-25T21:05:00Z">
                <w:rPr>
                  <w:rFonts w:ascii="Cambria Math" w:hAnsi="Cambria Math"/>
                </w:rPr>
              </w:del>
            </m:ctrlPr>
          </m:sSubPr>
          <m:e>
            <m:r>
              <w:del w:id="586" w:author="Gibran Hemani" w:date="2020-05-25T21:05:00Z">
                <w:rPr>
                  <w:rFonts w:ascii="Cambria Math" w:hAnsi="Cambria Math"/>
                </w:rPr>
                <m:t>x</m:t>
              </w:del>
            </m:r>
          </m:e>
          <m:sub>
            <m:r>
              <w:del w:id="587" w:author="Gibran Hemani" w:date="2020-05-25T21:05:00Z">
                <w:rPr>
                  <w:rFonts w:ascii="Cambria Math" w:hAnsi="Cambria Math"/>
                </w:rPr>
                <m:t>t</m:t>
              </w:del>
            </m:r>
          </m:sub>
        </m:sSub>
      </m:oMath>
      <w:del w:id="588" w:author="Gibran Hemani" w:date="2020-05-25T21:05:00Z">
        <w:r w:rsidR="00EE1D21" w:rsidDel="00B10FA1">
          <w:delText xml:space="preserve"> and the unlinked locus </w:delText>
        </w:r>
      </w:del>
      <m:oMath>
        <m:sSub>
          <m:sSubPr>
            <m:ctrlPr>
              <w:del w:id="589" w:author="Gibran Hemani" w:date="2020-05-25T21:05:00Z">
                <w:rPr>
                  <w:rFonts w:ascii="Cambria Math" w:hAnsi="Cambria Math"/>
                </w:rPr>
              </w:del>
            </m:ctrlPr>
          </m:sSubPr>
          <m:e>
            <m:r>
              <w:del w:id="590" w:author="Gibran Hemani" w:date="2020-05-25T21:05:00Z">
                <w:rPr>
                  <w:rFonts w:ascii="Cambria Math" w:hAnsi="Cambria Math"/>
                </w:rPr>
                <m:t>x</m:t>
              </w:del>
            </m:r>
          </m:e>
          <m:sub>
            <m:r>
              <w:del w:id="591" w:author="Gibran Hemani" w:date="2020-05-25T21:05:00Z">
                <w:rPr>
                  <w:rFonts w:ascii="Cambria Math" w:hAnsi="Cambria Math"/>
                </w:rPr>
                <m:t>u</m:t>
              </w:del>
            </m:r>
          </m:sub>
        </m:sSub>
      </m:oMath>
      <w:del w:id="592" w:author="Gibran Hemani" w:date="2020-05-25T21:05:00Z">
        <w:r w:rsidR="00EE1D21" w:rsidDel="00B10FA1">
          <w:delText>, after fitting the measured fine-mapped variant as a covariate</w:delText>
        </w:r>
      </w:del>
    </w:p>
    <w:p w14:paraId="04E0C04A" w14:textId="5C1F795A" w:rsidR="00C5195D" w:rsidDel="00B10FA1" w:rsidRDefault="00EE1D21">
      <w:pPr>
        <w:pStyle w:val="BodyText"/>
        <w:rPr>
          <w:del w:id="593" w:author="Gibran Hemani" w:date="2020-05-25T21:05:00Z"/>
        </w:rPr>
      </w:pPr>
      <m:oMathPara>
        <m:oMathParaPr>
          <m:jc m:val="center"/>
        </m:oMathParaPr>
        <m:oMath>
          <m:r>
            <w:del w:id="594" w:author="Gibran Hemani" w:date="2020-05-25T21:05:00Z">
              <w:rPr>
                <w:rFonts w:ascii="Cambria Math" w:hAnsi="Cambria Math"/>
              </w:rPr>
              <m:t>y∼</m:t>
            </w:del>
          </m:r>
          <m:sSubSup>
            <m:sSubSupPr>
              <m:ctrlPr>
                <w:del w:id="595" w:author="Gibran Hemani" w:date="2020-05-25T21:05:00Z">
                  <w:rPr>
                    <w:rFonts w:ascii="Cambria Math" w:hAnsi="Cambria Math"/>
                  </w:rPr>
                </w:del>
              </m:ctrlPr>
            </m:sSubSupPr>
            <m:e>
              <m:r>
                <w:del w:id="596" w:author="Gibran Hemani" w:date="2020-05-25T21:05:00Z">
                  <w:rPr>
                    <w:rFonts w:ascii="Cambria Math" w:hAnsi="Cambria Math"/>
                  </w:rPr>
                  <m:t>x</m:t>
                </w:del>
              </m:r>
            </m:e>
            <m:sub>
              <m:r>
                <w:del w:id="597" w:author="Gibran Hemani" w:date="2020-05-25T21:05:00Z">
                  <w:rPr>
                    <w:rFonts w:ascii="Cambria Math" w:hAnsi="Cambria Math"/>
                  </w:rPr>
                  <m:t>c</m:t>
                </w:del>
              </m:r>
            </m:sub>
            <m:sup>
              <m:r>
                <w:del w:id="598" w:author="Gibran Hemani" w:date="2020-05-25T21:05:00Z">
                  <w:rPr>
                    <w:rFonts w:ascii="Cambria Math" w:hAnsi="Cambria Math"/>
                  </w:rPr>
                  <m:t>*</m:t>
                </w:del>
              </m:r>
            </m:sup>
          </m:sSubSup>
          <m:r>
            <w:del w:id="599" w:author="Gibran Hemani" w:date="2020-05-25T21:05:00Z">
              <w:rPr>
                <w:rFonts w:ascii="Cambria Math" w:hAnsi="Cambria Math"/>
              </w:rPr>
              <m:t>+</m:t>
            </w:del>
          </m:r>
          <m:sSub>
            <m:sSubPr>
              <m:ctrlPr>
                <w:del w:id="600" w:author="Gibran Hemani" w:date="2020-05-25T21:05:00Z">
                  <w:rPr>
                    <w:rFonts w:ascii="Cambria Math" w:hAnsi="Cambria Math"/>
                  </w:rPr>
                </w:del>
              </m:ctrlPr>
            </m:sSubPr>
            <m:e>
              <m:r>
                <w:del w:id="601" w:author="Gibran Hemani" w:date="2020-05-25T21:05:00Z">
                  <w:rPr>
                    <w:rFonts w:ascii="Cambria Math" w:hAnsi="Cambria Math"/>
                  </w:rPr>
                  <m:t>x</m:t>
                </w:del>
              </m:r>
            </m:e>
            <m:sub>
              <m:r>
                <w:del w:id="602" w:author="Gibran Hemani" w:date="2020-05-25T21:05:00Z">
                  <w:rPr>
                    <w:rFonts w:ascii="Cambria Math" w:hAnsi="Cambria Math"/>
                  </w:rPr>
                  <m:t>t</m:t>
                </w:del>
              </m:r>
            </m:sub>
          </m:sSub>
          <m:r>
            <w:del w:id="603" w:author="Gibran Hemani" w:date="2020-05-25T21:05:00Z">
              <w:rPr>
                <w:rFonts w:ascii="Cambria Math" w:hAnsi="Cambria Math"/>
              </w:rPr>
              <m:t>+</m:t>
            </w:del>
          </m:r>
          <m:sSub>
            <m:sSubPr>
              <m:ctrlPr>
                <w:del w:id="604" w:author="Gibran Hemani" w:date="2020-05-25T21:05:00Z">
                  <w:rPr>
                    <w:rFonts w:ascii="Cambria Math" w:hAnsi="Cambria Math"/>
                  </w:rPr>
                </w:del>
              </m:ctrlPr>
            </m:sSubPr>
            <m:e>
              <m:r>
                <w:del w:id="605" w:author="Gibran Hemani" w:date="2020-05-25T21:05:00Z">
                  <w:rPr>
                    <w:rFonts w:ascii="Cambria Math" w:hAnsi="Cambria Math"/>
                  </w:rPr>
                  <m:t>x</m:t>
                </w:del>
              </m:r>
            </m:e>
            <m:sub>
              <m:r>
                <w:del w:id="606" w:author="Gibran Hemani" w:date="2020-05-25T21:05:00Z">
                  <w:rPr>
                    <w:rFonts w:ascii="Cambria Math" w:hAnsi="Cambria Math"/>
                  </w:rPr>
                  <m:t>u</m:t>
                </w:del>
              </m:r>
            </m:sub>
          </m:sSub>
          <m:r>
            <w:del w:id="607" w:author="Gibran Hemani" w:date="2020-05-25T21:05:00Z">
              <w:rPr>
                <w:rFonts w:ascii="Cambria Math" w:hAnsi="Cambria Math"/>
              </w:rPr>
              <m:t>+</m:t>
            </w:del>
          </m:r>
          <m:sSub>
            <m:sSubPr>
              <m:ctrlPr>
                <w:del w:id="608" w:author="Gibran Hemani" w:date="2020-05-25T21:05:00Z">
                  <w:rPr>
                    <w:rFonts w:ascii="Cambria Math" w:hAnsi="Cambria Math"/>
                  </w:rPr>
                </w:del>
              </m:ctrlPr>
            </m:sSubPr>
            <m:e>
              <m:r>
                <w:del w:id="609" w:author="Gibran Hemani" w:date="2020-05-25T21:05:00Z">
                  <w:rPr>
                    <w:rFonts w:ascii="Cambria Math" w:hAnsi="Cambria Math"/>
                  </w:rPr>
                  <m:t>x</m:t>
                </w:del>
              </m:r>
            </m:e>
            <m:sub>
              <m:r>
                <w:del w:id="610" w:author="Gibran Hemani" w:date="2020-05-25T21:05:00Z">
                  <w:rPr>
                    <w:rFonts w:ascii="Cambria Math" w:hAnsi="Cambria Math"/>
                  </w:rPr>
                  <m:t>t</m:t>
                </w:del>
              </m:r>
            </m:sub>
          </m:sSub>
          <m:sSub>
            <m:sSubPr>
              <m:ctrlPr>
                <w:del w:id="611" w:author="Gibran Hemani" w:date="2020-05-25T21:05:00Z">
                  <w:rPr>
                    <w:rFonts w:ascii="Cambria Math" w:hAnsi="Cambria Math"/>
                  </w:rPr>
                </w:del>
              </m:ctrlPr>
            </m:sSubPr>
            <m:e>
              <m:r>
                <w:del w:id="612" w:author="Gibran Hemani" w:date="2020-05-25T21:05:00Z">
                  <w:rPr>
                    <w:rFonts w:ascii="Cambria Math" w:hAnsi="Cambria Math"/>
                  </w:rPr>
                  <m:t>x</m:t>
                </w:del>
              </m:r>
            </m:e>
            <m:sub>
              <m:r>
                <w:del w:id="613" w:author="Gibran Hemani" w:date="2020-05-25T21:05:00Z">
                  <w:rPr>
                    <w:rFonts w:ascii="Cambria Math" w:hAnsi="Cambria Math"/>
                  </w:rPr>
                  <m:t>u</m:t>
                </w:del>
              </m:r>
            </m:sub>
          </m:sSub>
        </m:oMath>
      </m:oMathPara>
    </w:p>
    <w:p w14:paraId="3D3D9766" w14:textId="2A53C133" w:rsidR="00C5195D" w:rsidDel="00B10FA1" w:rsidRDefault="00EE1D21">
      <w:pPr>
        <w:pStyle w:val="FirstParagraph"/>
        <w:rPr>
          <w:del w:id="614" w:author="Gibran Hemani" w:date="2020-05-25T21:05:00Z"/>
        </w:rPr>
      </w:pPr>
      <w:del w:id="615" w:author="Gibran Hemani" w:date="2020-05-25T21:05:00Z">
        <w:r w:rsidDel="00B10FA1">
          <w:delText xml:space="preserve">Simulations were performed for 1000 haploid samples, and over a combination of values for </w:delText>
        </w:r>
      </w:del>
      <m:oMath>
        <m:sSubSup>
          <m:sSubSupPr>
            <m:ctrlPr>
              <w:del w:id="616" w:author="Gibran Hemani" w:date="2020-05-25T21:05:00Z">
                <w:rPr>
                  <w:rFonts w:ascii="Cambria Math" w:hAnsi="Cambria Math"/>
                </w:rPr>
              </w:del>
            </m:ctrlPr>
          </m:sSubSupPr>
          <m:e>
            <m:r>
              <w:del w:id="617" w:author="Gibran Hemani" w:date="2020-05-25T21:05:00Z">
                <w:rPr>
                  <w:rFonts w:ascii="Cambria Math" w:hAnsi="Cambria Math"/>
                </w:rPr>
                <m:t>r</m:t>
              </w:del>
            </m:r>
          </m:e>
          <m:sub>
            <m:r>
              <w:del w:id="618" w:author="Gibran Hemani" w:date="2020-05-25T21:05:00Z">
                <w:rPr>
                  <w:rFonts w:ascii="Cambria Math" w:hAnsi="Cambria Math"/>
                </w:rPr>
                <m:t>c</m:t>
              </w:del>
            </m:r>
          </m:sub>
          <m:sup>
            <m:r>
              <w:del w:id="619" w:author="Gibran Hemani" w:date="2020-05-25T21:05:00Z">
                <w:rPr>
                  <w:rFonts w:ascii="Cambria Math" w:hAnsi="Cambria Math"/>
                </w:rPr>
                <m:t>2</m:t>
              </w:del>
            </m:r>
          </m:sup>
        </m:sSubSup>
        <m:r>
          <w:del w:id="620" w:author="Gibran Hemani" w:date="2020-05-25T21:05:00Z">
            <w:rPr>
              <w:rFonts w:ascii="Cambria Math" w:hAnsi="Cambria Math"/>
            </w:rPr>
            <m:t>∈{0,0.1,0.2,0.3,0.4,0.5,0.6,0.7,0.8,0.9,1}</m:t>
          </w:del>
        </m:r>
      </m:oMath>
      <w:del w:id="621" w:author="Gibran Hemani" w:date="2020-05-25T21:05:00Z">
        <w:r w:rsidDel="00B10FA1">
          <w:delText xml:space="preserve"> and </w:delText>
        </w:r>
      </w:del>
      <m:oMath>
        <m:sSubSup>
          <m:sSubSupPr>
            <m:ctrlPr>
              <w:del w:id="622" w:author="Gibran Hemani" w:date="2020-05-25T21:05:00Z">
                <w:rPr>
                  <w:rFonts w:ascii="Cambria Math" w:hAnsi="Cambria Math"/>
                </w:rPr>
              </w:del>
            </m:ctrlPr>
          </m:sSubSupPr>
          <m:e>
            <m:r>
              <w:del w:id="623" w:author="Gibran Hemani" w:date="2020-05-25T21:05:00Z">
                <w:rPr>
                  <w:rFonts w:ascii="Cambria Math" w:hAnsi="Cambria Math"/>
                </w:rPr>
                <m:t>r</m:t>
              </w:del>
            </m:r>
          </m:e>
          <m:sub>
            <m:r>
              <w:del w:id="624" w:author="Gibran Hemani" w:date="2020-05-25T21:05:00Z">
                <w:rPr>
                  <w:rFonts w:ascii="Cambria Math" w:hAnsi="Cambria Math"/>
                </w:rPr>
                <m:t>c</m:t>
              </w:del>
            </m:r>
          </m:sub>
          <m:sup>
            <m:r>
              <w:del w:id="625" w:author="Gibran Hemani" w:date="2020-05-25T21:05:00Z">
                <w:rPr>
                  <w:rFonts w:ascii="Cambria Math" w:hAnsi="Cambria Math"/>
                </w:rPr>
                <m:t>2</m:t>
              </w:del>
            </m:r>
          </m:sup>
        </m:sSubSup>
        <m:r>
          <w:del w:id="626" w:author="Gibran Hemani" w:date="2020-05-25T21:05:00Z">
            <w:rPr>
              <w:rFonts w:ascii="Cambria Math" w:hAnsi="Cambria Math"/>
            </w:rPr>
            <m:t>∈{0,0.2,0.4,0.6,0.8,1}</m:t>
          </w:del>
        </m:r>
      </m:oMath>
      <w:del w:id="627" w:author="Gibran Hemani" w:date="2020-05-25T21:05:00Z">
        <w:r w:rsidDel="00B10FA1">
          <w:delText xml:space="preserve"> where each scenario was repeated 500 times.</w:delText>
        </w:r>
      </w:del>
    </w:p>
    <w:p w14:paraId="7EE5E696" w14:textId="03A26A66" w:rsidR="00C5195D" w:rsidDel="00B10FA1" w:rsidRDefault="00EE1D21">
      <w:pPr>
        <w:pStyle w:val="Heading3"/>
        <w:rPr>
          <w:del w:id="628" w:author="Gibran Hemani" w:date="2020-05-25T21:05:00Z"/>
        </w:rPr>
      </w:pPr>
      <w:bookmarkStart w:id="629" w:name="sequence-data-simulations"/>
      <w:del w:id="630" w:author="Gibran Hemani" w:date="2020-05-25T21:05:00Z">
        <w:r w:rsidDel="00B10FA1">
          <w:delText>Sequence data simulations</w:delText>
        </w:r>
        <w:bookmarkEnd w:id="629"/>
      </w:del>
    </w:p>
    <w:p w14:paraId="54CC1415" w14:textId="4FE0B7B5" w:rsidR="00C5195D" w:rsidDel="00B10FA1" w:rsidRDefault="00D27652">
      <w:pPr>
        <w:pStyle w:val="FirstParagraph"/>
        <w:rPr>
          <w:del w:id="631" w:author="Gibran Hemani" w:date="2020-05-25T21:05:00Z"/>
        </w:rPr>
      </w:pPr>
      <w:del w:id="632" w:author="Gibran Hemani" w:date="2020-05-25T21:05:00Z">
        <w:r w:rsidRPr="006C6F69" w:rsidDel="00B10FA1">
          <w:delText xml:space="preserve">We performed further simulations based on sequence data </w:delText>
        </w:r>
        <w:bookmarkStart w:id="633" w:name="_Hlk31461718"/>
        <w:r w:rsidRPr="006C6F69" w:rsidDel="00B10FA1">
          <w:delText xml:space="preserve">to gauge the extent to which </w:delText>
        </w:r>
        <w:bookmarkEnd w:id="633"/>
        <w:r w:rsidRPr="006C6F69" w:rsidDel="00B10FA1">
          <w:delText xml:space="preserve">adjusting for the fine-mapped additive effects could be insufficient due to imputation error of the causal variant. </w:delText>
        </w:r>
        <w:r w:rsidR="00B37331" w:rsidDel="00B10FA1">
          <w:delText>Th</w:delText>
        </w:r>
        <w:r w:rsidR="00336F62" w:rsidDel="00B10FA1">
          <w:delText xml:space="preserve">is </w:delText>
        </w:r>
        <w:r w:rsidR="00B37331" w:rsidDel="00B10FA1">
          <w:delText xml:space="preserve">analysis follows largely the strategy described in Yang et al. </w:delText>
        </w:r>
        <w:r w:rsidR="00336F62" w:rsidDel="00B10FA1">
          <w:delText>(</w:delText>
        </w:r>
        <w:r w:rsidR="00B37331" w:rsidDel="00B10FA1">
          <w:delText>2015</w:delText>
        </w:r>
        <w:r w:rsidR="006D067A" w:rsidDel="00B10FA1">
          <w:delText>)</w:delText>
        </w:r>
        <w:r w:rsidR="006D067A" w:rsidDel="00B10FA1">
          <w:fldChar w:fldCharType="begin" w:fldLock="1"/>
        </w:r>
        <w:r w:rsidR="0087352A" w:rsidDel="00B10FA1">
          <w:delInstrText>ADDIN CSL_CITATION {"citationItems":[{"id":"ITEM-1","itemData":{"author":[{"dropping-particle":"","family":"Yang","given":"Jian","non-dropping-particle":"","parse-names":false,"suffix":""},{"dropping-particle":"","family":"Bakshi","given":"Andrew","non-dropping-particle":"","parse-names":false,"suffix":""},{"dropping-particle":"","family":"Zhu","given":"Zhihong","non-dropping-particle":"","parse-names":false,"suffix":""},{"dropping-particle":"","family":"Hemani","given":"Gibran","non-dropping-particle":"","parse-names":false,"suffix":""},{"dropping-particle":"","family":"Vinkhuyzen","given":"Anna A E","non-dropping-particle":"","parse-names":false,"suffix":""},{"dropping-particle":"","family":"Lee","given":"Sang Hong","non-dropping-particle":"","parse-names":false,"suffix":""},{"dropping-particle":"","family":"Robinson","given":"Matthew R","non-dropping-particle":"","parse-names":false,"suffix":""},{"dropping-particle":"","family":"Perry","given":"John R B","non-dropping-particle":"","parse-names":false,"suffix":""},{"dropping-particle":"","family":"Nolte","given":"Ilja M","non-dropping-particle":"","parse-names":false,"suffix":""},{"dropping-particle":"V","family":"Vliet-Ostaptchouk","given":"Jana","non-dropping-particle":"van","parse-names":false,"suffix":""},{"dropping-particle":"","family":"others","given":"","non-dropping-particle":"","parse-names":false,"suffix":""}],"container-title":"Nature genetics","id":"ITEM-1","issued":{"date-parts":[["2015"]]},"publisher":"Nature Publishing Group","title":"Genetic variance estimation with imputed variants finds negligible missing heritability for human height and body mass index","type":"article-journal"},"uris":["http://www.mendeley.com/documents/?uuid=8332baeb-bee3-45ea-b442-c62668fe5b5b"]}],"mendeley":{"formattedCitation":"&lt;sup&gt;16&lt;/sup&gt;","plainTextFormattedCitation":"16","previouslyFormattedCitation":"&lt;sup&gt;16&lt;/sup&gt;"},"properties":{"noteIndex":0},"schema":"https://github.com/citation-style-language/schema/raw/master/csl-citation.json"}</w:delInstrText>
        </w:r>
        <w:r w:rsidR="006D067A" w:rsidDel="00B10FA1">
          <w:fldChar w:fldCharType="separate"/>
        </w:r>
        <w:r w:rsidR="009A127E" w:rsidRPr="009A127E" w:rsidDel="00B10FA1">
          <w:rPr>
            <w:noProof/>
            <w:vertAlign w:val="superscript"/>
          </w:rPr>
          <w:delText>16</w:delText>
        </w:r>
        <w:r w:rsidR="006D067A" w:rsidDel="00B10FA1">
          <w:fldChar w:fldCharType="end"/>
        </w:r>
        <w:r w:rsidR="00B37331" w:rsidDel="00B10FA1">
          <w:delText xml:space="preserve"> using whole</w:delText>
        </w:r>
        <w:r w:rsidR="00336F62" w:rsidDel="00B10FA1">
          <w:delText>-</w:delText>
        </w:r>
        <w:r w:rsidR="00B37331" w:rsidDel="00B10FA1">
          <w:delText>genome sequence</w:delText>
        </w:r>
        <w:r w:rsidR="00336F62" w:rsidDel="00B10FA1">
          <w:delText xml:space="preserve"> (WGS)</w:delText>
        </w:r>
        <w:r w:rsidR="00B37331" w:rsidDel="00B10FA1">
          <w:delText xml:space="preserve"> data from the UK10K project</w:delText>
        </w:r>
        <w:r w:rsidR="006D067A" w:rsidDel="00B10FA1">
          <w:fldChar w:fldCharType="begin" w:fldLock="1"/>
        </w:r>
        <w:r w:rsidR="0087352A" w:rsidDel="00B10FA1">
          <w:delInstrText>ADDIN CSL_CITATION {"citationItems":[{"id":"ITEM-1","itemData":{"DOI":"10.1038/nature14962","ISSN":"0028-0836","author":[{"dropping-particle":"","family":"Walter","given":"Klaudia","non-dropping-particle":"","parse-names":false,"suffix":""},{"dropping-particle":"","family":"Min","given":"Josine L.","non-dropping-particle":"","parse-names":false,"suffix":""},{"dropping-particle":"","family":"Huang","given":"Jie","non-dropping-particle":"","parse-names":false,"suffix":""},{"dropping-particle":"","family":"Crooks","given":"Lucy","non-dropping-particle":"","parse-names":false,"suffix":""},{"dropping-particle":"","family":"Memari","given":"Yasin","non-dropping-particle":"","parse-names":false,"suffix":""},{"dropping-particle":"","family":"McCarthy","given":"Shane","non-dropping-particle":"","parse-names":false,"suffix":""},{"dropping-particle":"","family":"Perry","given":"John R. B.","non-dropping-particle":"","parse-names":false,"suffix":""},{"dropping-particle":"","family":"Xu","given":"ChangJiang","non-dropping-particle":"","parse-names":false,"suffix":""},{"dropping-particle":"","family":"Futema","given":"Marta","non-dropping-particle":"","parse-names":false,"suffix":""},{"dropping-particle":"","family":"Lawson","given":"Daniel","non-dropping-particle":"","parse-names":false,"suffix":""},{"dropping-particle":"","family":"Iotchkova","given":"Valentina","non-dropping-particle":"","parse-names":false,"suffix":""},{"dropping-particle":"","family":"Schiffels","given":"Stephan","non-dropping-particle":"","parse-names":false,"suffix":""},{"dropping-particle":"","family":"Hendricks","given":"Audrey E.","non-dropping-particle":"","parse-names":false,"suffix":""},{"dropping-particle":"","family":"Danecek","given":"Petr","non-dropping-particle":"","parse-names":false,"suffix":""},{"dropping-particle":"","family":"Li","given":"Rui","non-dropping-particle":"","parse-names":false,"suffix":""},{"dropping-particle":"","family":"Floyd","given":"James","non-dropping-particle":"","parse-names":false,"suffix":""},{"dropping-particle":"V.","family":"Wain","given":"Louise","non-dropping-particle":"","parse-names":false,"suffix":""},{"dropping-particle":"","family":"Barroso","given":"Inês","non-dropping-particle":"","parse-names":false,"suffix":""},{"dropping-particle":"","family":"Humphries","given":"Steve E.","non-dropping-particle":"","parse-names":false,"suffix":""},{"dropping-particle":"","family":"Hurles","given":"Matthew E.","non-dropping-particle":"","parse-names":false,"suffix":""},{"dropping-particle":"","family":"Zeggini","given":"Eleftheria","non-dropping-particle":"","parse-names":false,"suffix":""},{"dropping-particle":"","family":"Barrett","given":"Jeffrey C.","non-dropping-particle":"","parse-names":false,"suffix":""},{"dropping-particle":"","family":"Plagnol","given":"Vincent","non-dropping-particle":"","parse-names":false,"suffix":""},{"dropping-particle":"","family":"Brent Richards","given":"J.","non-dropping-particle":"","parse-names":false,"suffix":""},{"dropping-particle":"","family":"Greenwood","given":"Celia M. T.","non-dropping-particle":"","parse-names":false,"suffix":""},{"dropping-particle":"","family":"Timpson","given":"Nicholas J.","non-dropping-particle":"","parse-names":false,"suffix":""},{"dropping-particle":"","family":"Durbin","given":"Richard","non-dropping-particle":"","parse-names":false,"suffix":""},{"dropping-particle":"","family":"Soranzo","given":"Nicole","non-dropping-particle":"","parse-names":false,"suffix":""},{"dropping-particle":"","family":"Bala","given":"Senduran","non-dropping-particle":"","parse-names":false,"suffix":""},{"dropping-particle":"","family":"Clapham","given":"Peter","non-dropping-particle":"","parse-names":false,"suffix":""},{"dropping-particle":"","family":"Coates","given":"Guy","non-dropping-particle":"","parse-names":false,"suffix":""},{"dropping-particle":"","family":"Cox","given":"Tony","non-dropping-particle":"","parse-names":false,"suffix":""},{"dropping-particle":"","family":"Daly","given":"Allan","non-dropping-particle":"","parse-names":false,"suffix":""},{"dropping-particle":"","family":"Danecek","given":"Petr","non-dropping-particle":"","parse-names":false,"suffix":""},{"dropping-particle":"","family":"Du","given":"Yuanping","non-dropping-particle":"","parse-names":false,"suffix":""},{"dropping-particle":"","family":"Durbin","given":"Richard","non-dropping-particle":"","parse-names":false,"suffix":""},{"dropping-particle":"","family":"Edkins","given":"Sarah","non-dropping-particle":"","parse-names":false,"suffix":""},{"dropping-particle":"","family":"Ellis","given":"Peter","non-dropping-particle":"","parse-names":false,"suffix":""},{"dropping-particle":"","family":"Flicek","given":"Paul","non-dropping-particle":"","parse-names":false,"suffix":""},{"dropping-particle":"","family":"Guo","given":"Xiaosen","non-dropping-particle":"","parse-names":false,"suffix":""},{"dropping-particle":"","family":"Guo","given":"Xueqin","non-dropping-particle":"","parse-names":false,"suffix":""},{"dropping-particle":"","family":"Huang","given":"Liren","non-dropping-particle":"","parse-names":false,"suffix":""},{"dropping-particle":"","family":"Jackson","given":"David K.","non-dropping-particle":"","parse-names":false,"suffix":""},{"dropping-particle":"","family":"Joyce","given":"Chris","non-dropping-particle":"","parse-names":false,"suffix":""},{"dropping-particle":"","family":"Keane","given":"Thomas","non-dropping-particle":"","parse-names":false,"suffix":""},{"dropping-particle":"","family":"Kolb-Kokocinski","given":"Anja","non-dropping-particle":"","parse-names":false,"suffix":""},{"dropping-particle":"","family":"Langford","given":"Cordelia","non-dropping-particle":"","parse-names":false,"suffix":""},{"dropping-particle":"","family":"Li","given":"Yingrui","non-dropping-particle":"","parse-names":false,"suffix":""},{"dropping-particle":"","family":"Liang","given":"Jieqin","non-dropping-particle":"","parse-names":false,"suffix":""},{"dropping-particle":"","family":"Lin","given":"Hong","non-dropping-particle":"","parse-names":false,"suffix":""},{"dropping-particle":"","family":"Liu","given":"Ryan","non-dropping-particle":"","parse-names":false,"suffix":""},{"dropping-particle":"","family":"Maslen","given":"John","non-dropping-particle":"","parse-names":false,"suffix":""},{"dropping-particle":"","family":"McCarthy","given":"Shane","non-dropping-particle":"","parse-names":false,"suffix":""},{"dropping-particle":"","family":"Muddyman","given":"Dawn","non-dropping-particle":"","parse-names":false,"suffix":""},{"dropping-particle":"","family":"Quail","given":"Michael A.","non-dropping-particle":"","parse-names":false,"suffix":""},{"dropping-particle":"","family":"Stalker","given":"Jim","non-dropping-particle":"","parse-names":false,"suffix":""},{"dropping-particle":"","family":"Sun","given":"Jianping","non-dropping-particle":"","parse-names":false,"suffix":""},{"dropping-particle":"","family":"Tian","given":"Jing","non-dropping-particle":"","parse-names":false,"suffix":""},{"dropping-particle":"","family":"Wang","given":"Guangbiao","non-dropping-particle":"","parse-names":false,"suffix":""},{"dropping-particle":"","family":"Wang","given":"Jun","non-dropping-particle":"","parse-names":false,"suffix":""},{"dropping-particle":"","family":"Wang","given":"Yu","non-dropping-particle":"","parse-names":false,"suffix":""},{"dropping-particle":"","family":"Wong","given":"Kim","non-dropping-particle":"","parse-names":false,"suffix":""},{"dropping-particle":"","family":"Zhang","given":"Pingbo","non-dropping-particle":"","parse-names":false,"suffix":""},{"dropping-particle":"","family":"Barroso","given":"Inês","non-dropping-particle":"","parse-names":false,"suffix":""},{"dropping-particle":"","family":"Birney","given":"Ewan","non-dropping-particle":"","parse-names":false,"suffix":""},{"dropping-particle":"","family":"Boustred","given":"Chris","non-dropping-particle":"","parse-names":false,"suffix":""},{"dropping-particle":"","family":"Chen","given":"Lu","non-dropping-particle":"","parse-names":false,"suffix":""},{"dropping-particle":"","family":"Clement","given":"Gail","non-dropping-particle":"","parse-names":false,"suffix":""},{"dropping-particle":"","family":"Cocca","given":"Massimiliano","non-dropping-particle":"","parse-names":false,"suffix":""},{"dropping-particle":"","family":"Danecek","given":"Petr","non-dropping-particle":"","parse-names":false,"suffix":""},{"dropping-particle":"","family":"Davey Smith","given":"George","non-dropping-particle":"","parse-names":false,"suffix":""},{"dropping-particle":"","family":"Day","given":"Ian N. M.","non-dropping-particle":"","parse-names":false,"suffix":""},{"dropping-particle":"","family":"Day-Williams","given":"Aaron","non-dropping-particle":"","parse-names":false,"suffix":""},{"dropping-particle":"","family":"Down","given":"Thomas","non-dropping-particle":"","parse-names":false,"suffix":""},{"dropping-particle":"","family":"Dunham","given":"Ian","non-dropping-particle":"","parse-names":false,"suffix":""},{"dropping-particle":"","family":"Durbin","given":"Richard","non-dropping-particle":"","parse-names":false,"suffix":""},{"dropping-particle":"","family":"Evans","given":"David M.","non-dropping-particle":"","parse-names":false,"suffix":""},{"dropping-particle":"","family":"Gaunt","given":"Tom R.","non-dropping-particle":"","parse-names":false,"suffix":""},{"dropping-particle":"","family":"Geihs","given":"Matthias","non-dropping-particle":"","parse-names":false,"suffix":""},{"dropping-particle":"","family":"Greenwood","given":"Celia M. T.","non-dropping-particle":"","parse-names":false,"suffix":""},{"dropping-particle":"","family":"Hart","given":"Deborah","non-dropping-particle":"","parse-names":false,"suffix":""},{"dropping-particle":"","family":"Hendricks","given":"Audrey E.","non-dropping-particle":"","parse-names":false,"suffix":""},{"dropping-particle":"","family":"Howie","given":"Bryan","non-dropping-particle":"","parse-names":false,"suffix":""},{"dropping-particle":"","family":"Huang","given":"Jie","non-dropping-particle":"","parse-names":false,"suffix":""},{"dropping-particle":"","family":"Hubbard","given":"Tim","non-dropping-particle":"","parse-names":false,"suffix":""},{"dropping-particle":"","family":"Hysi","given":"Pirro","non-dropping-particle":"","parse-names":false,"suffix":""},{"dropping-particle":"","family":"Iotchkova","given":"Valentina","non-dropping-particle":"","parse-names":false,"suffix":""},{"dropping-particle":"","family":"Jamshidi","given":"Yalda","non-dropping-particle":"","parse-names":false,"suffix":""},{"dropping-particle":"","family":"Karczewski","given":"Konrad J.","non-dropping-particle":"","parse-names":false,"suffix":""},{"dropping-particle":"","family":"Kemp","given":"John P.","non-dropping-particle":"","parse-names":false,"suffix":""},{"dropping-particle":"","family":"Lachance","given":"Genevieve","non-dropping-particle":"","parse-names":false,"suffix":""},{"dropping-particle":"","family":"Lawson","given":"Daniel","non-dropping-particle":"","parse-names":false,"suffix":""},{"dropping-particle":"","family":"Lek","given":"Monkol","non-dropping-particle":"","parse-names":false,"suffix":""},{"dropping-particle":"","family":"Lopes","given":"Margarida","non-dropping-particle":"","parse-names":false,"suffix":""},{"dropping-particle":"","family":"MacArthur","given":"Daniel G.","non-dropping-particle":"","parse-names":false,"suffix":""},{"dropping-particle":"","family":"Marchini","given":"Jonathan","non-dropping-particle":"","parse-names":false,"suffix":""},{"dropping-particle":"","family":"Mangino","given":"Massimo","non-dropping-particle":"","parse-names":false,"suffix":""},{"dropping-particle":"","family":"Mathieson","given":"Iain","non-dropping-particle":"","parse-names":false,"suffix":""},{"dropping-particle":"","family":"McCarthy","given":"Shane","non-dropping-particle":"","parse-names":false,"suffix":""},{"dropping-particle":"","family":"Memari","given":"Yasin","non-dropping-particle":"","parse-names":false,"suffix":""},{"dropping-particle":"","family":"Metrustry","given":"Sarah","non-dropping-particle":"","parse-names":false,"suffix":""},{"dropping-particle":"","family":"Min","given":"Josine L.","non-dropping-particle":"","parse-names":false,"suffix":""},{"dropping-particle":"","family":"Moayyeri","given":"Alireza","non-dropping-particle":"","parse-names":false,"suffix":""},{"dropping-particle":"","family":"Muddyman","given":"Dawn","non-dropping-particle":"","parse-names":false,"suffix":""},{"dropping-particle":"","family":"Northstone","given":"Kate","non-dropping-particle":"","parse-names":false,"suffix":""},{"dropping-particle":"","family":"Panoutsopoulou","given":"Kalliope","non-dropping-particle":"","parse-names":false,"suffix":""},{"dropping-particle":"","family":"Paternoster","given":"Lavinia","non-dropping-particle":"","parse-names":false,"suffix":""},{"dropping-particle":"","family":"Perry","given":"John R. B.","non-dropping-particle":"","parse-names":false,"suffix":""},{"dropping-particle":"","family":"Quaye","given":"Lydia","non-dropping-particle":"","parse-names":false,"suffix":""},{"dropping-particle":"","family":"Brent Richards","given":"J.","non-dropping-particle":"","parse-names":false,"suffix":""},{"dropping-particle":"","family":"Ring","given":"Susan","non-dropping-particle":"","parse-names":false,"suffix":""},{"dropping-particle":"","family":"Ritchie","given":"Graham R. S.","non-dropping-particle":"","parse-names":false,"suffix":""},{"dropping-particle":"","family":"Schiffels","given":"Stephan","non-dropping-particle":"","parse-names":false,"suffix":""},{"dropping-particle":"","family":"Shihab","given":"Hashem A.","non-dropping-particle":"","parse-names":false,"suffix":""},{"dropping-particle":"","family":"Shin","given":"So-Youn","non-dropping-particle":"","parse-names":false,"suffix":""},{"dropping-particle":"","family":"Small","given":"Kerrin S.","non-dropping-particle":"","parse-names":false,"suffix":""},{"dropping-particle":"","family":"Soler Artigas","given":"María","non-dropping-particle":"","parse-names":false,"suffix":""},{"dropping-particle":"","family":"Soranzo","given":"Nicole","non-dropping-particle":"","parse-names":false,"suffix":""},{"dropping-particle":"","family":"Southam","given":"Lorraine","non-dropping-particle":"","parse-names":false,"suffix":""},{"dropping-particle":"","family":"Spector","given":"Timothy D.","non-dropping-particle":"","parse-names":false,"suffix":""},{"dropping-particle":"","family":"St Pourcain","given":"Beate","non-dropping-particle":"","parse-names":false,"suffix":""},{"dropping-particle":"","family":"Surdulescu","given":"Gabriela","non-dropping-particle":"","parse-names":false,"suffix":""},{"dropping-particle":"","family":"Tachmazidou","given":"Ioanna","non-dropping-particle":"","parse-names":false,"suffix":""},{"dropping-particle":"","family":"Timpson","given":"Nicholas J.","non-dropping-particle":"","parse-names":false,"suffix":""},{"dropping-particle":"","family":"Tobin","given":"Martin D.","non-dropping-particle":"","parse-names":false,"suffix":""},{"dropping-particle":"","family":"Valdes","given":"Ana M.","non-dropping-particle":"","parse-names":false,"suffix":""},{"dropping-particle":"","family":"Visscher","given":"Peter M.","non-dropping-particle":"","parse-names":false,"suffix":""},{"dropping-particle":"V.","family":"Wain","given":"Louise","non-dropping-particle":"","parse-names":false,"suffix":""},{"dropping-particle":"","family":"Walter","given":"Klaudia","non-dropping-particle":"","parse-names":false,"suffix":""},{"dropping-particle":"","family":"Ward","given":"Kirsten","non-dropping-particle":"","parse-names":false,"suffix":""},{"dropping-particle":"","family":"Wilson","given":"Scott G.","non-dropping-particle":"","parse-names":false,"suffix":""},{"dropping-particle":"","family":"Wong","given":"Kim","non-dropping-particle":"","parse-names":false,"suffix":""},{"dropping-particle":"","family":"Yang","given":"Jian","non-dropping-particle":"","parse-names":false,"suffix":""},{"dropping-particle":"","family":"Zeggini","given":"Eleftheria","non-dropping-particle":"","parse-names":false,"suffix":""},{"dropping-particle":"","family":"Zhang","given":"Feng","non-dropping-particle":"","parse-names":false,"suffix":""},{"dropping-particle":"","family":"Zheng","given":"Hou-Feng","non-dropping-particle":"","parse-names":false,"suffix":""},{"dropping-particle":"","family":"Anney","given":"Richard","non-dropping-particle":"","parse-names":false,"suffix":""},{"dropping-particle":"","family":"Ayub","given":"Muhammad","non-dropping-particle":"","parse-names":false,"suffix":""},{"dropping-particle":"","family":"Barrett","given":"Jeffrey C.","non-dropping-particle":"","parse-names":false,"suffix":""},{"dropping-particle":"","family":"Blackwood","given":"Douglas","non-dropping-particle":"","parse-names":false,"suffix":""},{"dropping-particle":"","family":"Bolton","given":"Patrick F.","non-dropping-particle":"","parse-names":false,"suffix":""},{"dropping-particle":"","family":"Breen","given":"Gerome","non-dropping-particle":"","parse-names":false,"suffix":""},{"dropping-particle":"","family":"Collier","given":"David A.","non-dropping-particle":"","parse-names":false,"suffix":""},{"dropping-particle":"","family":"Craddock","given":"Nick","non-dropping-particle":"","parse-names":false,"suffix":""},{"dropping-particle":"","family":"Crooks","given":"Lucy","non-dropping-particle":"","parse-names":false,"suffix":""},{"dropping-particle":"","family":"Curran","given":"Sarah","non-dropping-particle":"","parse-names":false,"suffix":""},{"dropping-particle":"","family":"Curtis","given":"David","non-dropping-particle":"","parse-names":false,"suffix":""},{"dropping-particle":"","family":"Durbin","given":"Richard","non-dropping-particle":"","parse-names":false,"suffix":""},{"dropping-particle":"","family":"Gallagher","given":"Louise","non-dropping-particle":"","parse-names":false,"suffix":""},{"dropping-particle":"","family":"Geschwind","given":"Daniel","non-dropping-particle":"","parse-names":false,"suffix":""},{"dropping-particle":"","family":"Gurling","given":"Hugh","non-dropping-particle":"","parse-names":false,"suffix":""},{"dropping-particle":"","family":"Holmans","given":"Peter","non-dropping-particle":"","parse-names":false,"suffix":""},{"dropping-particle":"","family":"Lee","given":"Irene","non-dropping-particle":"","parse-names":false,"suffix":""},{"dropping-particle":"","family":"Lönnqvist","given":"Jouko","non-dropping-particle":"","parse-names":false,"suffix":""},{"dropping-particle":"","family":"McCarthy","given":"Shane","non-dropping-particle":"","parse-names":false,"suffix":""},{"dropping-particle":"","family":"McGuffin","given":"Peter","non-dropping-particle":"","parse-names":false,"suffix":""},{"dropping-particle":"","family":"McIntosh","given":"Andrew M.","non-dropping-particle":"","parse-names":false,"suffix":""},{"dropping-particle":"","family":"McKechanie","given":"Andrew G.","non-dropping-particle":"","parse-names":false,"suffix":""},{"dropping-particle":"","family":"McQuillin","given":"Andrew","non-dropping-particle":"","parse-names":false,"suffix":""},{"dropping-particle":"","family":"Morris","given":"James","non-dropping-particle":"","parse-names":false,"suffix":""},{"dropping-particle":"","family":"Muddyman","given":"Dawn","non-dropping-particle":"","parse-names":false,"suffix":""},{"dropping-particle":"","family":"O'Donovan","given":"Michael C.","non-dropping-particle":"","parse-names":false,"suffix":""},{"dropping-particle":"","family":"Owen","given":"Michael J.","non-dropping-particle":"","parse-names":false,"suffix":""},{"dropping-particle":"","family":"Palotie","given":"Aarno","non-dropping-particle":"","parse-names":false,"suffix":""},{"dropping-particle":"","family":"Parr","given":"Jeremy R.","non-dropping-particle":"","parse-names":false,"suffix":""},{"dropping-particle":"","family":"Paunio","given":"Tiina","non-dropping-particle":"","parse-names":false,"suffix":""},{"dropping-particle":"","family":"Pietilainen","given":"Olli","non-dropping-particle":"","parse-names":false,"suffix":""},{"dropping-particle":"","family":"Rehnström","given":"Karola","non-dropping-particle":"","parse-names":false,"suffix":""},{"dropping-particle":"","family":"Sharp","given":"Sally I.","non-dropping-particle":"","parse-names":false,"suffix":""},{"dropping-particle":"","family":"Skuse","given":"David","non-dropping-particle":"","parse-names":false,"suffix":""},{"dropping-particle":"","family":"St Clair","given":"David","non-dropping-particle":"","parse-names":false,"suffix":""},{"dropping-particle":"","family":"Suvisaari","given":"Jaana","non-dropping-particle":"","parse-names":false,"suffix":""},{"dropping-particle":"","family":"Walters","given":"James T. R.","non-dropping-particle":"","parse-names":false,"suffix":""},{"dropping-particle":"","family":"Williams","given":"Hywel J.","non-dropping-particle":"","parse-names":false,"suffix":""},{"dropping-particle":"","family":"Barroso","given":"Inês","non-dropping-particle":"","parse-names":false,"suffix":""},{"dropping-particle":"","family":"Bochukova","given":"Elena","non-dropping-particle":"","parse-names":false,"suffix":""},{"dropping-particle":"","family":"Bounds","given":"Rebecca","non-dropping-particle":"","parse-names":false,"suffix":""},{"dropping-particle":"","family":"Dominiczak","given":"Anna","non-dropping-particle":"","parse-names":false,"suffix":""},{"dropping-particle":"","family":"Durbin","given":"Richard","non-dropping-particle":"","parse-names":false,"suffix":""},{"dropping-particle":"","family":"Farooqi","given":"I. Sadaf","non-dropping-particle":"","parse-names":false,"suffix":""},{"dropping-particle":"","family":"Hendricks","given":"Audrey E.","non-dropping-particle":"","parse-names":false,"suffix":""},{"dropping-particle":"","family":"Keogh","given":"Julia","non-dropping-particle":"","parse-names":false,"suffix":""},{"dropping-particle":"","family":"Marenne","given":"Gaëlle","non-dropping-particle":"","parse-names":false,"suffix":""},{"dropping-particle":"","family":"McCarthy","given":"Shane","non-dropping-particle":"","parse-names":false,"suffix":""},{"dropping-particle":"","family":"Morris","given":"Andrew","non-dropping-particle":"","parse-names":false,"suffix":""},{"dropping-particle":"","family":"Muddyman","given":"Dawn","non-dropping-particle":"","parse-names":false,"suffix":""},{"dropping-particle":"","family":"O'Rahilly","given":"Stephen","non-dropping-particle":"","parse-names":false,"suffix":""},{"dropping-particle":"","family":"Porteous","given":"David J.","non-dropping-particle":"","parse-names":false,"suffix":""},{"dropping-particle":"","family":"Smith","given":"Blair H.","non-dropping-particle":"","parse-names":false,"suffix":""},{"dropping-particle":"","family":"Tachmazidou","given":"Ioanna","non-dropping-particle":"","parse-names":false,"suffix":""},{"dropping-particle":"","family":"Wheeler","given":"Eleanor","non-dropping-particle":"","parse-names":false,"suffix":""},{"dropping-particle":"","family":"Zeggini","given":"Eleftheria","non-dropping-particle":"","parse-names":false,"suffix":""},{"dropping-particle":"","family":"Turki","given":"Saeed","non-dropping-particle":"Al","parse-names":false,"suffix":""},{"dropping-particle":"","family":"Anderson","given":"Carl A.","non-dropping-particle":"","parse-names":false,"suffix":""},{"dropping-particle":"","family":"Antony","given":"Dinu","non-dropping-particle":"","parse-names":false,"suffix":""},{"dropping-particle":"","family":"Barroso","given":"Inês","non-dropping-particle":"","parse-names":false,"suffix":""},{"dropping-particle":"","family":"Beales","given":"Phil","non-dropping-particle":"","parse-names":false,"suffix":""},{"dropping-particle":"","family":"Bentham","given":"Jamie","non-dropping-particle":"","parse-names":false,"suffix":""},{"dropping-particle":"","family":"Bhattacharya","given":"Shoumo","non-dropping-particle":"","parse-names":false,"suffix":""},{"dropping-particle":"","family":"Calissano","given":"Mattia","non-dropping-particle":"","parse-names":false,"suffix":""},{"dropping-particle":"","family":"Carss","given":"Keren","non-dropping-particle":"","parse-names":false,"suffix":""},{"dropping-particle":"","family":"Chatterjee","given":"Krishna","non-dropping-particle":"","parse-names":false,"suffix":""},{"dropping-particle":"","family":"Cirak","given":"Sebahattin","non-dropping-particle":"","parse-names":false,"suffix":""},{"dropping-particle":"","family":"Cosgrove","given":"Catherine","non-dropping-particle":"","parse-names":false,"suffix":""},{"dropping-particle":"","family":"Durbin","given":"Richard","non-dropping-particle":"","parse-names":false,"suffix":""},{"dropping-particle":"","family":"Fitzpatrick","given":"David R.","non-dropping-particle":"","parse-names":false,"suffix":""},{"dropping-particle":"","family":"Floyd","given":"James","non-dropping-particle":"","parse-names":false,"suffix":""},{"dropping-particle":"","family":"Reghan Foley","given":"A.","non-dropping-particle":"","parse-names":false,"suffix":""},{"dropping-particle":"","family":"Franklin","given":"Christopher S.","non-dropping-particle":"","parse-names":false,"suffix":""},{"dropping-particle":"","family":"Futema","given":"Marta","non-dropping-particle":"","parse-names":false,"suffix":""},{"dropping-particle":"","family":"Grozeva","given":"Detelina","non-dropping-particle":"","parse-names":false,"suffix":""},{"dropping-particle":"","family":"Humphries","given":"Steve E.","non-dropping-particle":"","parse-names":false,"suffix":""},{"dropping-particle":"","family":"Hurles","given":"Matthew E.","non-dropping-particle":"","parse-names":false,"suffix":""},{"dropping-particle":"","family":"McCarthy","given":"Shane","non-dropping-particle":"","parse-names":false,"suffix":""},{"dropping-particle":"","family":"Mitchison","given":"Hannah M.","non-dropping-particle":"","parse-names":false,"suffix":""},{"dropping-particle":"","family":"Muddyman","given":"Dawn","non-dropping-particle":"","parse-names":false,"suffix":""},{"dropping-particle":"","family":"Muntoni","given":"Francesco","non-dropping-particle":"","parse-names":false,"suffix":""},{"dropping-particle":"","family":"O'Rahilly","given":"Stephen","non-dropping-particle":"","parse-names":false,"suffix":""},{"dropping-particle":"","family":"Onoufriadis","given":"Alexandros","non-dropping-particle":"","parse-names":false,"suffix":""},{"dropping-particle":"","family":"Parker","given":"Victoria","non-dropping-particle":"","parse-names":false,"suffix":""},{"dropping-particle":"","family":"Payne","given":"Felicity","non-dropping-particle":"","parse-names":false,"suffix":""},{"dropping-particle":"","family":"Plagnol","given":"Vincent","non-dropping-particle":"","parse-names":false,"suffix":""},{"dropping-particle":"","family":"Lucy Raymond","given":"F.","non-dropping-particle":"","parse-names":false,"suffix":""},{"dropping-particle":"","family":"Roberts","given":"Nicola","non-dropping-particle":"","parse-names":false,"suffix":""},{"dropping-particle":"","family":"Savage","given":"David B.","non-dropping-particle":"","parse-names":false,"suffix":""},{"dropping-particle":"","family":"Scambler","given":"Peter","non-dropping-particle":"","parse-names":false,"suffix":""},{"dropping-particle":"","family":"Schmidts","given":"Miriam","non-dropping-particle":"","parse-names":false,"suffix":""},{"dropping-particle":"","family":"Schoenmakers","given":"Nadia","non-dropping-particle":"","parse-names":false,"suffix":""},{"dropping-particle":"","family":"Semple","given":"Robert K.","non-dropping-particle":"","parse-names":false,"suffix":""},{"dropping-particle":"","family":"Serra","given":"Eva","non-dropping-particle":"","parse-names":false,"suffix":""},{"dropping-particle":"","family":"Spasic-Boskovic","given":"Olivera","non-dropping-particle":"","parse-names":false,"suffix":""},{"dropping-particle":"","family":"Stevens","given":"Elizabeth","non-dropping-particle":"","parse-names":false,"suffix":""},{"dropping-particle":"","family":"Kogelenberg","given":"Margriet","non-dropping-particle":"van","parse-names":false,"suffix":""},{"dropping-particle":"","family":"Vijayarangakannan","given":"Parthiban","non-dropping-particle":"","parse-names":false,"suffix":""},{"dropping-particle":"","family":"Walter","given":"Klaudia","non-dropping-particle":"","parse-names":false,"suffix":""},{"dropping-particle":"","family":"Williamson","given":"Kathleen A.","non-dropping-particle":"","parse-names":false,"suffix":""},{"dropping-particle":"","family":"Wilson","given":"Crispian","non-dropping-particle":"","parse-names":false,"suffix":""},{"dropping-particle":"","family":"Whyte","given":"Tamieka","non-dropping-particle":"","parse-names":false,"suffix":""},{"dropping-particle":"","family":"Ciampi","given":"Antonio","non-dropping-particle":"","parse-names":false,"suffix":""},{"dropping-particle":"","family":"Greenwood","given":"Celia M. T.","non-dropping-particle":"","parse-names":false,"suffix":""},{"dropping-particle":"","family":"Hendricks","given":"Audrey E.","non-dropping-particle":"","parse-names":false,"suffix":""},{"dropping-particle":"","family":"Li","given":"Rui","non-dropping-particle":"","parse-names":false,"suffix":""},{"dropping-particle":"","family":"Metrustry","given":"Sarah","non-dropping-particle":"","parse-names":false,"suffix":""},{"dropping-particle":"","family":"Oualkacha","given":"Karim","non-dropping-particle":"","parse-names":false,"suffix":""},{"dropping-particle":"","family":"Tachmazidou","given":"Ioanna","non-dropping-particle":"","parse-names":false,"suffix":""},{"dropping-particle":"","family":"Xu","given":"ChangJiang","non-dropping-particle":"","parse-names":false,"suffix":""},{"dropping-particle":"","family":"Zeggini","given":"Eleftheria","non-dropping-particle":"","parse-names":false,"suffix":""},{"dropping-particle":"","family":"Bobrow","given":"Martin","non-dropping-particle":"","parse-names":false,"suffix":""},{"dropping-particle":"","family":"Bolton","given":"Patrick F.","non-dropping-particle":"","parse-names":false,"suffix":""},{"dropping-particle":"","family":"Durbin","given":"Richard","non-dropping-particle":"","parse-names":false,"suffix":""},{"dropping-particle":"","family":"Fitzpatrick","given":"David R.","non-dropping-particle":"","parse-names":false,"suffix":""},{"dropping-particle":"","family":"Griffin","given":"Heathe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Kent","given":"Alastair","non-dropping-particle":"","parse-names":false,"suffix":""},{"dropping-particle":"","family":"Muddyman","given":"Dawn","non-dropping-particle":"","parse-names":false,"suffix":""},{"dropping-particle":"","family":"Muntoni","given":"Francesco","non-dropping-particle":"","parse-names":false,"suffix":""},{"dropping-particle":"","family":"Lucy Raymond","given":"F.","non-dropping-particle":"","parse-names":false,"suffix":""},{"dropping-particle":"","family":"Semple","given":"Robert K.","non-dropping-particle":"","parse-names":false,"suffix":""},{"dropping-particle":"","family":"Smee","given":"Carol","non-dropping-particle":"","parse-names":false,"suffix":""},{"dropping-particle":"","family":"Spector","given":"Timothy D.","non-dropping-particle":"","parse-names":false,"suffix":""},{"dropping-particle":"","family":"Timpson","given":"Nicholas J.","non-dropping-particle":"","parse-names":false,"suffix":""},{"dropping-particle":"","family":"Charlton","given":"Ruth","non-dropping-particle":"","parse-names":false,"suffix":""},{"dropping-particle":"","family":"Ekong","given":"Rosemary","non-dropping-particle":"","parse-names":false,"suffix":""},{"dropping-particle":"","family":"Futema","given":"Marta","non-dropping-particle":"","parse-names":false,"suffix":""},{"dropping-particle":"","family":"Humphries","given":"Steve E.","non-dropping-particle":"","parse-names":false,"suffix":""},{"dropping-particle":"","family":"Khawaja","given":"Farrah","non-dropping-particle":"","parse-names":false,"suffix":""},{"dropping-particle":"","family":"Lopes","given":"Luis R.","non-dropping-particle":"","parse-names":false,"suffix":""},{"dropping-particle":"","family":"Migone","given":"Nicola","non-dropping-particle":"","parse-names":false,"suffix":""},{"dropping-particle":"","family":"Payne","given":"Stewart J.","non-dropping-particle":"","parse-names":false,"suffix":""},{"dropping-particle":"","family":"Plagnol","given":"Vincent","non-dropping-particle":"","parse-names":false,"suffix":""},{"dropping-particle":"","family":"Pollitt","given":"Rebecca C.","non-dropping-particle":"","parse-names":false,"suffix":""},{"dropping-particle":"","family":"Povey","given":"Sue","non-dropping-particle":"","parse-names":false,"suffix":""},{"dropping-particle":"","family":"Ridout","given":"Cheryl K.","non-dropping-particle":"","parse-names":false,"suffix":""},{"dropping-particle":"","family":"Robinson","given":"Rachel L.","non-dropping-particle":"","parse-names":false,"suffix":""},{"dropping-particle":"","family":"Scott","given":"Richard H.","non-dropping-particle":"","parse-names":false,"suffix":""},{"dropping-particle":"","family":"Shaw","given":"Adam","non-dropping-particle":"","parse-names":false,"suffix":""},{"dropping-particle":"","family":"Syrris","given":"Petros","non-dropping-particle":"","parse-names":false,"suffix":""},{"dropping-particle":"","family":"Taylor","given":"Rohan","non-dropping-particle":"","parse-names":false,"suffix":""},{"dropping-particle":"","family":"Vandersteen","given":"Anthony M.","non-dropping-particle":"","parse-names":false,"suffix":""},{"dropping-particle":"","family":"Barrett","given":"Jeffrey C.","non-dropping-particle":"","parse-names":false,"suffix":""},{"dropping-particle":"","family":"Barroso","given":"Inês","non-dropping-particle":"","parse-names":false,"suffix":""},{"dropping-particle":"","family":"Davey Smith","given":"George","non-dropping-particle":"","parse-names":false,"suffix":""},{"dropping-particle":"","family":"Durbin","given":"Richard","non-dropping-particle":"","parse-names":false,"suffix":""},{"dropping-particle":"","family":"Farooqi","given":"I. Sadaf","non-dropping-particle":"","parse-names":false,"suffix":""},{"dropping-particle":"","family":"Fitzpatrick","given":"David 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Langford","given":"Cordelia","non-dropping-particle":"","parse-names":false,"suffix":""},{"dropping-particle":"","family":"McCarthy","given":"Shane","non-dropping-particle":"","parse-names":false,"suffix":""},{"dropping-particle":"","family":"Muddyman","given":"Dawn","non-dropping-particle":"","parse-names":false,"suffix":""},{"dropping-particle":"","family":"Owen","given":"Michael J.","non-dropping-particle":"","parse-names":false,"suffix":""},{"dropping-particle":"","family":"Palotie","given":"Aarno","non-dropping-particle":"","parse-names":false,"suffix":""},{"dropping-particle":"","family":"Brent Richards","given":"J.","non-dropping-particle":"","parse-names":false,"suffix":""},{"dropping-particle":"","family":"Soranzo","given":"Nicole","non-dropping-particle":"","parse-names":false,"suffix":""},{"dropping-particle":"","family":"Spector","given":"Timothy D.","non-dropping-particle":"","parse-names":false,"suffix":""},{"dropping-particle":"","family":"Stalker","given":"Jim","non-dropping-particle":"","parse-names":false,"suffix":""},{"dropping-particle":"","family":"Timpson","given":"Nicholas J.","non-dropping-particle":"","parse-names":false,"suffix":""},{"dropping-particle":"","family":"Zeggini","given":"Eleftheria","non-dropping-particle":"","parse-names":false,"suffix":""},{"dropping-particle":"","family":"Amuzu","given":"Antoinette","non-dropping-particle":"","parse-names":false,"suffix":""},{"dropping-particle":"","family":"Pablo Casas","given":"Juan","non-dropping-particle":"","parse-names":false,"suffix":""},{"dropping-particle":"","family":"Chambers","given":"John C.","non-dropping-particle":"","parse-names":false,"suffix":""},{"dropping-particle":"","family":"Cocca","given":"Massimiliano","non-dropping-particle":"","parse-names":false,"suffix":""},{"dropping-particle":"","family":"Dedoussis","given":"George","non-dropping-particle":"","parse-names":false,"suffix":""},{"dropping-particle":"","family":"Gambaro","given":"Giovanni","non-dropping-particle":"","parse-names":false,"suffix":""},{"dropping-particle":"","family":"Gasparini","given":"Paolo","non-dropping-particle":"","parse-names":false,"suffix":""},{"dropping-particle":"","family":"Gaunt","given":"Tom R.","non-dropping-particle":"","parse-names":false,"suffix":""},{"dropping-particle":"","family":"Huang","given":"Jie","non-dropping-particle":"","parse-names":false,"suffix":""},{"dropping-particle":"","family":"Iotchkova","given":"Valentina","non-dropping-particle":"","parse-names":false,"suffix":""},{"dropping-particle":"","family":"Isaacs","given":"Aaron","non-dropping-particle":"","parse-names":false,"suffix":""},{"dropping-particle":"","family":"Johnson","given":"Jon","non-dropping-particle":"","parse-names":false,"suffix":""},{"dropping-particle":"","family":"Kleber","given":"Marcus E.","non-dropping-particle":"","parse-names":false,"suffix":""},{"dropping-particle":"","family":"Kooner","given":"Jaspal S.","non-dropping-particle":"","parse-names":false,"suffix":""},{"dropping-particle":"","family":"Langenberg","given":"Claudia","non-dropping-particle":"","parse-names":false,"suffix":""},{"dropping-particle":"","family":"Luan","given":"Jian'an","non-dropping-particle":"","parse-names":false,"suffix":""},{"dropping-particle":"","family":"Malerba","given":"Giovanni","non-dropping-particle":"","parse-names":false,"suffix":""},{"dropping-particle":"","family":"März","given":"Winfried","non-dropping-particle":"","parse-names":false,"suffix":""},{"dropping-particle":"","family":"Matchan","given":"Angela","non-dropping-particle":"","parse-names":false,"suffix":""},{"dropping-particle":"","family":"Min","given":"Josine L.","non-dropping-particle":"","parse-names":false,"suffix":""},{"dropping-particle":"","family":"Morris","given":"Richard","non-dropping-particle":"","parse-names":false,"suffix":""},{"dropping-particle":"","family":"Nordestgaard","given":"Børge G.","non-dropping-particle":"","parse-names":false,"suffix":""},{"dropping-particle":"","family":"Benn","given":"Marianne","non-dropping-particle":"","parse-names":false,"suffix":""},{"dropping-particle":"","family":"Ring","given":"Susan","non-dropping-particle":"","parse-names":false,"suffix":""},{"dropping-particle":"","family":"Scott","given":"Robert A.","non-dropping-particle":"","parse-names":false,"suffix":""},{"dropping-particle":"","family":"Soranzo","given":"Nicole","non-dropping-particle":"","parse-names":false,"suffix":""},{"dropping-particle":"","family":"Southam","given":"Lorraine","non-dropping-particle":"","parse-names":false,"suffix":""},{"dropping-particle":"","family":"Timpson","given":"Nicholas J.","non-dropping-particle":"","parse-names":false,"suffix":""},{"dropping-particle":"","family":"Toniolo","given":"Daniela","non-dropping-particle":"","parse-names":false,"suffix":""},{"dropping-particle":"","family":"Traglia","given":"Michela","non-dropping-particle":"","parse-names":false,"suffix":""},{"dropping-particle":"","family":"Tybjaerg-Hansen","given":"Anne","non-dropping-particle":"","parse-names":false,"suffix":""},{"dropping-particle":"","family":"Duijn","given":"Cornelia M.","non-dropping-particle":"van","parse-names":false,"suffix":""},{"dropping-particle":"","family":"Leeuwen","given":"Elisabeth M.","non-dropping-particle":"van","parse-names":false,"suffix":""},{"dropping-particle":"","family":"Varbo","given":"Anette","non-dropping-particle":"","parse-names":false,"suffix":""},{"dropping-particle":"","family":"Whincup","given":"Peter","non-dropping-particle":"","parse-names":false,"suffix":""},{"dropping-particle":"","family":"Zaza","given":"Gianluigi","non-dropping-particle":"","parse-names":false,"suffix":""},{"dropping-particle":"","family":"Zeggini","given":"Eleftheria","non-dropping-particle":"","parse-names":false,"suffix":""},{"dropping-particle":"","family":"Zhang","given":"Weihua","non-dropping-particle":"","parse-names":false,"suffix":""}],"container-title":"Nature","id":"ITEM-1","issue":"7571","issued":{"date-parts":[["2015","9","14"]]},"page":"82-90","publisher":"Nature Research","title":"The UK10K project identifies rare variants in health and disease","type":"article-journal","volume":"526"},"uris":["http://www.mendeley.com/documents/?uuid=c894b858-7f16-30e4-a53c-557e37b0ef40"]}],"mendeley":{"formattedCitation":"&lt;sup&gt;19&lt;/sup&gt;","plainTextFormattedCitation":"19","previouslyFormattedCitation":"&lt;sup&gt;19&lt;/sup&gt;"},"properties":{"noteIndex":0},"schema":"https://github.com/citation-style-language/schema/raw/master/csl-citation.json"}</w:delInstrText>
        </w:r>
        <w:r w:rsidR="006D067A" w:rsidDel="00B10FA1">
          <w:fldChar w:fldCharType="separate"/>
        </w:r>
        <w:r w:rsidR="009A127E" w:rsidRPr="009A127E" w:rsidDel="00B10FA1">
          <w:rPr>
            <w:noProof/>
            <w:vertAlign w:val="superscript"/>
          </w:rPr>
          <w:delText>19</w:delText>
        </w:r>
        <w:r w:rsidR="006D067A" w:rsidDel="00B10FA1">
          <w:fldChar w:fldCharType="end"/>
        </w:r>
        <w:r w:rsidR="00B37331" w:rsidDel="00B10FA1">
          <w:delText xml:space="preserve">. We randomly sampled a sequence variant on chromosome </w:delText>
        </w:r>
        <w:r w:rsidR="00770080" w:rsidDel="00B10FA1">
          <w:delText>21</w:delText>
        </w:r>
        <w:r w:rsidR="00B37331" w:rsidDel="00B10FA1">
          <w:delText xml:space="preserve"> as the causal variant and generated the phenotype based on the additive model described in the ALSPAC simulation above.</w:delText>
        </w:r>
        <w:r w:rsidR="00336F62" w:rsidDel="00B10FA1">
          <w:delText xml:space="preserve"> We varied the variance explained by the causal variant from </w:delText>
        </w:r>
        <w:r w:rsidR="00770080" w:rsidDel="00B10FA1">
          <w:delText>2</w:delText>
        </w:r>
        <w:r w:rsidR="00336F62" w:rsidDel="00B10FA1">
          <w:delText xml:space="preserve">% to </w:delText>
        </w:r>
        <w:r w:rsidR="00770080" w:rsidDel="00B10FA1">
          <w:delText>80</w:delText>
        </w:r>
        <w:r w:rsidR="00336F62" w:rsidDel="00B10FA1">
          <w:delText xml:space="preserve">% and repeated the simulation </w:delText>
        </w:r>
        <w:r w:rsidR="00770080" w:rsidDel="00B10FA1">
          <w:delText>540</w:delText>
        </w:r>
        <w:r w:rsidR="00336F62" w:rsidDel="00B10FA1">
          <w:delText xml:space="preserve"> times for each setting.</w:delText>
        </w:r>
        <w:r w:rsidR="00B37331" w:rsidDel="00B10FA1">
          <w:delText xml:space="preserve"> The analysis was performed using four</w:delText>
        </w:r>
        <w:r w:rsidR="00336F62" w:rsidDel="00B10FA1">
          <w:delText xml:space="preserve"> different</w:delText>
        </w:r>
        <w:r w:rsidR="00B37331" w:rsidDel="00B10FA1">
          <w:delText xml:space="preserve"> data sets</w:delText>
        </w:r>
        <w:r w:rsidR="00336F62" w:rsidDel="00B10FA1">
          <w:delText xml:space="preserve">: </w:delText>
        </w:r>
        <w:r w:rsidR="00B37331" w:rsidDel="00B10FA1">
          <w:delText xml:space="preserve">1) </w:delText>
        </w:r>
        <w:r w:rsidR="00336F62" w:rsidDel="00B10FA1">
          <w:delText xml:space="preserve">WGS data of </w:delText>
        </w:r>
        <w:r w:rsidR="00B37331" w:rsidDel="00B10FA1">
          <w:delText>a subset of variants in common with those on an Illumina CoreExome SNP array</w:delText>
        </w:r>
        <w:r w:rsidR="00336F62" w:rsidDel="00B10FA1">
          <w:delText>;</w:delText>
        </w:r>
        <w:r w:rsidR="00B37331" w:rsidDel="00B10FA1">
          <w:delText xml:space="preserve"> 2) data from imputing the CoreExome array genotypes to the HapMap 2 </w:delText>
        </w:r>
        <w:r w:rsidR="00336F62" w:rsidDel="00B10FA1">
          <w:delText>references</w:delText>
        </w:r>
        <w:r w:rsidR="002B59C8" w:rsidDel="00B10FA1">
          <w:fldChar w:fldCharType="begin" w:fldLock="1"/>
        </w:r>
        <w:r w:rsidR="0087352A" w:rsidDel="00B10FA1">
          <w:delInstrText>ADDIN CSL_CITATION {"citationItems":[{"id":"ITEM-1","itemData":{"DOI":"10.1038/nature06258","ISSN":"1476-4687","PMID":"17943122","abstract":"We describe the Phase II HapMap, which characterizes over 3.1 million human single nucleotide polymorphisms (SNPs) genotyped in 270 individuals from four geographically diverse populations and includes 25-35% of common SNP variation in the populations surveyed. The map is estimated to capture untyped common variation with an average maximum r2 of between 0.9 and 0.96 depending on population. We demonstrate that the current generation of commercial genome-wide genotyping products captures common Phase II SNPs with an average maximum r2 of up to 0.8 in African and up to 0.95 in non-African populations, and that potential gains in power in association studies can be obtained through imputation. These data also reveal novel aspects of the structure of linkage disequilibrium. We show that 10-30% of pairs of individuals within a population share at least one region of extended genetic identity arising from recent ancestry and that up to 1% of all common variants are untaggable, primarily because they lie within recombination hotspots. We show that recombination rates vary systematically around genes and between genes of different function. Finally, we demonstrate increased differentiation at non-synonymous, compared to synonymous, SNPs, resulting from systematic differences in the strength or efficacy of natural selection between populations.","author":[{"dropping-particle":"","family":"Frazer","given":"Kelly a","non-dropping-particle":"","parse-names":false,"suffix":""},{"dropping-particle":"","family":"Ballinger","given":"Dennis G","non-dropping-particle":"","parse-names":false,"suffix":""},{"dropping-particle":"","family":"Cox","given":"David R","non-dropping-particle":"","parse-names":false,"suffix":""},{"dropping-particle":"","family":"Hinds","given":"David a","non-dropping-particle":"","parse-names":false,"suffix":""},{"dropping-particle":"","family":"Stuve","given":"Laura L","non-dropping-particle":"","parse-names":false,"suffix":""},{"dropping-particle":"","family":"Gibbs","given":"Richard a","non-dropping-particle":"","parse-names":false,"suffix":""},{"dropping-particle":"","family":"Belmont","given":"John W","non-dropping-particle":"","parse-names":false,"suffix":""},{"dropping-particle":"","family":"Boudreau","given":"Andrew","non-dropping-particle":"","parse-names":false,"suffix":""},{"dropping-particle":"","family":"Hardenbol","given":"Paul","non-dropping-particle":"","parse-names":false,"suffix":""},{"dropping-particle":"","family":"Leal","given":"Suzanne M","non-dropping-particle":"","parse-names":false,"suffix":""},{"dropping-particle":"","family":"Pasternak","given":"Shiran","non-dropping-particle":"","parse-names":false,"suffix":""},{"dropping-particle":"","family":"Wheeler","given":"David a","non-dropping-particle":"","parse-names":false,"suffix":""},{"dropping-particle":"","family":"Willis","given":"Thomas D","non-dropping-particle":"","parse-names":false,"suffix":""},{"dropping-particle":"","family":"Yu","given":"Fuli","non-dropping-particle":"","parse-names":false,"suffix":""},{"dropping-particle":"","family":"Yang","given":"Huanming","non-dropping-particle":"","parse-names":false,"suffix":""},{"dropping-particle":"","family":"Zeng","given":"Changqing","non-dropping-particle":"","parse-names":false,"suffix":""},{"dropping-particle":"","family":"Gao","given":"Yang","non-dropping-particle":"","parse-names":false,"suffix":""},{"dropping-particle":"","family":"Hu","given":"Haoran","non-dropping-particle":"","parse-names":false,"suffix":""},{"dropping-particle":"","family":"Hu","given":"Weitao","non-dropping-particle":"","parse-names":false,"suffix":""},{"dropping-particle":"","family":"Li","given":"Chaohua","non-dropping-particle":"","parse-names":false,"suffix":""},{"dropping-particle":"","family":"Lin","given":"Wei","non-dropping-particle":"","parse-names":false,"suffix":""},{"dropping-particle":"","family":"Liu","given":"Siqi","non-dropping-particle":"","parse-names":false,"suffix":""},{"dropping-particle":"","family":"Pan","given":"Hao","non-dropping-particle":"","parse-names":false,"suffix":""},{"dropping-particle":"","family":"Tang","given":"Xiaoli","non-dropping-particle":"","parse-names":false,"suffix":""},{"dropping-particle":"","family":"Wang","given":"Jian","non-dropping-particle":"","parse-names":false,"suffix":""},{"dropping-particle":"","family":"Wang","given":"Wei","non-dropping-particle":"","parse-names":false,"suffix":""},{"dropping-particle":"","family":"Yu","given":"Jun","non-dropping-particle":"","parse-names":false,"suffix":""},{"dropping-particle":"","family":"Zhang","given":"Bo","non-dropping-particle":"","parse-names":false,"suffix":""},{"dropping-particle":"","family":"Zhang","given":"Qingrun","non-dropping-particle":"","parse-names":false,"suffix":""},{"dropping-particle":"","family":"Zhao","given":"Hongbin","non-dropping-particle":"","parse-names":false,"suffix":""},{"dropping-particle":"","family":"Zhao","given":"Hui","non-dropping-particle":"","parse-names":false,"suffix":""},{"dropping-particle":"","family":"Zhou","given":"Jun","non-dropping-particle":"","parse-names":false,"suffix":""},{"dropping-particle":"","family":"Gabriel","given":"Stacey B","non-dropping-particle":"","parse-names":false,"suffix":""},{"dropping-particle":"","family":"Barry","given":"Rachel","non-dropping-particle":"","parse-names":false,"suffix":""},{"dropping-particle":"","family":"Blumenstiel","given":"Brendan","non-dropping-particle":"","parse-names":false,"suffix":""},{"dropping-particle":"","family":"Camargo","given":"Amy","non-dropping-particle":"","parse-names":false,"suffix":""},{"dropping-particle":"","family":"Defelice","given":"Matthew","non-dropping-particle":"","parse-names":false,"suffix":""},{"dropping-particle":"","family":"Faggart","given":"Maura","non-dropping-particle":"","parse-names":false,"suffix":""},{"dropping-particle":"","family":"Goyette","given":"Mary","non-dropping-particle":"","parse-names":false,"suffix":""},{"dropping-particle":"","family":"Gupta","given":"Supriya","non-dropping-particle":"","parse-names":false,"suffix":""},{"dropping-particle":"","family":"Moore","given":"Jamie","non-dropping-particle":"","parse-names":false,"suffix":""},{"dropping-particle":"","family":"Nguyen","given":"Huy","non-dropping-particle":"","parse-names":false,"suffix":""},{"dropping-particle":"","family":"Onofrio","given":"Robert C","non-dropping-particle":"","parse-names":false,"suffix":""},{"dropping-particle":"","family":"Parkin","given":"Melissa","non-dropping-particle":"","parse-names":false,"suffix":""},{"dropping-particle":"","family":"Roy","given":"Jessica","non-dropping-particle":"","parse-names":false,"suffix":""},{"dropping-particle":"","family":"Stahl","given":"Erich","non-dropping-particle":"","parse-names":false,"suffix":""},{"dropping-particle":"","family":"Winchester","given":"Ellen","non-dropping-particle":"","parse-names":false,"suffix":""},{"dropping-particle":"","family":"Ziaugra","given":"Liuda","non-dropping-particle":"","parse-names":false,"suffix":""},{"dropping-particle":"","family":"Altshuler","given":"David","non-dropping-particle":"","parse-names":false,"suffix":""},{"dropping-particle":"","family":"Shen","given":"Yan","non-dropping-particle":"","parse-names":false,"suffix":""},{"dropping-particle":"","family":"Yao","given":"Zhijian","non-dropping-particle":"","parse-names":false,"suffix":""},{"dropping-particle":"","family":"Huang","given":"Wei","non-dropping-particle":"","parse-names":false,"suffix":""},{"dropping-particle":"","family":"Chu","given":"Xun","non-dropping-particle":"","parse-names":false,"suffix":""},{"dropping-particle":"","family":"He","given":"Yungang","non-dropping-particle":"","parse-names":false,"suffix":""},{"dropping-particle":"","family":"Jin","given":"Li","non-dropping-particle":"","parse-names":false,"suffix":""},{"dropping-particle":"","family":"Liu","given":"Yangfan","non-dropping-particle":"","parse-names":false,"suffix":""},{"dropping-particle":"","family":"Shen","given":"Yayun","non-dropping-particle":"","parse-names":false,"suffix":""},{"dropping-particle":"","family":"Sun","given":"Weiwei","non-dropping-particle":"","parse-names":false,"suffix":""},{"dropping-particle":"","family":"Wang","given":"Haifeng","non-dropping-particle":"","parse-names":false,"suffix":""},{"dropping-particle":"","family":"Wang","given":"Yi","non-dropping-particle":"","parse-names":false,"suffix":""},{"dropping-particle":"","family":"Wang","given":"Ying","non-dropping-particle":"","parse-names":false,"suffix":""},{"dropping-particle":"","family":"Xiong","given":"Xiaoyan","non-dropping-particle":"","parse-names":false,"suffix":""},{"dropping-particle":"","family":"Xu","given":"Liang","non-dropping-particle":"","parse-names":false,"suffix":""},{"dropping-particle":"","family":"Waye","given":"Mary M Y","non-dropping-particle":"","parse-names":false,"suffix":""},{"dropping-particle":"","family":"Tsui","given":"Stephen K W","non-dropping-particle":"","parse-names":false,"suffix":""},{"dropping-particle":"","family":"Xue","given":"Hong","non-dropping-particle":"","parse-names":false,"suffix":""},{"dropping-particle":"","family":"Wong","given":"J Tze-Fei","non-dropping-particle":"","parse-names":false,"suffix":""},{"dropping-particle":"","family":"Galver","given":"Luana M","non-dropping-particle":"","parse-names":false,"suffix":""},{"dropping-particle":"","family":"Fan","given":"Jian-Bing","non-dropping-particle":"","parse-names":false,"suffix":""},{"dropping-particle":"","family":"Gunderson","given":"Kevin","non-dropping-particle":"","parse-names":false,"suffix":""},{"dropping-particle":"","family":"Murray","given":"Sarah S","non-dropping-particle":"","parse-names":false,"suffix":""},{"dropping-particle":"","family":"Oliphant","given":"Arnold R","non-dropping-particle":"","parse-names":false,"suffix":""},{"dropping-particle":"","family":"Chee","given":"Mark S","non-dropping-particle":"","parse-names":false,"suffix":""},{"dropping-particle":"","family":"Montpetit","given":"Alexandre","non-dropping-particle":"","parse-names":false,"suffix":""},{"dropping-particle":"","family":"Chagnon","given":"Fanny","non-dropping-particle":"","parse-names":false,"suffix":""},{"dropping-particle":"","family":"Ferretti","given":"Vincent","non-dropping-particle":"","parse-names":false,"suffix":""},{"dropping-particle":"","family":"Leboeuf","given":"Martin","non-dropping-particle":"","parse-names":false,"suffix":""},{"dropping-particle":"","family":"Olivier","given":"Jean-François","non-dropping-particle":"","parse-names":false,"suffix":""},{"dropping-particle":"","family":"Phillips","given":"Michael S","non-dropping-particle":"","parse-names":false,"suffix":""},{"dropping-particle":"","family":"Roumy","given":"Stéphanie","non-dropping-particle":"","parse-names":false,"suffix":""},{"dropping-particle":"","family":"Sallée","given":"Clémentine","non-dropping-particle":"","parse-names":false,"suffix":""},{"dropping-particle":"","family":"Verner","given":"Andrei","non-dropping-particle":"","parse-names":false,"suffix":""},{"dropping-particle":"","family":"Hudson","given":"Thomas J","non-dropping-particle":"","parse-names":false,"suffix":""},{"dropping-particle":"","family":"Kwok","given":"Pui-Yan","non-dropping-particle":"","parse-names":false,"suffix":""},{"dropping-particle":"","family":"Cai","given":"Dongmei","non-dropping-particle":"","parse-names":false,"suffix":""},{"dropping-particle":"","family":"Koboldt","given":"Daniel C","non-dropping-particle":"","parse-names":false,"suffix":""},{"dropping-particle":"","family":"Miller","given":"Raymond D","non-dropping-particle":"","parse-names":false,"suffix":""},{"dropping-particle":"","family":"Pawlikowska","given":"Ludmila","non-dropping-particle":"","parse-names":false,"suffix":""},{"dropping-particle":"","family":"Taillon-Miller","given":"Patricia","non-dropping-particle":"","parse-names":false,"suffix":""},{"dropping-particle":"","family":"Xiao","given":"Ming","non-dropping-particle":"","parse-names":false,"suffix":""},{"dropping-particle":"","family":"Tsui","given":"Lap-Chee","non-dropping-particle":"","parse-names":false,"suffix":""},{"dropping-particle":"","family":"Mak","given":"William","non-dropping-particle":"","parse-names":false,"suffix":""},{"dropping-particle":"","family":"Song","given":"You Qiang","non-dropping-particle":"","parse-names":false,"suffix":""},{"dropping-particle":"","family":"Tam","given":"Paul K H","non-dropping-particle":"","parse-names":false,"suffix":""},{"dropping-particle":"","family":"Nakamura","given":"Yusuke","non-dropping-particle":"","parse-names":false,"suffix":""},{"dropping-particle":"","family":"Kawaguchi","given":"Takahisa","non-dropping-particle":"","parse-names":false,"suffix":""},{"dropping-particle":"","family":"Kitamoto","given":"Takuya","non-dropping-particle":"","parse-names":false,"suffix":""},{"dropping-particle":"","family":"Morizono","given":"Takashi","non-dropping-particle":"","parse-names":false,"suffix":""},{"dropping-particle":"","family":"Nagashima","given":"Atsushi","non-dropping-particle":"","parse-names":false,"suffix":""},{"dropping-particle":"","family":"Ohnishi","given":"Yozo","non-dropping-particle":"","parse-names":false,"suffix":""},{"dropping-particle":"","family":"Sekine","given":"Akihiro","non-dropping-particle":"","parse-names":false,"suffix":""},{"dropping-particle":"","family":"Tanaka","given":"Toshihiro","non-dropping-particle":"","parse-names":false,"suffix":""},{"dropping-particle":"","family":"Tsunoda","given":"Tatsuhiko","non-dropping-particle":"","parse-names":false,"suffix":""},{"dropping-particle":"","family":"Deloukas","given":"Panos","non-dropping-particle":"","parse-names":false,"suffix":""},{"dropping-particle":"","family":"Bird","given":"Christine P","non-dropping-particle":"","parse-names":false,"suffix":""},{"dropping-particle":"","family":"Delgado","given":"Marcos","non-dropping-particle":"","parse-names":false,"suffix":""},{"dropping-particle":"","family":"Dermitzakis","given":"Emmanouil T","non-dropping-particle":"","parse-names":false,"suffix":""},{"dropping-particle":"","family":"Gwilliam","given":"Rhian","non-dropping-particle":"","parse-names":false,"suffix":""},{"dropping-particle":"","family":"Hunt","given":"Sarah","non-dropping-particle":"","parse-names":false,"suffix":""},{"dropping-particle":"","family":"Morrison","given":"Jonathan","non-dropping-particle":"","parse-names":false,"suffix":""},{"dropping-particle":"","family":"Powell","given":"Don","non-dropping-particle":"","parse-names":false,"suffix":""},{"dropping-particle":"","family":"Stranger","given":"Barbara E","non-dropping-particle":"","parse-names":false,"suffix":""},{"dropping-particle":"","family":"Whittaker","given":"Pamela","non-dropping-particle":"","parse-names":false,"suffix":""},{"dropping-particle":"","family":"Bentley","given":"David R","non-dropping-particle":"","parse-names":false,"suffix":""},{"dropping-particle":"","family":"Daly","given":"Mark J","non-dropping-particle":"","parse-names":false,"suffix":""},{"dropping-particle":"","family":"Bakker","given":"Paul I W","non-dropping-particle":"de","parse-names":false,"suffix":""},{"dropping-particle":"","family":"Barrett","given":"Jeff","non-dropping-particle":"","parse-names":false,"suffix":""},{"dropping-particle":"","family":"Chretien","given":"Yves R","non-dropping-particle":"","parse-names":false,"suffix":""},{"dropping-particle":"","family":"Maller","given":"Julian","non-dropping-particle":"","parse-names":false,"suffix":""},{"dropping-particle":"","family":"McCarroll","given":"Steve","non-dropping-particle":"","parse-names":false,"suffix":""},{"dropping-particle":"","family":"Patterson","given":"Nick","non-dropping-particle":"","parse-names":false,"suffix":""},{"dropping-particle":"","family":"Pe'er","given":"Itsik","non-dropping-particle":"","parse-names":false,"suffix":""},{"dropping-particle":"","family":"Price","given":"Alkes","non-dropping-particle":"","parse-names":false,"suffix":""},{"dropping-particle":"","family":"Purcell","given":"Shaun","non-dropping-particle":"","parse-names":false,"suffix":""},{"dropping-particle":"","family":"Richter","given":"Daniel J","non-dropping-particle":"","parse-names":false,"suffix":""},{"dropping-particle":"","family":"Sabeti","given":"Pardis","non-dropping-particle":"","parse-names":false,"suffix":""},{"dropping-particle":"","family":"Saxena","given":"Richa","non-dropping-particle":"","parse-names":false,"suffix":""},{"dropping-particle":"","family":"Schaffner","given":"Stephen F","non-dropping-particle":"","parse-names":false,"suffix":""},{"dropping-particle":"","family":"Sham","given":"Pak C","non-dropping-particle":"","parse-names":false,"suffix":""},{"dropping-particle":"","family":"Varilly","given":"Patrick","non-dropping-particle":"","parse-names":false,"suffix":""},{"dropping-particle":"","family":"Stein","given":"Lincoln D","non-dropping-particle":"","parse-names":false,"suffix":""},{"dropping-particle":"","family":"Krishnan","given":"Lalitha","non-dropping-particle":"","parse-names":false,"suffix":""},{"dropping-particle":"","family":"Smith","given":"Albert Vernon","non-dropping-particle":"","parse-names":false,"suffix":""},{"dropping-particle":"","family":"Tello-Ruiz","given":"Marcela K","non-dropping-particle":"","parse-names":false,"suffix":""},{"dropping-particle":"","family":"Thorisson","given":"Gudmundur a","non-dropping-particle":"","parse-names":false,"suffix":""},{"dropping-particle":"","family":"Chakravarti","given":"Aravinda","non-dropping-particle":"","parse-names":false,"suffix":""},{"dropping-particle":"","family":"Chen","given":"Peter E","non-dropping-particle":"","parse-names":false,"suffix":""},{"dropping-particle":"","family":"Cutler","given":"David J","non-dropping-particle":"","parse-names":false,"suffix":""},{"dropping-particle":"","family":"Kashuk","given":"Carl S","non-dropping-particle":"","parse-names":false,"suffix":""},{"dropping-particle":"","family":"Lin","given":"Shin","non-dropping-particle":"","parse-names":false,"suffix":""},{"dropping-particle":"","family":"Abecasis","given":"Gonçalo R","non-dropping-particle":"","parse-names":false,"suffix":""},{"dropping-particle":"","family":"Guan","given":"Weihua","non-dropping-particle":"","parse-names":false,"suffix":""},{"dropping-particle":"","family":"Li","given":"Yun","non-dropping-particle":"","parse-names":false,"suffix":""},{"dropping-particle":"","family":"Munro","given":"Heather M","non-dropping-particle":"","parse-names":false,"suffix":""},{"dropping-particle":"","family":"Qin","given":"Zhaohui Steve","non-dropping-particle":"","parse-names":false,"suffix":""},{"dropping-particle":"","family":"Thomas","given":"Daryl J","non-dropping-particle":"","parse-names":false,"suffix":""},{"dropping-particle":"","family":"McVean","given":"Gilean","non-dropping-particle":"","parse-names":false,"suffix":""},{"dropping-particle":"","family":"Auton","given":"Adam","non-dropping-particle":"","parse-names":false,"suffix":""},{"dropping-particle":"","family":"Bottolo","given":"Leonardo","non-dropping-particle":"","parse-names":false,"suffix":""},{"dropping-particle":"","family":"Cardin","given":"Niall","non-dropping-particle":"","parse-names":false,"suffix":""},{"dropping-particle":"","family":"Eyheramendy","given":"Susana","non-dropping-particle":"","parse-names":false,"suffix":""},{"dropping-particle":"","family":"Freeman","given":"Colin","non-dropping-particle":"","parse-names":false,"suffix":""},{"dropping-particle":"","family":"Marchini","given":"Jonathan","non-dropping-particle":"","parse-names":false,"suffix":""},{"dropping-particle":"","family":"Myers","given":"Simon","non-dropping-particle":"","parse-names":false,"suffix":""},{"dropping-particle":"","family":"Spencer","given":"Chris","non-dropping-particle":"","parse-names":false,"suffix":""},{"dropping-particle":"","family":"Stephens","given":"Matthew","non-dropping-particle":"","parse-names":false,"suffix":""},{"dropping-particle":"","family":"Donnelly","given":"Peter","non-dropping-particle":"","parse-names":false,"suffix":""},{"dropping-particle":"","family":"Cardon","given":"Lon R","non-dropping-particle":"","parse-names":false,"suffix":""},{"dropping-particle":"","family":"Clarke","given":"Geraldine","non-dropping-particle":"","parse-names":false,"suffix":""},{"dropping-particle":"","family":"Evans","given":"David M","non-dropping-particle":"","parse-names":false,"suffix":""},{"dropping-particle":"","family":"Morris","given":"Andrew P","non-dropping-particle":"","parse-names":false,"suffix":""},{"dropping-particle":"","family":"Weir","given":"Bruce S","non-dropping-particle":"","parse-names":false,"suffix":""},{"dropping-particle":"","family":"Mullikin","given":"James C","non-dropping-particle":"","parse-names":false,"suffix":""},{"dropping-particle":"","family":"Sherry","given":"Stephen T","non-dropping-particle":"","parse-names":false,"suffix":""},{"dropping-particle":"","family":"Feolo","given":"Michael","non-dropping-particle":"","parse-names":false,"suffix":""},{"dropping-particle":"","family":"Skol","given":"Andrew","non-dropping-particle":"","parse-names":false,"suffix":""},{"dropping-particle":"","family":"Zhang","given":"Houcan","non-dropping-particle":"","parse-names":false,"suffix":""},{"dropping-particle":"","family":"Matsuda","given":"Ichiro","non-dropping-particle":"","parse-names":false,"suffix":""},{"dropping-particle":"","family":"Fukushima","given":"Yoshimitsu","non-dropping-particle":"","parse-names":false,"suffix":""},{"dropping-particle":"","family":"Macer","given":"Darryl R","non-dropping-particle":"","parse-names":false,"suffix":""},{"dropping-particle":"","family":"Suda","given":"Eiko","non-dropping-particle":"","parse-names":false,"suffix":""},{"dropping-particle":"","family":"Rotimi","given":"Charles N","non-dropping-particle":"","parse-names":false,"suffix":""},{"dropping-particle":"","family":"Adebamowo","given":"Clement a","non-dropping-particle":"","parse-names":false,"suffix":""},{"dropping-particle":"","family":"Ajayi","given":"Ike","non-dropping-particle":"","parse-names":false,"suffix":""},{"dropping-particle":"","family":"Aniagwu","given":"Toyin","non-dropping-particle":"","parse-names":false,"suffix":""},{"dropping-particle":"","family":"Marshall","given":"Patricia a","non-dropping-particle":"","parse-names":false,"suffix":""},{"dropping-particle":"","family":"Nkwodimmah","given":"Chibuzor","non-dropping-particle":"","parse-names":false,"suffix":""},{"dropping-particle":"","family":"Royal","given":"Charmaine D M","non-dropping-particle":"","parse-names":false,"suffix":""},{"dropping-particle":"","family":"Leppert","given":"Mark F","non-dropping-particle":"","parse-names":false,"suffix":""},{"dropping-particle":"","family":"Dixon","given":"Missy","non-dropping-particle":"","parse-names":false,"suffix":""},{"dropping-particle":"","family":"Peiffer","given":"Andy","non-dropping-particle":"","parse-names":false,"suffix":""},{"dropping-particle":"","family":"Qiu","given":"Renzong","non-dropping-particle":"","parse-names":false,"suffix":""},{"dropping-particle":"","family":"Kent","given":"Alastair","non-dropping-particle":"","parse-names":false,"suffix":""},{"dropping-particle":"","family":"Kato","given":"Kazuto","non-dropping-particle":"","parse-names":false,"suffix":""},{"dropping-particle":"","family":"Niikawa","given":"Norio","non-dropping-particle":"","parse-names":false,"suffix":""},{"dropping-particle":"","family":"Adewole","given":"Isaac F","non-dropping-particle":"","parse-names":false,"suffix":""},{"dropping-particle":"","family":"Knoppers","given":"Bartha M","non-dropping-particle":"","parse-names":false,"suffix":""},{"dropping-particle":"","family":"Foster","given":"Morris W","non-dropping-particle":"","parse-names":false,"suffix":""},{"dropping-particle":"","family":"Clayton","given":"Ellen Wright","non-dropping-particle":"","parse-names":false,"suffix":""},{"dropping-particle":"","family":"Watkin","given":"Jessica","non-dropping-particle":"","parse-names":false,"suffix":""},{"dropping-particle":"","family":"Muzny","given":"Donna","non-dropping-particle":"","parse-names":false,"suffix":""},{"dropping-particle":"","family":"Nazareth","given":"Lynne","non-dropping-particle":"","parse-names":false,"suffix":""},{"dropping-particle":"","family":"Sodergren","given":"Erica","non-dropping-particle":"","parse-names":false,"suffix":""},{"dropping-particle":"","family":"Weinstock","given":"George M","non-dropping-particle":"","parse-names":false,"suffix":""},{"dropping-particle":"","family":"Yakub","given":"Imtaz","non-dropping-particle":"","parse-names":false,"suffix":""},{"dropping-particle":"","family":"Birren","given":"Bruce W","non-dropping-particle":"","parse-names":false,"suffix":""},{"dropping-particle":"","family":"Wilson","given":"Richard K","non-dropping-particle":"","parse-names":false,"suffix":""},{"dropping-particle":"","family":"Fulton","given":"Lucinda L","non-dropping-particle":"","parse-names":false,"suffix":""},{"dropping-particle":"","family":"Rogers","given":"Jane","non-dropping-particle":"","parse-names":false,"suffix":""},{"dropping-particle":"","family":"Burton","given":"John","non-dropping-particle":"","parse-names":false,"suffix":""},{"dropping-particle":"","family":"Carter","given":"Nigel P","non-dropping-particle":"","parse-names":false,"suffix":""},{"dropping-particle":"","family":"Clee","given":"Christopher M","non-dropping-particle":"","parse-names":false,"suffix":""},{"dropping-particle":"","family":"Griffiths","given":"Mark","non-dropping-particle":"","parse-names":false,"suffix":""},{"dropping-particle":"","family":"Jones","given":"Matthew C","non-dropping-particle":"","parse-names":false,"suffix":""},{"dropping-particle":"","family":"McLay","given":"Kirsten","non-dropping-particle":"","parse-names":false,"suffix":""},{"dropping-particle":"","family":"Plumb","given":"Robert W","non-dropping-particle":"","parse-names":false,"suffix":""},{"dropping-particle":"","family":"Ross","given":"Mark T","non-dropping-particle":"","parse-names":false,"suffix":""},{"dropping-particle":"","family":"Sims","given":"Sarah K","non-dropping-particle":"","parse-names":false,"suffix":""},{"dropping-particle":"","family":"Willey","given":"David L","non-dropping-particle":"","parse-names":false,"suffix":""},{"dropping-particle":"","family":"Chen","given":"Zhu","non-dropping-particle":"","parse-names":false,"suffix":""},{"dropping-particle":"","family":"Han","given":"Hua","non-dropping-particle":"","parse-names":false,"suffix":""},{"dropping-particle":"","family":"Kang","given":"Le","non-dropping-particle":"","parse-names":false,"suffix":""},{"dropping-particle":"","family":"Godbout","given":"Martin","non-dropping-particle":"","parse-names":false,"suffix":""},{"dropping-particle":"","family":"Wallenburg","given":"John C","non-dropping-particle":"","parse-names":false,"suffix":""},{"dropping-particle":"","family":"L'Archevêque","given":"Paul","non-dropping-particle":"","parse-names":false,"suffix":""},{"dropping-particle":"","family":"Bellemare","given":"Guy","non-dropping-particle":"","parse-names":false,"suffix":""},{"dropping-particle":"","family":"Saeki","given":"Koji","non-dropping-particle":"","parse-names":false,"suffix":""},{"dropping-particle":"","family":"Wang","given":"Hongguang","non-dropping-particle":"","parse-names":false,"suffix":""},{"dropping-particle":"","family":"An","given":"Daochang","non-dropping-particle":"","parse-names":false,"suffix":""},{"dropping-particle":"","family":"Fu","given":"Hongbo","non-dropping-particle":"","parse-names":false,"suffix":""},{"dropping-particle":"","family":"Li","given":"Qing","non-dropping-particle":"","parse-names":false,"suffix":""},{"dropping-particle":"","family":"Wang","given":"Zhen","non-dropping-particle":"","parse-names":false,"suffix":""},{"dropping-particle":"","family":"Wang","given":"Renwu","non-dropping-particle":"","parse-names":false,"suffix":""},{"dropping-particle":"","family":"Holden","given":"Arthur L","non-dropping-particle":"","parse-names":false,"suffix":""},{"dropping-particle":"","family":"Brooks","given":"Lisa D","non-dropping-particle":"","parse-names":false,"suffix":""},{"dropping-particle":"","family":"McEwen","given":"Jean E","non-dropping-particle":"","parse-names":false,"suffix":""},{"dropping-particle":"","family":"Guyer","given":"Mark S","non-dropping-particle":"","parse-names":false,"suffix":""},{"dropping-particle":"","family":"Wang","given":"Vivian Ota","non-dropping-particle":"","parse-names":false,"suffix":""},{"dropping-particle":"","family":"Peterson","given":"Jane L","non-dropping-particle":"","parse-names":false,"suffix":""},{"dropping-particle":"","family":"Shi","given":"Michael","non-dropping-particle":"","parse-names":false,"suffix":""},{"dropping-particle":"","family":"Spiegel","given":"Jack","non-dropping-particle":"","parse-names":false,"suffix":""},{"dropping-particle":"","family":"Sung","given":"Lawrence M","non-dropping-particle":"","parse-names":false,"suffix":""},{"dropping-particle":"","family":"Zacharia","given":"Lynn F","non-dropping-particle":"","parse-names":false,"suffix":""},{"dropping-particle":"","family":"Collins","given":"Francis S","non-dropping-particle":"","parse-names":false,"suffix":""},{"dropping-particle":"","family":"Kennedy","given":"Karen","non-dropping-particle":"","parse-names":false,"suffix":""},{"dropping-particle":"","family":"Jamieson","given":"Ruth","non-dropping-particle":"","parse-names":false,"suffix":""},{"dropping-particle":"","family":"Stewart","given":"John","non-dropping-particle":"","parse-names":false,"suffix":""}],"container-title":"Nature","id":"ITEM-1","issue":"7164","issued":{"date-parts":[["2007","10","18"]]},"page":"851-61","title":"A second generation human haplotype map of over 3.1 million SNPs.","type":"article-journal","volume":"449"},"uris":["http://www.mendeley.com/documents/?uuid=1a02054e-2371-4355-bd4f-60b829a792a9"]}],"mendeley":{"formattedCitation":"&lt;sup&gt;27&lt;/sup&gt;","plainTextFormattedCitation":"27","previouslyFormattedCitation":"&lt;sup&gt;25&lt;/sup&gt;"},"properties":{"noteIndex":0},"schema":"https://github.com/citation-style-language/schema/raw/master/csl-citation.json"}</w:delInstrText>
        </w:r>
        <w:r w:rsidR="002B59C8" w:rsidDel="00B10FA1">
          <w:fldChar w:fldCharType="separate"/>
        </w:r>
        <w:r w:rsidR="0087352A" w:rsidRPr="0087352A" w:rsidDel="00B10FA1">
          <w:rPr>
            <w:noProof/>
            <w:vertAlign w:val="superscript"/>
          </w:rPr>
          <w:delText>27</w:delText>
        </w:r>
        <w:r w:rsidR="002B59C8" w:rsidDel="00B10FA1">
          <w:fldChar w:fldCharType="end"/>
        </w:r>
        <w:r w:rsidR="00B37331" w:rsidDel="00B10FA1">
          <w:delText xml:space="preserve">; </w:delText>
        </w:r>
        <w:r w:rsidR="00336F62" w:rsidDel="00B10FA1">
          <w:delText xml:space="preserve">3) data from imputing the array data to </w:delText>
        </w:r>
        <w:r w:rsidR="00B37331" w:rsidDel="00B10FA1">
          <w:delText>the 1000 Genomes Project</w:delText>
        </w:r>
        <w:r w:rsidR="00336F62" w:rsidDel="00B10FA1">
          <w:delText xml:space="preserve"> references</w:delText>
        </w:r>
        <w:r w:rsidR="002B59C8" w:rsidDel="00B10FA1">
          <w:fldChar w:fldCharType="begin" w:fldLock="1"/>
        </w:r>
        <w:r w:rsidR="0087352A" w:rsidDel="00B10FA1">
          <w:delInstrText>ADDIN CSL_CITATION {"citationItems":[{"id":"ITEM-1","itemData":{"DOI":"10.1038/nature15393","ISSN":"14764687","PMID":"26432245","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author":[{"dropping-particle":"","family":"The 1000 Genomes Project Consortium","given":"","non-dropping-particle":"","parse-names":false,"suffix":""},{"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 Laure","non-dropping-particle":"","parse-names":false,"suffix":""},{"dropping-particle":"","family":"Fulton","given":"Lucinda","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Sabo","given":"Aniko","non-dropping-particle":"","parse-names":false,"suffix":""},{"dropping-particle":"","family":"Huang","given":"Zhuoyi","non-dropping-particle":"","parse-names":false,"suffix":""},{"dropping-particle":"","family":"Coin","given":"Lachlan J.M.","non-dropping-particle":"","parse-names":false,"suffix":""},{"dropping-particle":"","family":"Fang","given":"Lin","non-dropping-particle":"","parse-names":false,"suffix":""},{"dropping-particle":"","family":"Li","given":"Qibin","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Garrison","given":"Erik P.","non-dropping-particle":"","parse-names":false,"suffix":""},{"dropping-particle":"","family":"Kural","given":"Deniz","non-dropping-particle":"","parse-names":false,"suffix":""},{"dropping-particle":"","family":"Lee","given":"Wan Ping","non-dropping-particle":"","parse-names":false,"suffix":""},{"dropping-particle":"","family":"Leong","given":"Wen Fung","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enovese","given":"Giulio","non-dropping-particle":"","parse-names":false,"suffix":""},{"dropping-particle":"","family":"Li","given":"Heng","non-dropping-particle":"","parse-names":false,"suffix":""},{"dropping-particle":"","family":"Kashin","given":"Seva","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Beal","given":"Kathryn","non-dropping-particle":"","parse-names":false,"suffix":""},{"dropping-particle":"","family":"Datta","given":"Avik","non-dropping-particle":"","parse-names":false,"suffix":""},{"dropping-particle":"","family":"Herrero","given":"Javier","non-dropping-particle":"","parse-names":false,"suffix":""},{"dropping-particle":"","family":"Ritchie","given":"Graham R.S.","non-dropping-particle":"","parse-names":false,"suffix":""},{"dropping-particle":"","family":"Zerbino","given":"Daniel","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arnes","given":"Bret","non-dropping-particle":"","parse-names":false,"suffix":""},{"dropping-particle":"","family":"Bauer","given":"Markus","non-dropping-particle":"","parse-names":false,"suffix":""},{"dropping-particle":"","family":"Cheetham","given":"R. Keira","non-dropping-particle":"","parse-names":false,"suffix":""},{"dropping-particle":"","family":"Cox","given":"Anthony","non-dropping-particle":"","parse-names":false,"suffix":""},{"dropping-particle":"","family":"Eberle","given":"Michael","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Herwig","given":"Ralf","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Willems","given":"Thomas Frederick","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Kent","given":"W. James","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Kang","given":"Hyun Mi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Wing","given":"Mary Kate","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Chen","given":"Yuan","non-dropping-particle":"","parse-names":false,"suffix":""},{"dropping-particle":"","family":"Colonna","given":"Vincenza","non-dropping-particle":"","parse-names":false,"suffix":""},{"dropping-particle":"","family":"Jostins","given":"Luk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Mu","given":"Xinmeng Jasmine","non-dropping-particle":"","parse-names":false,"suffix":""},{"dropping-particle":"","family":"Zhang","given":"Jing","non-dropping-particle":"","parse-names":false,"suffix":""},{"dropping-particle":"","family":"Zhang","given":"Yan","non-dropping-particle":"","parse-names":false,"suffix":""},{"dropping-particle":"","family":"Hartl","given":"Chris","non-dropping-particle":"","parse-names":false,"suffix":""},{"dropping-particle":"","family":"Shakir","given":"Khalid","non-dropping-particle":"","parse-names":false,"suffix":""},{"dropping-particle":"","family":"Degenhardt","given":"Jeremiah","non-dropping-particle":"","parse-names":false,"suffix":""},{"dropping-particle":"","family":"Meiers","given":"Sascha","non-dropping-particle":"","parse-names":false,"suffix":""},{"dropping-particle":"","family":"Raeder","given":"Benjamin","non-dropping-particle":"","parse-names":false,"suffix":""},{"dropping-particle":"","family":"Casale","given":"Francesco Paolo","non-dropping-particle":"","parse-names":false,"suffix":""},{"dropping-particle":"","family":"Stegle","given":"Oliver","non-dropping-particle":"","parse-names":false,"suffix":""},{"dropping-particle":"","family":"Lameijer","given":"Eric Wubbo","non-dropping-particle":"","parse-names":false,"suffix":""},{"dropping-particle":"","family":"Hall","given":"Ira","non-dropping-particle":"","parse-names":false,"suffix":""},{"dropping-particle":"","family":"Bafna","given":"Vineet","non-dropping-particle":"","parse-names":false,"suffix":""},{"dropping-particle":"","family":"Michaelson","given":"Jacob","non-dropping-particle":"","parse-names":false,"suffix":""},{"dropping-particle":"","family":"Gardner","given":"Eugene J.","non-dropping-particle":"","parse-names":false,"suffix":""},{"dropping-particle":"","family":"Mills","given":"Ryan E.","non-dropping-particle":"","parse-names":false,"suffix":""},{"dropping-particle":"","family":"Dayama","given":"Gargi","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Chaisson","given":"Mark J.","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Parrish","given":"Nicholas F.","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Zhang","given":"Yujun","non-dropping-particle":"","parse-names":false,"suffix":""},{"dropping-particle":"","family":"Lam","given":"Hugo","non-dropping-particle":"","parse-names":false,"suffix":""},{"dropping-particle":"","family":"Sisu","given":"Cristina","non-dropping-particle":"","parse-names":false,"suffix":""},{"dropping-particle":"","family":"Challis","given":"Danny","non-dropping-particle":"","parse-names":false,"suffix":""},{"dropping-particle":"","family":"Evani","given":"Uday S.","non-dropping-particle":"","parse-names":false,"suffix":""},{"dropping-particle":"","family":"Lu","given":"James","non-dropping-particle":"","parse-names":false,"suffix":""},{"dropping-particle":"","family":"Nagaswamy","given":"Uma","non-dropping-particle":"","parse-names":false,"suffix":""},{"dropping-particle":"","family":"Yu","given":"Jin","non-dropping-particle":"","parse-names":false,"suffix":""},{"dropping-particle":"","family":"Li","given":"Wangshen","non-dropping-particle":"","parse-names":false,"suffix":""},{"dropping-particle":"","family":"Habegger","given":"Lukas","non-dropping-particle":"","parse-names":false,"suffix":""},{"dropping-particle":"","family":"Yu","given":"Haiyuan","non-dropping-particle":"","parse-names":false,"suffix":""},{"dropping-particle":"","family":"Cunningham","given":"Fiona","non-dropping-particle":"","parse-names":false,"suffix":""},{"dropping-particle":"","family":"Dunham","given":"Ian","non-dropping-particle":"","parse-names":false,"suffix":""},{"dropping-particle":"","family":"Lage","given":"Kasper","non-dropping-particle":"","parse-names":false,"suffix":""},{"dropping-particle":"","family":"Jespersen","given":"Jakob Berg","non-dropping-particle":"","parse-names":false,"suffix":""},{"dropping-particle":"","family":"Horn","given":"Heiko","non-dropping-particle":"","parse-names":false,"suffix":""},{"dropping-particle":"","family":"Kim","given":"Donghoon","non-dropping-particle":"","parse-names":false,"suffix":""},{"dropping-particle":"","family":"Desalle","given":"Rob","non-dropping-particle":"","parse-names":false,"suffix":""},{"dropping-particle":"","family":"Narechania","given":"Apurva","non-dropping-particle":"","parse-names":false,"suffix":""},{"dropping-particle":"","family":"Sayres","given":"Melissa A.Wilson","non-dropping-particle":"","parse-names":false,"suffix":""},{"dropping-particle":"","family":"Mendez","given":"Fernando L.","non-dropping-particle":"","parse-names":false,"suffix":""},{"dropping-particle":"","family":"Poznik","given":"G. David","non-dropping-particle":"","parse-names":false,"suffix":""},{"dropping-particle":"","family":"Underhill","given":"Peter A.","non-dropping-particle":"","parse-names":false,"suffix":""},{"dropping-particle":"","family":"Mittelman","given":"David","non-dropping-particle":"","parse-names":false,"suffix":""},{"dropping-particle":"","family":"Banerjee","given":"Ruby","non-dropping-particle":"","parse-names":false,"suffix":""},{"dropping-particle":"","family":"Cerezo","given":"Maria","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Yang","given":"Fengtang","non-dropping-particle":"","parse-names":false,"suffix":""},{"dropping-particle":"","family":"Kalra","given":"Divya","non-dropping-particle":"","parse-names":false,"suffix":""},{"dropping-particle":"","family":"Hale","given":"Walker","non-dropping-particle":"","parse-names":false,"suffix":""},{"dropping-particle":"","family":"Dan","given":"Xu","non-dropping-particle":"","parse-names":false,"suffix":""},{"dropping-particle":"","family":"Barnes","given":"Kathleen C.","non-dropping-particle":"","parse-names":false,"suffix":""},{"dropping-particle":"","family":"Beiswanger","given":"Christine","non-dropping-particle":"","parse-names":false,"suffix":""},{"dropping-particle":"","family":"Cai","given":"Hongyu","non-dropping-particle":"","parse-names":false,"suffix":""},{"dropping-particle":"","family":"Cao","given":"Hongzhi","non-dropping-particle":"","parse-names":false,"suffix":""},{"dropping-particle":"","family":"Henn","given":"Brenna","non-dropping-particle":"","parse-names":false,"suffix":""},{"dropping-particle":"","family":"Jones","given":"Danielle","non-dropping-particle":"","parse-names":false,"suffix":""},{"dropping-particle":"","family":"Kaye","given":"Jane S.","non-dropping-particle":"","parse-names":false,"suffix":""},{"dropping-particle":"","family":"Kent","given":"Alastair","non-dropping-particle":"","parse-names":false,"suffix":""},{"dropping-particle":"","family":"Kerasidou","given":"Angeliki","non-dropping-particle":"","parse-names":false,"suffix":""},{"dropping-particle":"","family":"Mathias","given":"Rasika","non-dropping-particle":"","parse-names":false,"suffix":""},{"dropping-particle":"","family":"Ossorio","given":"Pilar N.","non-dropping-particle":"","parse-names":false,"suffix":""},{"dropping-particle":"","family":"Parker","given":"Michael","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Tian","given":"Zhongming","non-dropping-particle":"","parse-names":false,"suffix":""},{"dropping-particle":"","family":"Tishkoff","given":"Sarah","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Deng","given":"Xiaoyan","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Joof","given":"Fatoumatta Sisay","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Hien","given":"Tran Tinh","non-dropping-particle":"","parse-names":false,"suffix":""},{"dropping-particle":"","family":"Dunstan","given":"Sarah J.","non-dropping-particle":"","parse-names":false,"suffix":""},{"dropping-particle":"","family":"Thuy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container-title":"Nature","id":"ITEM-1","issue":"7571","issued":{"date-parts":[["2015","9","30"]]},"page":"68-74","publisher":"Nature Publishing Group","title":"A global reference for human genetic variation","type":"article","volume":"526"},"uris":["http://www.mendeley.com/documents/?uuid=3b45e992-a241-3af9-b97e-7ab1352b0c43"]}],"mendeley":{"formattedCitation":"&lt;sup&gt;18&lt;/sup&gt;","plainTextFormattedCitation":"18","previouslyFormattedCitation":"&lt;sup&gt;18&lt;/sup&gt;"},"properties":{"noteIndex":0},"schema":"https://github.com/citation-style-language/schema/raw/master/csl-citation.json"}</w:delInstrText>
        </w:r>
        <w:r w:rsidR="002B59C8" w:rsidDel="00B10FA1">
          <w:fldChar w:fldCharType="separate"/>
        </w:r>
        <w:r w:rsidR="009A127E" w:rsidRPr="009A127E" w:rsidDel="00B10FA1">
          <w:rPr>
            <w:noProof/>
            <w:vertAlign w:val="superscript"/>
          </w:rPr>
          <w:delText>18</w:delText>
        </w:r>
        <w:r w:rsidR="002B59C8" w:rsidDel="00B10FA1">
          <w:fldChar w:fldCharType="end"/>
        </w:r>
        <w:r w:rsidR="00B37331" w:rsidDel="00B10FA1">
          <w:delText xml:space="preserve">; </w:delText>
        </w:r>
        <w:r w:rsidR="00336F62" w:rsidDel="00B10FA1">
          <w:delText>4) the entire WGS data. In each data set, we first searched for the top associated variant based on an additive model and then tested the interaction effect between the top associated</w:delText>
        </w:r>
        <w:r w:rsidR="00231F77" w:rsidDel="00B10FA1">
          <w:delText xml:space="preserve"> additive-effect</w:delText>
        </w:r>
        <w:r w:rsidR="00336F62" w:rsidDel="00B10FA1">
          <w:delText xml:space="preserve"> variant and all variants on </w:delText>
        </w:r>
        <w:r w:rsidR="002B59C8" w:rsidDel="00B10FA1">
          <w:delText>chromosome 22</w:delText>
        </w:r>
        <w:r w:rsidR="00336F62" w:rsidDel="00B10FA1">
          <w:delText>.</w:delText>
        </w:r>
      </w:del>
    </w:p>
    <w:p w14:paraId="342B52C1" w14:textId="629A22C9" w:rsidR="00C5195D" w:rsidDel="00B10FA1" w:rsidRDefault="00EE1D21">
      <w:pPr>
        <w:pStyle w:val="Heading3"/>
        <w:rPr>
          <w:del w:id="634" w:author="Gibran Hemani" w:date="2020-05-25T21:05:00Z"/>
        </w:rPr>
      </w:pPr>
      <w:bookmarkStart w:id="635" w:name="X7bc36fd54b8ba1f7c86668e6d4323f8c4ec43f4"/>
      <w:del w:id="636" w:author="Gibran Hemani" w:date="2020-05-25T21:05:00Z">
        <w:r w:rsidDel="00B10FA1">
          <w:delText>Additive effect heterogeneity simulations</w:delText>
        </w:r>
        <w:bookmarkEnd w:id="635"/>
      </w:del>
    </w:p>
    <w:p w14:paraId="7D1289E1" w14:textId="4693125F" w:rsidR="00C5195D" w:rsidDel="00B10FA1" w:rsidRDefault="00806BFC">
      <w:pPr>
        <w:pStyle w:val="FirstParagraph"/>
        <w:rPr>
          <w:del w:id="637" w:author="Gibran Hemani" w:date="2020-05-25T21:05:00Z"/>
        </w:rPr>
      </w:pPr>
      <w:del w:id="638" w:author="Gibran Hemani" w:date="2020-05-25T21:05:00Z">
        <w:r w:rsidDel="00B10FA1">
          <w:delText>Typically,</w:delText>
        </w:r>
        <w:r w:rsidR="00EE1D21" w:rsidDel="00B10FA1">
          <w:delText xml:space="preserve"> the causal effect parameter is treated as constant across all individuals. However, if there is heterogeneity in this parameter, such that linear models only estimate the average causal effect, then the error variance is a combination of variance not captured by the causal variant, and variance not captured due to misestimation of the per-individual effect size. The objective of this set of simulations is to demonstrate that even when there is knowledge of the causal variant and that causal variant is measured perfectly, test statistic inflation can arise due to assumption that the causal additive effect is constant across individuals. Let the causal effect be</w:delText>
        </w:r>
      </w:del>
    </w:p>
    <w:p w14:paraId="4B407FCA" w14:textId="420DBB14" w:rsidR="00C5195D" w:rsidDel="00B10FA1" w:rsidRDefault="00892793">
      <w:pPr>
        <w:pStyle w:val="BodyText"/>
        <w:rPr>
          <w:del w:id="639" w:author="Gibran Hemani" w:date="2020-05-25T21:05:00Z"/>
        </w:rPr>
      </w:pPr>
      <m:oMathPara>
        <m:oMathParaPr>
          <m:jc m:val="center"/>
        </m:oMathParaPr>
        <m:oMath>
          <m:sSub>
            <m:sSubPr>
              <m:ctrlPr>
                <w:del w:id="640" w:author="Gibran Hemani" w:date="2020-05-25T21:05:00Z">
                  <w:rPr>
                    <w:rFonts w:ascii="Cambria Math" w:hAnsi="Cambria Math"/>
                    <w:i/>
                  </w:rPr>
                </w:del>
              </m:ctrlPr>
            </m:sSubPr>
            <m:e>
              <m:r>
                <w:del w:id="641" w:author="Gibran Hemani" w:date="2020-05-25T21:05:00Z">
                  <w:rPr>
                    <w:rFonts w:ascii="Cambria Math" w:hAnsi="Cambria Math"/>
                  </w:rPr>
                  <m:t>b</m:t>
                </w:del>
              </m:r>
            </m:e>
            <m:sub>
              <m:r>
                <w:del w:id="642" w:author="Gibran Hemani" w:date="2020-05-25T21:05:00Z">
                  <w:rPr>
                    <w:rFonts w:ascii="Cambria Math" w:hAnsi="Cambria Math"/>
                  </w:rPr>
                  <m:t>i</m:t>
                </w:del>
              </m:r>
            </m:sub>
          </m:sSub>
          <m:r>
            <w:del w:id="643" w:author="Gibran Hemani" w:date="2020-05-25T21:05:00Z">
              <w:rPr>
                <w:rFonts w:ascii="Cambria Math" w:hAnsi="Cambria Math"/>
              </w:rPr>
              <m:t>∼N(</m:t>
            </w:del>
          </m:r>
          <m:bar>
            <m:barPr>
              <m:pos m:val="top"/>
              <m:ctrlPr>
                <w:del w:id="644" w:author="Gibran Hemani" w:date="2020-05-25T21:05:00Z">
                  <w:rPr>
                    <w:rFonts w:ascii="Cambria Math" w:hAnsi="Cambria Math"/>
                  </w:rPr>
                </w:del>
              </m:ctrlPr>
            </m:barPr>
            <m:e>
              <m:r>
                <w:del w:id="645" w:author="Gibran Hemani" w:date="2020-05-25T21:05:00Z">
                  <w:rPr>
                    <w:rFonts w:ascii="Cambria Math" w:hAnsi="Cambria Math"/>
                  </w:rPr>
                  <m:t>b</m:t>
                </w:del>
              </m:r>
            </m:e>
          </m:bar>
          <m:r>
            <w:del w:id="646" w:author="Gibran Hemani" w:date="2020-05-25T21:05:00Z">
              <w:rPr>
                <w:rFonts w:ascii="Cambria Math" w:hAnsi="Cambria Math"/>
              </w:rPr>
              <m:t>,</m:t>
            </w:del>
          </m:r>
          <m:sSubSup>
            <m:sSubSupPr>
              <m:ctrlPr>
                <w:del w:id="647" w:author="Gibran Hemani" w:date="2020-05-25T21:05:00Z">
                  <w:rPr>
                    <w:rFonts w:ascii="Cambria Math" w:hAnsi="Cambria Math"/>
                  </w:rPr>
                </w:del>
              </m:ctrlPr>
            </m:sSubSupPr>
            <m:e>
              <m:r>
                <w:del w:id="648" w:author="Gibran Hemani" w:date="2020-05-25T21:05:00Z">
                  <w:rPr>
                    <w:rFonts w:ascii="Cambria Math" w:hAnsi="Cambria Math"/>
                  </w:rPr>
                  <m:t>σ</m:t>
                </w:del>
              </m:r>
            </m:e>
            <m:sub>
              <m:r>
                <w:del w:id="649" w:author="Gibran Hemani" w:date="2020-05-25T21:05:00Z">
                  <w:rPr>
                    <w:rFonts w:ascii="Cambria Math" w:hAnsi="Cambria Math"/>
                  </w:rPr>
                  <m:t>b</m:t>
                </w:del>
              </m:r>
            </m:sub>
            <m:sup>
              <m:r>
                <w:del w:id="650" w:author="Gibran Hemani" w:date="2020-05-25T21:05:00Z">
                  <w:rPr>
                    <w:rFonts w:ascii="Cambria Math" w:hAnsi="Cambria Math"/>
                  </w:rPr>
                  <m:t>2</m:t>
                </w:del>
              </m:r>
            </m:sup>
          </m:sSubSup>
          <m:r>
            <w:del w:id="651" w:author="Gibran Hemani" w:date="2020-05-25T21:05:00Z">
              <w:rPr>
                <w:rFonts w:ascii="Cambria Math" w:hAnsi="Cambria Math"/>
              </w:rPr>
              <m:t>)</m:t>
            </w:del>
          </m:r>
        </m:oMath>
      </m:oMathPara>
    </w:p>
    <w:p w14:paraId="04733663" w14:textId="618F85D7" w:rsidR="00C5195D" w:rsidDel="00B10FA1" w:rsidRDefault="00EE1D21">
      <w:pPr>
        <w:pStyle w:val="FirstParagraph"/>
        <w:rPr>
          <w:del w:id="652" w:author="Gibran Hemani" w:date="2020-05-25T21:05:00Z"/>
        </w:rPr>
      </w:pPr>
      <w:del w:id="653" w:author="Gibran Hemani" w:date="2020-05-25T21:05:00Z">
        <w:r w:rsidDel="00B10FA1">
          <w:delText xml:space="preserve">and the phenotype for individual </w:delText>
        </w:r>
      </w:del>
      <m:oMath>
        <m:r>
          <w:del w:id="654" w:author="Gibran Hemani" w:date="2020-05-25T21:05:00Z">
            <w:rPr>
              <w:rFonts w:ascii="Cambria Math" w:hAnsi="Cambria Math"/>
            </w:rPr>
            <m:t>i</m:t>
          </w:del>
        </m:r>
      </m:oMath>
    </w:p>
    <w:p w14:paraId="52FA2AD0" w14:textId="21FB82A0" w:rsidR="00C5195D" w:rsidDel="00B10FA1" w:rsidRDefault="00892793">
      <w:pPr>
        <w:pStyle w:val="BodyText"/>
        <w:rPr>
          <w:del w:id="655" w:author="Gibran Hemani" w:date="2020-05-25T21:05:00Z"/>
        </w:rPr>
      </w:pPr>
      <m:oMathPara>
        <m:oMathParaPr>
          <m:jc m:val="center"/>
        </m:oMathParaPr>
        <m:oMath>
          <m:sSub>
            <m:sSubPr>
              <m:ctrlPr>
                <w:del w:id="656" w:author="Gibran Hemani" w:date="2020-05-25T21:05:00Z">
                  <w:rPr>
                    <w:rFonts w:ascii="Cambria Math" w:hAnsi="Cambria Math"/>
                  </w:rPr>
                </w:del>
              </m:ctrlPr>
            </m:sSubPr>
            <m:e>
              <m:r>
                <w:del w:id="657" w:author="Gibran Hemani" w:date="2020-05-25T21:05:00Z">
                  <w:rPr>
                    <w:rFonts w:ascii="Cambria Math" w:hAnsi="Cambria Math"/>
                  </w:rPr>
                  <m:t>y</m:t>
                </w:del>
              </m:r>
            </m:e>
            <m:sub>
              <m:r>
                <w:del w:id="658" w:author="Gibran Hemani" w:date="2020-05-25T21:05:00Z">
                  <w:rPr>
                    <w:rFonts w:ascii="Cambria Math" w:hAnsi="Cambria Math"/>
                  </w:rPr>
                  <m:t>i</m:t>
                </w:del>
              </m:r>
            </m:sub>
          </m:sSub>
          <m:r>
            <w:del w:id="659" w:author="Gibran Hemani" w:date="2020-05-25T21:05:00Z">
              <w:rPr>
                <w:rFonts w:ascii="Cambria Math" w:hAnsi="Cambria Math"/>
              </w:rPr>
              <m:t>=</m:t>
            </w:del>
          </m:r>
          <m:sSub>
            <m:sSubPr>
              <m:ctrlPr>
                <w:del w:id="660" w:author="Gibran Hemani" w:date="2020-05-25T21:05:00Z">
                  <w:rPr>
                    <w:rFonts w:ascii="Cambria Math" w:hAnsi="Cambria Math"/>
                  </w:rPr>
                </w:del>
              </m:ctrlPr>
            </m:sSubPr>
            <m:e>
              <m:r>
                <w:del w:id="661" w:author="Gibran Hemani" w:date="2020-05-25T21:05:00Z">
                  <w:rPr>
                    <w:rFonts w:ascii="Cambria Math" w:hAnsi="Cambria Math"/>
                  </w:rPr>
                  <m:t>b</m:t>
                </w:del>
              </m:r>
            </m:e>
            <m:sub>
              <m:r>
                <w:del w:id="662" w:author="Gibran Hemani" w:date="2020-05-25T21:05:00Z">
                  <w:rPr>
                    <w:rFonts w:ascii="Cambria Math" w:hAnsi="Cambria Math"/>
                  </w:rPr>
                  <m:t>i</m:t>
                </w:del>
              </m:r>
            </m:sub>
          </m:sSub>
          <m:sSub>
            <m:sSubPr>
              <m:ctrlPr>
                <w:del w:id="663" w:author="Gibran Hemani" w:date="2020-05-25T21:05:00Z">
                  <w:rPr>
                    <w:rFonts w:ascii="Cambria Math" w:hAnsi="Cambria Math"/>
                  </w:rPr>
                </w:del>
              </m:ctrlPr>
            </m:sSubPr>
            <m:e>
              <m:r>
                <w:del w:id="664" w:author="Gibran Hemani" w:date="2020-05-25T21:05:00Z">
                  <w:rPr>
                    <w:rFonts w:ascii="Cambria Math" w:hAnsi="Cambria Math"/>
                  </w:rPr>
                  <m:t>x</m:t>
                </w:del>
              </m:r>
            </m:e>
            <m:sub>
              <m:r>
                <w:del w:id="665" w:author="Gibran Hemani" w:date="2020-05-25T21:05:00Z">
                  <w:rPr>
                    <w:rFonts w:ascii="Cambria Math" w:hAnsi="Cambria Math"/>
                  </w:rPr>
                  <m:t>ci</m:t>
                </w:del>
              </m:r>
            </m:sub>
          </m:sSub>
          <m:r>
            <w:del w:id="666" w:author="Gibran Hemani" w:date="2020-05-25T21:05:00Z">
              <w:rPr>
                <w:rFonts w:ascii="Cambria Math" w:hAnsi="Cambria Math"/>
              </w:rPr>
              <m:t>+</m:t>
            </w:del>
          </m:r>
          <m:sSub>
            <m:sSubPr>
              <m:ctrlPr>
                <w:del w:id="667" w:author="Gibran Hemani" w:date="2020-05-25T21:05:00Z">
                  <w:rPr>
                    <w:rFonts w:ascii="Cambria Math" w:hAnsi="Cambria Math"/>
                  </w:rPr>
                </w:del>
              </m:ctrlPr>
            </m:sSubPr>
            <m:e>
              <m:r>
                <w:del w:id="668" w:author="Gibran Hemani" w:date="2020-05-25T21:05:00Z">
                  <w:rPr>
                    <w:rFonts w:ascii="Cambria Math" w:hAnsi="Cambria Math"/>
                  </w:rPr>
                  <m:t>e</m:t>
                </w:del>
              </m:r>
            </m:e>
            <m:sub>
              <m:r>
                <w:del w:id="669" w:author="Gibran Hemani" w:date="2020-05-25T21:05:00Z">
                  <w:rPr>
                    <w:rFonts w:ascii="Cambria Math" w:hAnsi="Cambria Math"/>
                  </w:rPr>
                  <m:t>i</m:t>
                </w:del>
              </m:r>
            </m:sub>
          </m:sSub>
        </m:oMath>
      </m:oMathPara>
    </w:p>
    <w:p w14:paraId="624945E7" w14:textId="5622A751" w:rsidR="00C5195D" w:rsidDel="00B10FA1" w:rsidRDefault="00EE1D21">
      <w:pPr>
        <w:pStyle w:val="FirstParagraph"/>
        <w:rPr>
          <w:del w:id="670" w:author="Gibran Hemani" w:date="2020-05-25T21:05:00Z"/>
        </w:rPr>
      </w:pPr>
      <w:del w:id="671" w:author="Gibran Hemani" w:date="2020-05-25T21:05:00Z">
        <w:r w:rsidDel="00B10FA1">
          <w:delText xml:space="preserve">where </w:delText>
        </w:r>
      </w:del>
      <m:oMath>
        <m:sSub>
          <m:sSubPr>
            <m:ctrlPr>
              <w:del w:id="672" w:author="Gibran Hemani" w:date="2020-05-25T21:05:00Z">
                <w:rPr>
                  <w:rFonts w:ascii="Cambria Math" w:hAnsi="Cambria Math"/>
                </w:rPr>
              </w:del>
            </m:ctrlPr>
          </m:sSubPr>
          <m:e>
            <m:r>
              <w:del w:id="673" w:author="Gibran Hemani" w:date="2020-05-25T21:05:00Z">
                <w:rPr>
                  <w:rFonts w:ascii="Cambria Math" w:hAnsi="Cambria Math"/>
                </w:rPr>
                <m:t>x</m:t>
              </w:del>
            </m:r>
          </m:e>
          <m:sub>
            <m:r>
              <w:del w:id="674" w:author="Gibran Hemani" w:date="2020-05-25T21:05:00Z">
                <w:rPr>
                  <w:rFonts w:ascii="Cambria Math" w:hAnsi="Cambria Math"/>
                </w:rPr>
                <m:t>ci</m:t>
              </w:del>
            </m:r>
          </m:sub>
        </m:sSub>
        <m:r>
          <w:del w:id="675" w:author="Gibran Hemani" w:date="2020-05-25T21:05:00Z">
            <w:rPr>
              <w:rFonts w:ascii="Cambria Math" w:hAnsi="Cambria Math"/>
            </w:rPr>
            <m:t>∼Binom(1,0.1)</m:t>
          </w:del>
        </m:r>
      </m:oMath>
      <w:del w:id="676" w:author="Gibran Hemani" w:date="2020-05-25T21:05:00Z">
        <w:r w:rsidDel="00B10FA1">
          <w:delText xml:space="preserve"> and </w:delText>
        </w:r>
      </w:del>
      <m:oMath>
        <m:r>
          <w:del w:id="677" w:author="Gibran Hemani" w:date="2020-05-25T21:05:00Z">
            <w:rPr>
              <w:rFonts w:ascii="Cambria Math" w:hAnsi="Cambria Math"/>
            </w:rPr>
            <m:t>e∼N(0,</m:t>
          </w:del>
        </m:r>
        <m:sSubSup>
          <m:sSubSupPr>
            <m:ctrlPr>
              <w:del w:id="678" w:author="Gibran Hemani" w:date="2020-05-25T21:05:00Z">
                <w:rPr>
                  <w:rFonts w:ascii="Cambria Math" w:hAnsi="Cambria Math"/>
                </w:rPr>
              </w:del>
            </m:ctrlPr>
          </m:sSubSupPr>
          <m:e>
            <m:r>
              <w:del w:id="679" w:author="Gibran Hemani" w:date="2020-05-25T21:05:00Z">
                <w:rPr>
                  <w:rFonts w:ascii="Cambria Math" w:hAnsi="Cambria Math"/>
                </w:rPr>
                <m:t>σ</m:t>
              </w:del>
            </m:r>
          </m:e>
          <m:sub>
            <m:r>
              <w:del w:id="680" w:author="Gibran Hemani" w:date="2020-05-25T21:05:00Z">
                <w:rPr>
                  <w:rFonts w:ascii="Cambria Math" w:hAnsi="Cambria Math"/>
                </w:rPr>
                <m:t>e</m:t>
              </w:del>
            </m:r>
          </m:sub>
          <m:sup>
            <m:r>
              <w:del w:id="681" w:author="Gibran Hemani" w:date="2020-05-25T21:05:00Z">
                <w:rPr>
                  <w:rFonts w:ascii="Cambria Math" w:hAnsi="Cambria Math"/>
                </w:rPr>
                <m:t>2</m:t>
              </w:del>
            </m:r>
          </m:sup>
        </m:sSubSup>
        <m:r>
          <w:del w:id="682" w:author="Gibran Hemani" w:date="2020-05-25T21:05:00Z">
            <w:rPr>
              <w:rFonts w:ascii="Cambria Math" w:hAnsi="Cambria Math"/>
            </w:rPr>
            <m:t>-</m:t>
          </w:del>
        </m:r>
        <m:sSubSup>
          <m:sSubSupPr>
            <m:ctrlPr>
              <w:del w:id="683" w:author="Gibran Hemani" w:date="2020-05-25T21:05:00Z">
                <w:rPr>
                  <w:rFonts w:ascii="Cambria Math" w:hAnsi="Cambria Math"/>
                </w:rPr>
              </w:del>
            </m:ctrlPr>
          </m:sSubSupPr>
          <m:e>
            <m:r>
              <w:del w:id="684" w:author="Gibran Hemani" w:date="2020-05-25T21:05:00Z">
                <w:rPr>
                  <w:rFonts w:ascii="Cambria Math" w:hAnsi="Cambria Math"/>
                </w:rPr>
                <m:t>σ</m:t>
              </w:del>
            </m:r>
          </m:e>
          <m:sub>
            <m:r>
              <w:del w:id="685" w:author="Gibran Hemani" w:date="2020-05-25T21:05:00Z">
                <w:rPr>
                  <w:rFonts w:ascii="Cambria Math" w:hAnsi="Cambria Math"/>
                </w:rPr>
                <m:t>het</m:t>
              </w:del>
            </m:r>
          </m:sub>
          <m:sup>
            <m:r>
              <w:del w:id="686" w:author="Gibran Hemani" w:date="2020-05-25T21:05:00Z">
                <w:rPr>
                  <w:rFonts w:ascii="Cambria Math" w:hAnsi="Cambria Math"/>
                </w:rPr>
                <m:t>2</m:t>
              </w:del>
            </m:r>
          </m:sup>
        </m:sSubSup>
        <m:r>
          <w:del w:id="687" w:author="Gibran Hemani" w:date="2020-05-25T21:05:00Z">
            <w:rPr>
              <w:rFonts w:ascii="Cambria Math" w:hAnsi="Cambria Math"/>
            </w:rPr>
            <m:t>)</m:t>
          </w:del>
        </m:r>
      </m:oMath>
      <w:del w:id="688" w:author="Gibran Hemani" w:date="2020-05-25T21:05:00Z">
        <w:r w:rsidDel="00B10FA1">
          <w:delText>. We constructed the error variance to add additional noise on top of that due to causal effect heterogeneity</w:delText>
        </w:r>
        <w:r w:rsidR="004E6CDE" w:rsidDel="00B10FA1">
          <w:delText xml:space="preserve"> induced by </w:delText>
        </w:r>
      </w:del>
      <m:oMath>
        <m:sSubSup>
          <m:sSubSupPr>
            <m:ctrlPr>
              <w:del w:id="689" w:author="Gibran Hemani" w:date="2020-05-25T21:05:00Z">
                <w:rPr>
                  <w:rFonts w:ascii="Cambria Math" w:hAnsi="Cambria Math"/>
                </w:rPr>
              </w:del>
            </m:ctrlPr>
          </m:sSubSupPr>
          <m:e>
            <m:r>
              <w:del w:id="690" w:author="Gibran Hemani" w:date="2020-05-25T21:05:00Z">
                <w:rPr>
                  <w:rFonts w:ascii="Cambria Math" w:hAnsi="Cambria Math"/>
                </w:rPr>
                <m:t>σ</m:t>
              </w:del>
            </m:r>
          </m:e>
          <m:sub>
            <m:r>
              <w:del w:id="691" w:author="Gibran Hemani" w:date="2020-05-25T21:05:00Z">
                <w:rPr>
                  <w:rFonts w:ascii="Cambria Math" w:hAnsi="Cambria Math"/>
                </w:rPr>
                <m:t>b</m:t>
              </w:del>
            </m:r>
          </m:sub>
          <m:sup>
            <m:r>
              <w:del w:id="692" w:author="Gibran Hemani" w:date="2020-05-25T21:05:00Z">
                <w:rPr>
                  <w:rFonts w:ascii="Cambria Math" w:hAnsi="Cambria Math"/>
                </w:rPr>
                <m:t>2</m:t>
              </w:del>
            </m:r>
          </m:sup>
        </m:sSubSup>
      </m:oMath>
      <w:del w:id="693" w:author="Gibran Hemani" w:date="2020-05-25T21:05:00Z">
        <w:r w:rsidDel="00B10FA1">
          <w:delText xml:space="preserve">, such that in a linear model </w:delText>
        </w:r>
      </w:del>
      <m:oMath>
        <m:bar>
          <m:barPr>
            <m:pos m:val="top"/>
            <m:ctrlPr>
              <w:del w:id="694" w:author="Gibran Hemani" w:date="2020-05-25T21:05:00Z">
                <w:rPr>
                  <w:rFonts w:ascii="Cambria Math" w:hAnsi="Cambria Math"/>
                </w:rPr>
              </w:del>
            </m:ctrlPr>
          </m:barPr>
          <m:e>
            <m:r>
              <w:del w:id="695" w:author="Gibran Hemani" w:date="2020-05-25T21:05:00Z">
                <w:rPr>
                  <w:rFonts w:ascii="Cambria Math" w:hAnsi="Cambria Math"/>
                </w:rPr>
                <m:t>b</m:t>
              </w:del>
            </m:r>
          </m:e>
        </m:bar>
        <m:sSub>
          <m:sSubPr>
            <m:ctrlPr>
              <w:del w:id="696" w:author="Gibran Hemani" w:date="2020-05-25T21:05:00Z">
                <w:rPr>
                  <w:rFonts w:ascii="Cambria Math" w:hAnsi="Cambria Math"/>
                </w:rPr>
              </w:del>
            </m:ctrlPr>
          </m:sSubPr>
          <m:e>
            <m:r>
              <w:del w:id="697" w:author="Gibran Hemani" w:date="2020-05-25T21:05:00Z">
                <w:rPr>
                  <w:rFonts w:ascii="Cambria Math" w:hAnsi="Cambria Math"/>
                </w:rPr>
                <m:t>x</m:t>
              </w:del>
            </m:r>
          </m:e>
          <m:sub>
            <m:r>
              <w:del w:id="698" w:author="Gibran Hemani" w:date="2020-05-25T21:05:00Z">
                <w:rPr>
                  <w:rFonts w:ascii="Cambria Math" w:hAnsi="Cambria Math"/>
                </w:rPr>
                <m:t>ci</m:t>
              </w:del>
            </m:r>
          </m:sub>
        </m:sSub>
      </m:oMath>
      <w:del w:id="699" w:author="Gibran Hemani" w:date="2020-05-25T21:05:00Z">
        <w:r w:rsidDel="00B10FA1">
          <w:delText xml:space="preserve"> explained </w:delText>
        </w:r>
      </w:del>
      <m:oMath>
        <m:sSubSup>
          <m:sSubSupPr>
            <m:ctrlPr>
              <w:del w:id="700" w:author="Gibran Hemani" w:date="2020-05-25T21:05:00Z">
                <w:rPr>
                  <w:rFonts w:ascii="Cambria Math" w:hAnsi="Cambria Math"/>
                </w:rPr>
              </w:del>
            </m:ctrlPr>
          </m:sSubSupPr>
          <m:e>
            <m:r>
              <w:del w:id="701" w:author="Gibran Hemani" w:date="2020-05-25T21:05:00Z">
                <w:rPr>
                  <w:rFonts w:ascii="Cambria Math" w:hAnsi="Cambria Math"/>
                </w:rPr>
                <m:t>r</m:t>
              </w:del>
            </m:r>
          </m:e>
          <m:sub>
            <m:r>
              <w:del w:id="702" w:author="Gibran Hemani" w:date="2020-05-25T21:05:00Z">
                <w:rPr>
                  <w:rFonts w:ascii="Cambria Math" w:hAnsi="Cambria Math"/>
                </w:rPr>
                <m:t>c</m:t>
              </w:del>
            </m:r>
          </m:sub>
          <m:sup>
            <m:r>
              <w:del w:id="703" w:author="Gibran Hemani" w:date="2020-05-25T21:05:00Z">
                <w:rPr>
                  <w:rFonts w:ascii="Cambria Math" w:hAnsi="Cambria Math"/>
                </w:rPr>
                <m:t>2</m:t>
              </w:del>
            </m:r>
          </m:sup>
        </m:sSubSup>
      </m:oMath>
      <w:del w:id="704" w:author="Gibran Hemani" w:date="2020-05-25T21:05:00Z">
        <w:r w:rsidDel="00B10FA1">
          <w:delText xml:space="preserve"> of the variance. Thus, the variance due to effect heterogeneity </w:delText>
        </w:r>
      </w:del>
      <m:oMath>
        <m:sSubSup>
          <m:sSubSupPr>
            <m:ctrlPr>
              <w:del w:id="705" w:author="Gibran Hemani" w:date="2020-05-25T21:05:00Z">
                <w:rPr>
                  <w:rFonts w:ascii="Cambria Math" w:hAnsi="Cambria Math"/>
                </w:rPr>
              </w:del>
            </m:ctrlPr>
          </m:sSubSupPr>
          <m:e>
            <m:r>
              <w:del w:id="706" w:author="Gibran Hemani" w:date="2020-05-25T21:05:00Z">
                <w:rPr>
                  <w:rFonts w:ascii="Cambria Math" w:hAnsi="Cambria Math"/>
                </w:rPr>
                <m:t>σ</m:t>
              </w:del>
            </m:r>
          </m:e>
          <m:sub>
            <m:r>
              <w:del w:id="707" w:author="Gibran Hemani" w:date="2020-05-25T21:05:00Z">
                <w:rPr>
                  <w:rFonts w:ascii="Cambria Math" w:hAnsi="Cambria Math"/>
                </w:rPr>
                <m:t>het</m:t>
              </w:del>
            </m:r>
          </m:sub>
          <m:sup>
            <m:r>
              <w:del w:id="708" w:author="Gibran Hemani" w:date="2020-05-25T21:05:00Z">
                <w:rPr>
                  <w:rFonts w:ascii="Cambria Math" w:hAnsi="Cambria Math"/>
                </w:rPr>
                <m:t>2</m:t>
              </w:del>
            </m:r>
          </m:sup>
        </m:sSubSup>
        <m:r>
          <w:del w:id="709" w:author="Gibran Hemani" w:date="2020-05-25T21:05:00Z">
            <w:rPr>
              <w:rFonts w:ascii="Cambria Math" w:hAnsi="Cambria Math"/>
            </w:rPr>
            <m:t>=var(</m:t>
          </w:del>
        </m:r>
        <m:sSub>
          <m:sSubPr>
            <m:ctrlPr>
              <w:del w:id="710" w:author="Gibran Hemani" w:date="2020-05-25T21:05:00Z">
                <w:rPr>
                  <w:rFonts w:ascii="Cambria Math" w:hAnsi="Cambria Math"/>
                </w:rPr>
              </w:del>
            </m:ctrlPr>
          </m:sSubPr>
          <m:e>
            <m:r>
              <w:del w:id="711" w:author="Gibran Hemani" w:date="2020-05-25T21:05:00Z">
                <w:rPr>
                  <w:rFonts w:ascii="Cambria Math" w:hAnsi="Cambria Math"/>
                </w:rPr>
                <m:t>b</m:t>
              </w:del>
            </m:r>
          </m:e>
          <m:sub>
            <m:r>
              <w:del w:id="712" w:author="Gibran Hemani" w:date="2020-05-25T21:05:00Z">
                <w:rPr>
                  <w:rFonts w:ascii="Cambria Math" w:hAnsi="Cambria Math"/>
                </w:rPr>
                <m:t>i</m:t>
              </w:del>
            </m:r>
          </m:sub>
        </m:sSub>
        <m:sSub>
          <m:sSubPr>
            <m:ctrlPr>
              <w:del w:id="713" w:author="Gibran Hemani" w:date="2020-05-25T21:05:00Z">
                <w:rPr>
                  <w:rFonts w:ascii="Cambria Math" w:hAnsi="Cambria Math"/>
                </w:rPr>
              </w:del>
            </m:ctrlPr>
          </m:sSubPr>
          <m:e>
            <m:r>
              <w:del w:id="714" w:author="Gibran Hemani" w:date="2020-05-25T21:05:00Z">
                <w:rPr>
                  <w:rFonts w:ascii="Cambria Math" w:hAnsi="Cambria Math"/>
                </w:rPr>
                <m:t>x</m:t>
              </w:del>
            </m:r>
          </m:e>
          <m:sub>
            <m:r>
              <w:del w:id="715" w:author="Gibran Hemani" w:date="2020-05-25T21:05:00Z">
                <w:rPr>
                  <w:rFonts w:ascii="Cambria Math" w:hAnsi="Cambria Math"/>
                </w:rPr>
                <m:t>ci</m:t>
              </w:del>
            </m:r>
          </m:sub>
        </m:sSub>
        <m:r>
          <w:del w:id="716" w:author="Gibran Hemani" w:date="2020-05-25T21:05:00Z">
            <w:rPr>
              <w:rFonts w:ascii="Cambria Math" w:hAnsi="Cambria Math"/>
            </w:rPr>
            <m:t>)-var(</m:t>
          </w:del>
        </m:r>
        <m:bar>
          <m:barPr>
            <m:pos m:val="top"/>
            <m:ctrlPr>
              <w:del w:id="717" w:author="Gibran Hemani" w:date="2020-05-25T21:05:00Z">
                <w:rPr>
                  <w:rFonts w:ascii="Cambria Math" w:hAnsi="Cambria Math"/>
                </w:rPr>
              </w:del>
            </m:ctrlPr>
          </m:barPr>
          <m:e>
            <m:r>
              <w:del w:id="718" w:author="Gibran Hemani" w:date="2020-05-25T21:05:00Z">
                <w:rPr>
                  <w:rFonts w:ascii="Cambria Math" w:hAnsi="Cambria Math"/>
                </w:rPr>
                <m:t>b</m:t>
              </w:del>
            </m:r>
          </m:e>
        </m:bar>
        <m:sSub>
          <m:sSubPr>
            <m:ctrlPr>
              <w:del w:id="719" w:author="Gibran Hemani" w:date="2020-05-25T21:05:00Z">
                <w:rPr>
                  <w:rFonts w:ascii="Cambria Math" w:hAnsi="Cambria Math"/>
                </w:rPr>
              </w:del>
            </m:ctrlPr>
          </m:sSubPr>
          <m:e>
            <m:r>
              <w:del w:id="720" w:author="Gibran Hemani" w:date="2020-05-25T21:05:00Z">
                <w:rPr>
                  <w:rFonts w:ascii="Cambria Math" w:hAnsi="Cambria Math"/>
                </w:rPr>
                <m:t>x</m:t>
              </w:del>
            </m:r>
          </m:e>
          <m:sub>
            <m:r>
              <w:del w:id="721" w:author="Gibran Hemani" w:date="2020-05-25T21:05:00Z">
                <w:rPr>
                  <w:rFonts w:ascii="Cambria Math" w:hAnsi="Cambria Math"/>
                </w:rPr>
                <m:t>ci</m:t>
              </w:del>
            </m:r>
          </m:sub>
        </m:sSub>
        <m:r>
          <w:del w:id="722" w:author="Gibran Hemani" w:date="2020-05-25T21:05:00Z">
            <w:rPr>
              <w:rFonts w:ascii="Cambria Math" w:hAnsi="Cambria Math"/>
            </w:rPr>
            <m:t>)</m:t>
          </w:del>
        </m:r>
      </m:oMath>
      <w:del w:id="723" w:author="Gibran Hemani" w:date="2020-05-25T21:05:00Z">
        <w:r w:rsidDel="00B10FA1">
          <w:delText>, and the variance of the residual error</w:delText>
        </w:r>
      </w:del>
    </w:p>
    <w:p w14:paraId="300B8EAD" w14:textId="45FD5F71" w:rsidR="00C5195D" w:rsidDel="00B10FA1" w:rsidRDefault="00892793">
      <w:pPr>
        <w:pStyle w:val="BodyText"/>
        <w:rPr>
          <w:del w:id="724" w:author="Gibran Hemani" w:date="2020-05-25T21:05:00Z"/>
        </w:rPr>
      </w:pPr>
      <m:oMathPara>
        <m:oMathParaPr>
          <m:jc m:val="center"/>
        </m:oMathParaPr>
        <m:oMath>
          <m:sSubSup>
            <m:sSubSupPr>
              <m:ctrlPr>
                <w:del w:id="725" w:author="Gibran Hemani" w:date="2020-05-25T21:05:00Z">
                  <w:rPr>
                    <w:rFonts w:ascii="Cambria Math" w:hAnsi="Cambria Math"/>
                  </w:rPr>
                </w:del>
              </m:ctrlPr>
            </m:sSubSupPr>
            <m:e>
              <m:r>
                <w:del w:id="726" w:author="Gibran Hemani" w:date="2020-05-25T21:05:00Z">
                  <w:rPr>
                    <w:rFonts w:ascii="Cambria Math" w:hAnsi="Cambria Math"/>
                  </w:rPr>
                  <m:t>σ</m:t>
                </w:del>
              </m:r>
            </m:e>
            <m:sub>
              <m:r>
                <w:del w:id="727" w:author="Gibran Hemani" w:date="2020-05-25T21:05:00Z">
                  <w:rPr>
                    <w:rFonts w:ascii="Cambria Math" w:hAnsi="Cambria Math"/>
                  </w:rPr>
                  <m:t>e</m:t>
                </w:del>
              </m:r>
            </m:sub>
            <m:sup>
              <m:r>
                <w:del w:id="728" w:author="Gibran Hemani" w:date="2020-05-25T21:05:00Z">
                  <w:rPr>
                    <w:rFonts w:ascii="Cambria Math" w:hAnsi="Cambria Math"/>
                  </w:rPr>
                  <m:t>2</m:t>
                </w:del>
              </m:r>
            </m:sup>
          </m:sSubSup>
          <m:r>
            <w:del w:id="729" w:author="Gibran Hemani" w:date="2020-05-25T21:05:00Z">
              <w:rPr>
                <w:rFonts w:ascii="Cambria Math" w:hAnsi="Cambria Math"/>
              </w:rPr>
              <m:t>=</m:t>
            </w:del>
          </m:r>
          <m:f>
            <m:fPr>
              <m:ctrlPr>
                <w:del w:id="730" w:author="Gibran Hemani" w:date="2020-05-25T21:05:00Z">
                  <w:rPr>
                    <w:rFonts w:ascii="Cambria Math" w:hAnsi="Cambria Math"/>
                  </w:rPr>
                </w:del>
              </m:ctrlPr>
            </m:fPr>
            <m:num>
              <m:r>
                <w:del w:id="731" w:author="Gibran Hemani" w:date="2020-05-25T21:05:00Z">
                  <w:rPr>
                    <w:rFonts w:ascii="Cambria Math" w:hAnsi="Cambria Math"/>
                  </w:rPr>
                  <m:t>var(</m:t>
                </w:del>
              </m:r>
              <m:sSub>
                <m:sSubPr>
                  <m:ctrlPr>
                    <w:del w:id="732" w:author="Gibran Hemani" w:date="2020-05-25T21:05:00Z">
                      <w:rPr>
                        <w:rFonts w:ascii="Cambria Math" w:hAnsi="Cambria Math"/>
                      </w:rPr>
                    </w:del>
                  </m:ctrlPr>
                </m:sSubPr>
                <m:e>
                  <m:r>
                    <w:del w:id="733" w:author="Gibran Hemani" w:date="2020-05-25T21:05:00Z">
                      <w:rPr>
                        <w:rFonts w:ascii="Cambria Math" w:hAnsi="Cambria Math"/>
                      </w:rPr>
                      <m:t>b</m:t>
                    </w:del>
                  </m:r>
                </m:e>
                <m:sub>
                  <m:r>
                    <w:del w:id="734" w:author="Gibran Hemani" w:date="2020-05-25T21:05:00Z">
                      <w:rPr>
                        <w:rFonts w:ascii="Cambria Math" w:hAnsi="Cambria Math"/>
                      </w:rPr>
                      <m:t>i</m:t>
                    </w:del>
                  </m:r>
                </m:sub>
              </m:sSub>
              <m:sSub>
                <m:sSubPr>
                  <m:ctrlPr>
                    <w:del w:id="735" w:author="Gibran Hemani" w:date="2020-05-25T21:05:00Z">
                      <w:rPr>
                        <w:rFonts w:ascii="Cambria Math" w:hAnsi="Cambria Math"/>
                      </w:rPr>
                    </w:del>
                  </m:ctrlPr>
                </m:sSubPr>
                <m:e>
                  <m:r>
                    <w:del w:id="736" w:author="Gibran Hemani" w:date="2020-05-25T21:05:00Z">
                      <w:rPr>
                        <w:rFonts w:ascii="Cambria Math" w:hAnsi="Cambria Math"/>
                      </w:rPr>
                      <m:t>x</m:t>
                    </w:del>
                  </m:r>
                </m:e>
                <m:sub>
                  <m:r>
                    <w:del w:id="737" w:author="Gibran Hemani" w:date="2020-05-25T21:05:00Z">
                      <w:rPr>
                        <w:rFonts w:ascii="Cambria Math" w:hAnsi="Cambria Math"/>
                      </w:rPr>
                      <m:t>ci</m:t>
                    </w:del>
                  </m:r>
                </m:sub>
              </m:sSub>
              <m:r>
                <w:del w:id="738" w:author="Gibran Hemani" w:date="2020-05-25T21:05:00Z">
                  <w:rPr>
                    <w:rFonts w:ascii="Cambria Math" w:hAnsi="Cambria Math"/>
                  </w:rPr>
                  <m:t>)-</m:t>
                </w:del>
              </m:r>
              <m:sSubSup>
                <m:sSubSupPr>
                  <m:ctrlPr>
                    <w:del w:id="739" w:author="Gibran Hemani" w:date="2020-05-25T21:05:00Z">
                      <w:rPr>
                        <w:rFonts w:ascii="Cambria Math" w:hAnsi="Cambria Math"/>
                      </w:rPr>
                    </w:del>
                  </m:ctrlPr>
                </m:sSubSupPr>
                <m:e>
                  <m:r>
                    <w:del w:id="740" w:author="Gibran Hemani" w:date="2020-05-25T21:05:00Z">
                      <w:rPr>
                        <w:rFonts w:ascii="Cambria Math" w:hAnsi="Cambria Math"/>
                      </w:rPr>
                      <m:t>r</m:t>
                    </w:del>
                  </m:r>
                </m:e>
                <m:sub>
                  <m:r>
                    <w:del w:id="741" w:author="Gibran Hemani" w:date="2020-05-25T21:05:00Z">
                      <w:rPr>
                        <w:rFonts w:ascii="Cambria Math" w:hAnsi="Cambria Math"/>
                      </w:rPr>
                      <m:t>c</m:t>
                    </w:del>
                  </m:r>
                </m:sub>
                <m:sup>
                  <m:r>
                    <w:del w:id="742" w:author="Gibran Hemani" w:date="2020-05-25T21:05:00Z">
                      <w:rPr>
                        <w:rFonts w:ascii="Cambria Math" w:hAnsi="Cambria Math"/>
                      </w:rPr>
                      <m:t>2</m:t>
                    </w:del>
                  </m:r>
                </m:sup>
              </m:sSubSup>
              <m:r>
                <w:del w:id="743" w:author="Gibran Hemani" w:date="2020-05-25T21:05:00Z">
                  <w:rPr>
                    <w:rFonts w:ascii="Cambria Math" w:hAnsi="Cambria Math"/>
                  </w:rPr>
                  <m:t>var(</m:t>
                </w:del>
              </m:r>
              <m:bar>
                <m:barPr>
                  <m:pos m:val="top"/>
                  <m:ctrlPr>
                    <w:del w:id="744" w:author="Gibran Hemani" w:date="2020-05-25T21:05:00Z">
                      <w:rPr>
                        <w:rFonts w:ascii="Cambria Math" w:hAnsi="Cambria Math"/>
                      </w:rPr>
                    </w:del>
                  </m:ctrlPr>
                </m:barPr>
                <m:e>
                  <m:r>
                    <w:del w:id="745" w:author="Gibran Hemani" w:date="2020-05-25T21:05:00Z">
                      <w:rPr>
                        <w:rFonts w:ascii="Cambria Math" w:hAnsi="Cambria Math"/>
                      </w:rPr>
                      <m:t>b</m:t>
                    </w:del>
                  </m:r>
                </m:e>
              </m:bar>
              <m:sSub>
                <m:sSubPr>
                  <m:ctrlPr>
                    <w:del w:id="746" w:author="Gibran Hemani" w:date="2020-05-25T21:05:00Z">
                      <w:rPr>
                        <w:rFonts w:ascii="Cambria Math" w:hAnsi="Cambria Math"/>
                      </w:rPr>
                    </w:del>
                  </m:ctrlPr>
                </m:sSubPr>
                <m:e>
                  <m:r>
                    <w:del w:id="747" w:author="Gibran Hemani" w:date="2020-05-25T21:05:00Z">
                      <w:rPr>
                        <w:rFonts w:ascii="Cambria Math" w:hAnsi="Cambria Math"/>
                      </w:rPr>
                      <m:t>x</m:t>
                    </w:del>
                  </m:r>
                </m:e>
                <m:sub>
                  <m:r>
                    <w:del w:id="748" w:author="Gibran Hemani" w:date="2020-05-25T21:05:00Z">
                      <w:rPr>
                        <w:rFonts w:ascii="Cambria Math" w:hAnsi="Cambria Math"/>
                      </w:rPr>
                      <m:t>ci</m:t>
                    </w:del>
                  </m:r>
                </m:sub>
              </m:sSub>
              <m:r>
                <w:del w:id="749" w:author="Gibran Hemani" w:date="2020-05-25T21:05:00Z">
                  <w:rPr>
                    <w:rFonts w:ascii="Cambria Math" w:hAnsi="Cambria Math"/>
                  </w:rPr>
                  <m:t>))</m:t>
                </w:del>
              </m:r>
            </m:num>
            <m:den>
              <m:sSubSup>
                <m:sSubSupPr>
                  <m:ctrlPr>
                    <w:del w:id="750" w:author="Gibran Hemani" w:date="2020-05-25T21:05:00Z">
                      <w:rPr>
                        <w:rFonts w:ascii="Cambria Math" w:hAnsi="Cambria Math"/>
                      </w:rPr>
                    </w:del>
                  </m:ctrlPr>
                </m:sSubSupPr>
                <m:e>
                  <m:r>
                    <w:del w:id="751" w:author="Gibran Hemani" w:date="2020-05-25T21:05:00Z">
                      <w:rPr>
                        <w:rFonts w:ascii="Cambria Math" w:hAnsi="Cambria Math"/>
                      </w:rPr>
                      <m:t>r</m:t>
                    </w:del>
                  </m:r>
                </m:e>
                <m:sub>
                  <m:r>
                    <w:del w:id="752" w:author="Gibran Hemani" w:date="2020-05-25T21:05:00Z">
                      <w:rPr>
                        <w:rFonts w:ascii="Cambria Math" w:hAnsi="Cambria Math"/>
                      </w:rPr>
                      <m:t>c</m:t>
                    </w:del>
                  </m:r>
                </m:sub>
                <m:sup>
                  <m:r>
                    <w:del w:id="753" w:author="Gibran Hemani" w:date="2020-05-25T21:05:00Z">
                      <w:rPr>
                        <w:rFonts w:ascii="Cambria Math" w:hAnsi="Cambria Math"/>
                      </w:rPr>
                      <m:t>2</m:t>
                    </w:del>
                  </m:r>
                </m:sup>
              </m:sSubSup>
            </m:den>
          </m:f>
          <m:r>
            <w:del w:id="754" w:author="Gibran Hemani" w:date="2020-05-25T21:05:00Z">
              <m:rPr>
                <m:sty m:val="p"/>
              </m:rPr>
              <w:rPr>
                <w:rFonts w:ascii="Cambria Math" w:hAnsi="Cambria Math"/>
              </w:rPr>
              <w:br/>
            </w:del>
          </m:r>
        </m:oMath>
        <m:oMath>
          <m:sSubSup>
            <m:sSubSupPr>
              <m:ctrlPr>
                <w:del w:id="755" w:author="Gibran Hemani" w:date="2020-05-25T21:05:00Z">
                  <w:rPr>
                    <w:rFonts w:ascii="Cambria Math" w:hAnsi="Cambria Math"/>
                  </w:rPr>
                </w:del>
              </m:ctrlPr>
            </m:sSubSupPr>
            <m:e>
              <m:r>
                <w:del w:id="756" w:author="Gibran Hemani" w:date="2020-05-25T21:05:00Z">
                  <w:rPr>
                    <w:rFonts w:ascii="Cambria Math" w:hAnsi="Cambria Math"/>
                  </w:rPr>
                  <m:t>σ</m:t>
                </w:del>
              </m:r>
            </m:e>
            <m:sub>
              <m:r>
                <w:del w:id="757" w:author="Gibran Hemani" w:date="2020-05-25T21:05:00Z">
                  <w:rPr>
                    <w:rFonts w:ascii="Cambria Math" w:hAnsi="Cambria Math"/>
                  </w:rPr>
                  <m:t>e</m:t>
                </w:del>
              </m:r>
            </m:sub>
            <m:sup>
              <m:r>
                <w:del w:id="758" w:author="Gibran Hemani" w:date="2020-05-25T21:05:00Z">
                  <w:rPr>
                    <w:rFonts w:ascii="Cambria Math" w:hAnsi="Cambria Math"/>
                  </w:rPr>
                  <m:t>2</m:t>
                </w:del>
              </m:r>
            </m:sup>
          </m:sSubSup>
          <m:r>
            <w:del w:id="759" w:author="Gibran Hemani" w:date="2020-05-25T21:05:00Z">
              <w:rPr>
                <w:rFonts w:ascii="Cambria Math" w:hAnsi="Cambria Math"/>
              </w:rPr>
              <m:t>=</m:t>
            </w:del>
          </m:r>
          <m:f>
            <m:fPr>
              <m:ctrlPr>
                <w:del w:id="760" w:author="Gibran Hemani" w:date="2020-05-25T21:05:00Z">
                  <w:rPr>
                    <w:rFonts w:ascii="Cambria Math" w:hAnsi="Cambria Math"/>
                  </w:rPr>
                </w:del>
              </m:ctrlPr>
            </m:fPr>
            <m:num>
              <m:r>
                <w:del w:id="761" w:author="Gibran Hemani" w:date="2020-05-25T21:05:00Z">
                  <w:rPr>
                    <w:rFonts w:ascii="Cambria Math" w:hAnsi="Cambria Math"/>
                  </w:rPr>
                  <m:t>var(</m:t>
                </w:del>
              </m:r>
              <m:sSub>
                <m:sSubPr>
                  <m:ctrlPr>
                    <w:del w:id="762" w:author="Gibran Hemani" w:date="2020-05-25T21:05:00Z">
                      <w:rPr>
                        <w:rFonts w:ascii="Cambria Math" w:hAnsi="Cambria Math"/>
                      </w:rPr>
                    </w:del>
                  </m:ctrlPr>
                </m:sSubPr>
                <m:e>
                  <m:r>
                    <w:del w:id="763" w:author="Gibran Hemani" w:date="2020-05-25T21:05:00Z">
                      <w:rPr>
                        <w:rFonts w:ascii="Cambria Math" w:hAnsi="Cambria Math"/>
                      </w:rPr>
                      <m:t>b</m:t>
                    </w:del>
                  </m:r>
                </m:e>
                <m:sub>
                  <m:r>
                    <w:del w:id="764" w:author="Gibran Hemani" w:date="2020-05-25T21:05:00Z">
                      <w:rPr>
                        <w:rFonts w:ascii="Cambria Math" w:hAnsi="Cambria Math"/>
                      </w:rPr>
                      <m:t>i</m:t>
                    </w:del>
                  </m:r>
                </m:sub>
              </m:sSub>
              <m:sSub>
                <m:sSubPr>
                  <m:ctrlPr>
                    <w:del w:id="765" w:author="Gibran Hemani" w:date="2020-05-25T21:05:00Z">
                      <w:rPr>
                        <w:rFonts w:ascii="Cambria Math" w:hAnsi="Cambria Math"/>
                      </w:rPr>
                    </w:del>
                  </m:ctrlPr>
                </m:sSubPr>
                <m:e>
                  <m:r>
                    <w:del w:id="766" w:author="Gibran Hemani" w:date="2020-05-25T21:05:00Z">
                      <w:rPr>
                        <w:rFonts w:ascii="Cambria Math" w:hAnsi="Cambria Math"/>
                      </w:rPr>
                      <m:t>x</m:t>
                    </w:del>
                  </m:r>
                </m:e>
                <m:sub>
                  <m:r>
                    <w:del w:id="767" w:author="Gibran Hemani" w:date="2020-05-25T21:05:00Z">
                      <w:rPr>
                        <w:rFonts w:ascii="Cambria Math" w:hAnsi="Cambria Math"/>
                      </w:rPr>
                      <m:t>ci</m:t>
                    </w:del>
                  </m:r>
                </m:sub>
              </m:sSub>
              <m:r>
                <w:del w:id="768" w:author="Gibran Hemani" w:date="2020-05-25T21:05:00Z">
                  <w:rPr>
                    <w:rFonts w:ascii="Cambria Math" w:hAnsi="Cambria Math"/>
                  </w:rPr>
                  <m:t>)</m:t>
                </w:del>
              </m:r>
            </m:num>
            <m:den>
              <m:sSubSup>
                <m:sSubSupPr>
                  <m:ctrlPr>
                    <w:del w:id="769" w:author="Gibran Hemani" w:date="2020-05-25T21:05:00Z">
                      <w:rPr>
                        <w:rFonts w:ascii="Cambria Math" w:hAnsi="Cambria Math"/>
                      </w:rPr>
                    </w:del>
                  </m:ctrlPr>
                </m:sSubSupPr>
                <m:e>
                  <m:r>
                    <w:del w:id="770" w:author="Gibran Hemani" w:date="2020-05-25T21:05:00Z">
                      <w:rPr>
                        <w:rFonts w:ascii="Cambria Math" w:hAnsi="Cambria Math"/>
                      </w:rPr>
                      <m:t>r</m:t>
                    </w:del>
                  </m:r>
                </m:e>
                <m:sub>
                  <m:r>
                    <w:del w:id="771" w:author="Gibran Hemani" w:date="2020-05-25T21:05:00Z">
                      <w:rPr>
                        <w:rFonts w:ascii="Cambria Math" w:hAnsi="Cambria Math"/>
                      </w:rPr>
                      <m:t>c</m:t>
                    </w:del>
                  </m:r>
                </m:sub>
                <m:sup>
                  <m:r>
                    <w:del w:id="772" w:author="Gibran Hemani" w:date="2020-05-25T21:05:00Z">
                      <w:rPr>
                        <w:rFonts w:ascii="Cambria Math" w:hAnsi="Cambria Math"/>
                      </w:rPr>
                      <m:t>2</m:t>
                    </w:del>
                  </m:r>
                </m:sup>
              </m:sSubSup>
            </m:den>
          </m:f>
          <m:r>
            <w:del w:id="773" w:author="Gibran Hemani" w:date="2020-05-25T21:05:00Z">
              <w:rPr>
                <w:rFonts w:ascii="Cambria Math" w:hAnsi="Cambria Math"/>
              </w:rPr>
              <m:t>-var(</m:t>
            </w:del>
          </m:r>
          <m:bar>
            <m:barPr>
              <m:pos m:val="top"/>
              <m:ctrlPr>
                <w:del w:id="774" w:author="Gibran Hemani" w:date="2020-05-25T21:05:00Z">
                  <w:rPr>
                    <w:rFonts w:ascii="Cambria Math" w:hAnsi="Cambria Math"/>
                  </w:rPr>
                </w:del>
              </m:ctrlPr>
            </m:barPr>
            <m:e>
              <m:r>
                <w:del w:id="775" w:author="Gibran Hemani" w:date="2020-05-25T21:05:00Z">
                  <w:rPr>
                    <w:rFonts w:ascii="Cambria Math" w:hAnsi="Cambria Math"/>
                  </w:rPr>
                  <m:t>b</m:t>
                </w:del>
              </m:r>
            </m:e>
          </m:bar>
          <m:sSub>
            <m:sSubPr>
              <m:ctrlPr>
                <w:del w:id="776" w:author="Gibran Hemani" w:date="2020-05-25T21:05:00Z">
                  <w:rPr>
                    <w:rFonts w:ascii="Cambria Math" w:hAnsi="Cambria Math"/>
                  </w:rPr>
                </w:del>
              </m:ctrlPr>
            </m:sSubPr>
            <m:e>
              <m:r>
                <w:del w:id="777" w:author="Gibran Hemani" w:date="2020-05-25T21:05:00Z">
                  <w:rPr>
                    <w:rFonts w:ascii="Cambria Math" w:hAnsi="Cambria Math"/>
                  </w:rPr>
                  <m:t>x</m:t>
                </w:del>
              </m:r>
            </m:e>
            <m:sub>
              <m:r>
                <w:del w:id="778" w:author="Gibran Hemani" w:date="2020-05-25T21:05:00Z">
                  <w:rPr>
                    <w:rFonts w:ascii="Cambria Math" w:hAnsi="Cambria Math"/>
                  </w:rPr>
                  <m:t>ci</m:t>
                </w:del>
              </m:r>
            </m:sub>
          </m:sSub>
          <m:r>
            <w:del w:id="779" w:author="Gibran Hemani" w:date="2020-05-25T21:05:00Z">
              <w:rPr>
                <w:rFonts w:ascii="Cambria Math" w:hAnsi="Cambria Math"/>
              </w:rPr>
              <m:t>))</m:t>
            </w:del>
          </m:r>
        </m:oMath>
      </m:oMathPara>
    </w:p>
    <w:p w14:paraId="466D61EE" w14:textId="02C26E5F" w:rsidR="00C5195D" w:rsidDel="00B10FA1" w:rsidRDefault="004E6CDE">
      <w:pPr>
        <w:pStyle w:val="FirstParagraph"/>
        <w:rPr>
          <w:del w:id="780" w:author="Gibran Hemani" w:date="2020-05-25T21:05:00Z"/>
        </w:rPr>
      </w:pPr>
      <w:del w:id="781" w:author="Gibran Hemani" w:date="2020-05-25T21:05:00Z">
        <w:r w:rsidDel="00B10FA1">
          <w:delText xml:space="preserve">Across the simulations we fixed </w:delText>
        </w:r>
      </w:del>
      <m:oMath>
        <m:bar>
          <m:barPr>
            <m:pos m:val="top"/>
            <m:ctrlPr>
              <w:del w:id="782" w:author="Gibran Hemani" w:date="2020-05-25T21:05:00Z">
                <w:rPr>
                  <w:rFonts w:ascii="Cambria Math" w:hAnsi="Cambria Math"/>
                </w:rPr>
              </w:del>
            </m:ctrlPr>
          </m:barPr>
          <m:e>
            <m:r>
              <w:del w:id="783" w:author="Gibran Hemani" w:date="2020-05-25T21:05:00Z">
                <w:rPr>
                  <w:rFonts w:ascii="Cambria Math" w:hAnsi="Cambria Math"/>
                </w:rPr>
                <m:t>b</m:t>
              </w:del>
            </m:r>
          </m:e>
        </m:bar>
        <m:r>
          <w:del w:id="784" w:author="Gibran Hemani" w:date="2020-05-25T21:05:00Z">
            <w:rPr>
              <w:rFonts w:ascii="Cambria Math" w:hAnsi="Cambria Math"/>
            </w:rPr>
            <m:t>=1</m:t>
          </w:del>
        </m:r>
      </m:oMath>
      <w:del w:id="785" w:author="Gibran Hemani" w:date="2020-05-25T21:05:00Z">
        <w:r w:rsidDel="00B10FA1">
          <w:delText xml:space="preserve"> and </w:delText>
        </w:r>
      </w:del>
      <m:oMath>
        <m:sSubSup>
          <m:sSubSupPr>
            <m:ctrlPr>
              <w:del w:id="786" w:author="Gibran Hemani" w:date="2020-05-25T21:05:00Z">
                <w:rPr>
                  <w:rFonts w:ascii="Cambria Math" w:hAnsi="Cambria Math"/>
                </w:rPr>
              </w:del>
            </m:ctrlPr>
          </m:sSubSupPr>
          <m:e>
            <m:r>
              <w:del w:id="787" w:author="Gibran Hemani" w:date="2020-05-25T21:05:00Z">
                <w:rPr>
                  <w:rFonts w:ascii="Cambria Math" w:hAnsi="Cambria Math"/>
                </w:rPr>
                <m:t>r</m:t>
              </w:del>
            </m:r>
          </m:e>
          <m:sub>
            <m:r>
              <w:del w:id="788" w:author="Gibran Hemani" w:date="2020-05-25T21:05:00Z">
                <w:rPr>
                  <w:rFonts w:ascii="Cambria Math" w:hAnsi="Cambria Math"/>
                </w:rPr>
                <m:t>c</m:t>
              </w:del>
            </m:r>
          </m:sub>
          <m:sup>
            <m:r>
              <w:del w:id="789" w:author="Gibran Hemani" w:date="2020-05-25T21:05:00Z">
                <w:rPr>
                  <w:rFonts w:ascii="Cambria Math" w:hAnsi="Cambria Math"/>
                </w:rPr>
                <m:t>2</m:t>
              </w:del>
            </m:r>
          </m:sup>
        </m:sSubSup>
        <m:r>
          <w:del w:id="790" w:author="Gibran Hemani" w:date="2020-05-25T21:05:00Z">
            <w:rPr>
              <w:rFonts w:ascii="Cambria Math" w:hAnsi="Cambria Math"/>
            </w:rPr>
            <m:t>=0.5</m:t>
          </w:del>
        </m:r>
      </m:oMath>
      <w:del w:id="791" w:author="Gibran Hemani" w:date="2020-05-25T21:05:00Z">
        <w:r w:rsidDel="00B10FA1">
          <w:delText xml:space="preserve">, but used a range of </w:delText>
        </w:r>
      </w:del>
      <m:oMath>
        <m:sSubSup>
          <m:sSubSupPr>
            <m:ctrlPr>
              <w:del w:id="792" w:author="Gibran Hemani" w:date="2020-05-25T21:05:00Z">
                <w:rPr>
                  <w:rFonts w:ascii="Cambria Math" w:hAnsi="Cambria Math"/>
                </w:rPr>
              </w:del>
            </m:ctrlPr>
          </m:sSubSupPr>
          <m:e>
            <m:r>
              <w:del w:id="793" w:author="Gibran Hemani" w:date="2020-05-25T21:05:00Z">
                <w:rPr>
                  <w:rFonts w:ascii="Cambria Math" w:hAnsi="Cambria Math"/>
                </w:rPr>
                <m:t>σ</m:t>
              </w:del>
            </m:r>
          </m:e>
          <m:sub>
            <m:r>
              <w:del w:id="794" w:author="Gibran Hemani" w:date="2020-05-25T21:05:00Z">
                <w:rPr>
                  <w:rFonts w:ascii="Cambria Math" w:hAnsi="Cambria Math"/>
                </w:rPr>
                <m:t>b</m:t>
              </w:del>
            </m:r>
          </m:sub>
          <m:sup>
            <m:r>
              <w:del w:id="795" w:author="Gibran Hemani" w:date="2020-05-25T21:05:00Z">
                <w:rPr>
                  <w:rFonts w:ascii="Cambria Math" w:hAnsi="Cambria Math"/>
                </w:rPr>
                <m:t>2</m:t>
              </w:del>
            </m:r>
          </m:sup>
        </m:sSubSup>
        <m:r>
          <w:del w:id="796" w:author="Gibran Hemani" w:date="2020-05-25T21:05:00Z">
            <w:rPr>
              <w:rFonts w:ascii="Cambria Math" w:hAnsi="Cambria Math"/>
            </w:rPr>
            <m:t>∈{0,0.01,0.02,...,0.4}</m:t>
          </w:del>
        </m:r>
      </m:oMath>
      <w:del w:id="797" w:author="Gibran Hemani" w:date="2020-05-25T21:05:00Z">
        <w:r w:rsidDel="00B10FA1">
          <w:delText xml:space="preserve">. Therefore, in each scenario, the variance explained by the causal variant remains the same, but the proportion of the residual variance due to point estimation error varies </w:delText>
        </w:r>
        <w:r w:rsidR="00062D1A" w:rsidDel="00B10FA1">
          <w:delText xml:space="preserve">with </w:delText>
        </w:r>
        <w:r w:rsidDel="00B10FA1">
          <w:delText xml:space="preserve">changing </w:delText>
        </w:r>
      </w:del>
      <m:oMath>
        <m:sSubSup>
          <m:sSubSupPr>
            <m:ctrlPr>
              <w:del w:id="798" w:author="Gibran Hemani" w:date="2020-05-25T21:05:00Z">
                <w:rPr>
                  <w:rFonts w:ascii="Cambria Math" w:hAnsi="Cambria Math"/>
                </w:rPr>
              </w:del>
            </m:ctrlPr>
          </m:sSubSupPr>
          <m:e>
            <m:r>
              <w:del w:id="799" w:author="Gibran Hemani" w:date="2020-05-25T21:05:00Z">
                <w:rPr>
                  <w:rFonts w:ascii="Cambria Math" w:hAnsi="Cambria Math"/>
                </w:rPr>
                <m:t>σ</m:t>
              </w:del>
            </m:r>
          </m:e>
          <m:sub>
            <m:r>
              <w:del w:id="800" w:author="Gibran Hemani" w:date="2020-05-25T21:05:00Z">
                <w:rPr>
                  <w:rFonts w:ascii="Cambria Math" w:hAnsi="Cambria Math"/>
                </w:rPr>
                <m:t>b</m:t>
              </w:del>
            </m:r>
          </m:sub>
          <m:sup>
            <m:r>
              <w:del w:id="801" w:author="Gibran Hemani" w:date="2020-05-25T21:05:00Z">
                <w:rPr>
                  <w:rFonts w:ascii="Cambria Math" w:hAnsi="Cambria Math"/>
                </w:rPr>
                <m:t>2</m:t>
              </w:del>
            </m:r>
          </m:sup>
        </m:sSubSup>
      </m:oMath>
      <w:del w:id="802" w:author="Gibran Hemani" w:date="2020-05-25T21:05:00Z">
        <w:r w:rsidDel="00B10FA1">
          <w:delText xml:space="preserve">. Using this framework we </w:delText>
        </w:r>
        <w:r w:rsidR="00EE1D21" w:rsidDel="00B10FA1">
          <w:delText xml:space="preserve">tested for interaction between the perfectly measured causal variant and an unlinked locus </w:delText>
        </w:r>
      </w:del>
      <m:oMath>
        <m:sSub>
          <m:sSubPr>
            <m:ctrlPr>
              <w:del w:id="803" w:author="Gibran Hemani" w:date="2020-05-25T21:05:00Z">
                <w:rPr>
                  <w:rFonts w:ascii="Cambria Math" w:hAnsi="Cambria Math"/>
                </w:rPr>
              </w:del>
            </m:ctrlPr>
          </m:sSubPr>
          <m:e>
            <m:r>
              <w:del w:id="804" w:author="Gibran Hemani" w:date="2020-05-25T21:05:00Z">
                <w:rPr>
                  <w:rFonts w:ascii="Cambria Math" w:hAnsi="Cambria Math"/>
                </w:rPr>
                <m:t>x</m:t>
              </w:del>
            </m:r>
          </m:e>
          <m:sub>
            <m:r>
              <w:del w:id="805" w:author="Gibran Hemani" w:date="2020-05-25T21:05:00Z">
                <w:rPr>
                  <w:rFonts w:ascii="Cambria Math" w:hAnsi="Cambria Math"/>
                </w:rPr>
                <m:t>u</m:t>
              </w:del>
            </m:r>
          </m:sub>
        </m:sSub>
        <m:r>
          <w:del w:id="806" w:author="Gibran Hemani" w:date="2020-05-25T21:05:00Z">
            <w:rPr>
              <w:rFonts w:ascii="Cambria Math" w:hAnsi="Cambria Math"/>
            </w:rPr>
            <m:t>∼Binom(1,0.5)</m:t>
          </w:del>
        </m:r>
      </m:oMath>
      <w:del w:id="807" w:author="Gibran Hemani" w:date="2020-05-25T21:05:00Z">
        <w:r w:rsidR="00EE1D21" w:rsidDel="00B10FA1">
          <w:delText xml:space="preserve"> using the model</w:delText>
        </w:r>
      </w:del>
    </w:p>
    <w:p w14:paraId="6D52D48E" w14:textId="29B891FC" w:rsidR="00C5195D" w:rsidDel="00B10FA1" w:rsidRDefault="00EE1D21">
      <w:pPr>
        <w:pStyle w:val="BodyText"/>
        <w:rPr>
          <w:del w:id="808" w:author="Gibran Hemani" w:date="2020-05-25T21:05:00Z"/>
        </w:rPr>
      </w:pPr>
      <m:oMathPara>
        <m:oMathParaPr>
          <m:jc m:val="center"/>
        </m:oMathParaPr>
        <m:oMath>
          <m:r>
            <w:del w:id="809" w:author="Gibran Hemani" w:date="2020-05-25T21:05:00Z">
              <w:rPr>
                <w:rFonts w:ascii="Cambria Math" w:hAnsi="Cambria Math"/>
              </w:rPr>
              <m:t>y∼</m:t>
            </w:del>
          </m:r>
          <m:sSub>
            <m:sSubPr>
              <m:ctrlPr>
                <w:del w:id="810" w:author="Gibran Hemani" w:date="2020-05-25T21:05:00Z">
                  <w:rPr>
                    <w:rFonts w:ascii="Cambria Math" w:hAnsi="Cambria Math"/>
                  </w:rPr>
                </w:del>
              </m:ctrlPr>
            </m:sSubPr>
            <m:e>
              <m:r>
                <w:del w:id="811" w:author="Gibran Hemani" w:date="2020-05-25T21:05:00Z">
                  <w:rPr>
                    <w:rFonts w:ascii="Cambria Math" w:hAnsi="Cambria Math"/>
                  </w:rPr>
                  <m:t>x</m:t>
                </w:del>
              </m:r>
            </m:e>
            <m:sub>
              <m:r>
                <w:del w:id="812" w:author="Gibran Hemani" w:date="2020-05-25T21:05:00Z">
                  <w:rPr>
                    <w:rFonts w:ascii="Cambria Math" w:hAnsi="Cambria Math"/>
                  </w:rPr>
                  <m:t>c</m:t>
                </w:del>
              </m:r>
            </m:sub>
          </m:sSub>
          <m:r>
            <w:del w:id="813" w:author="Gibran Hemani" w:date="2020-05-25T21:05:00Z">
              <w:rPr>
                <w:rFonts w:ascii="Cambria Math" w:hAnsi="Cambria Math"/>
              </w:rPr>
              <m:t>+</m:t>
            </w:del>
          </m:r>
          <m:sSub>
            <m:sSubPr>
              <m:ctrlPr>
                <w:del w:id="814" w:author="Gibran Hemani" w:date="2020-05-25T21:05:00Z">
                  <w:rPr>
                    <w:rFonts w:ascii="Cambria Math" w:hAnsi="Cambria Math"/>
                  </w:rPr>
                </w:del>
              </m:ctrlPr>
            </m:sSubPr>
            <m:e>
              <m:r>
                <w:del w:id="815" w:author="Gibran Hemani" w:date="2020-05-25T21:05:00Z">
                  <w:rPr>
                    <w:rFonts w:ascii="Cambria Math" w:hAnsi="Cambria Math"/>
                  </w:rPr>
                  <m:t>x</m:t>
                </w:del>
              </m:r>
            </m:e>
            <m:sub>
              <m:r>
                <w:del w:id="816" w:author="Gibran Hemani" w:date="2020-05-25T21:05:00Z">
                  <w:rPr>
                    <w:rFonts w:ascii="Cambria Math" w:hAnsi="Cambria Math"/>
                  </w:rPr>
                  <m:t>u</m:t>
                </w:del>
              </m:r>
            </m:sub>
          </m:sSub>
          <m:r>
            <w:del w:id="817" w:author="Gibran Hemani" w:date="2020-05-25T21:05:00Z">
              <w:rPr>
                <w:rFonts w:ascii="Cambria Math" w:hAnsi="Cambria Math"/>
              </w:rPr>
              <m:t>+</m:t>
            </w:del>
          </m:r>
          <m:sSub>
            <m:sSubPr>
              <m:ctrlPr>
                <w:del w:id="818" w:author="Gibran Hemani" w:date="2020-05-25T21:05:00Z">
                  <w:rPr>
                    <w:rFonts w:ascii="Cambria Math" w:hAnsi="Cambria Math"/>
                  </w:rPr>
                </w:del>
              </m:ctrlPr>
            </m:sSubPr>
            <m:e>
              <m:r>
                <w:del w:id="819" w:author="Gibran Hemani" w:date="2020-05-25T21:05:00Z">
                  <w:rPr>
                    <w:rFonts w:ascii="Cambria Math" w:hAnsi="Cambria Math"/>
                  </w:rPr>
                  <m:t>x</m:t>
                </w:del>
              </m:r>
            </m:e>
            <m:sub>
              <m:r>
                <w:del w:id="820" w:author="Gibran Hemani" w:date="2020-05-25T21:05:00Z">
                  <w:rPr>
                    <w:rFonts w:ascii="Cambria Math" w:hAnsi="Cambria Math"/>
                  </w:rPr>
                  <m:t>c</m:t>
                </w:del>
              </m:r>
            </m:sub>
          </m:sSub>
          <m:sSub>
            <m:sSubPr>
              <m:ctrlPr>
                <w:del w:id="821" w:author="Gibran Hemani" w:date="2020-05-25T21:05:00Z">
                  <w:rPr>
                    <w:rFonts w:ascii="Cambria Math" w:hAnsi="Cambria Math"/>
                  </w:rPr>
                </w:del>
              </m:ctrlPr>
            </m:sSubPr>
            <m:e>
              <m:r>
                <w:del w:id="822" w:author="Gibran Hemani" w:date="2020-05-25T21:05:00Z">
                  <w:rPr>
                    <w:rFonts w:ascii="Cambria Math" w:hAnsi="Cambria Math"/>
                  </w:rPr>
                  <m:t>x</m:t>
                </w:del>
              </m:r>
            </m:e>
            <m:sub>
              <m:r>
                <w:del w:id="823" w:author="Gibran Hemani" w:date="2020-05-25T21:05:00Z">
                  <w:rPr>
                    <w:rFonts w:ascii="Cambria Math" w:hAnsi="Cambria Math"/>
                  </w:rPr>
                  <m:t>u</m:t>
                </w:del>
              </m:r>
            </m:sub>
          </m:sSub>
        </m:oMath>
      </m:oMathPara>
    </w:p>
    <w:p w14:paraId="1DB13769" w14:textId="087C6D8C" w:rsidR="00C5195D" w:rsidDel="00B10FA1" w:rsidRDefault="00EE1D21">
      <w:pPr>
        <w:pStyle w:val="FirstParagraph"/>
        <w:rPr>
          <w:del w:id="824" w:author="Gibran Hemani" w:date="2020-05-25T21:05:00Z"/>
        </w:rPr>
      </w:pPr>
      <w:del w:id="825" w:author="Gibran Hemani" w:date="2020-05-25T21:05:00Z">
        <w:r w:rsidDel="00B10FA1">
          <w:delText>Across the simulations, we used 1000 samples</w:delText>
        </w:r>
        <w:r w:rsidR="004E6CDE" w:rsidDel="00B10FA1">
          <w:delText xml:space="preserve"> and performed 500 replicates per scenario</w:delText>
        </w:r>
      </w:del>
    </w:p>
    <w:p w14:paraId="32A7794F" w14:textId="0C3BBF2E" w:rsidR="00C5195D" w:rsidDel="001B6B71" w:rsidRDefault="00EE1D21">
      <w:pPr>
        <w:pStyle w:val="Heading2"/>
        <w:rPr>
          <w:del w:id="826" w:author="Gibran Hemani" w:date="2020-05-25T22:35:00Z"/>
        </w:rPr>
      </w:pPr>
      <w:bookmarkStart w:id="827" w:name="figures"/>
      <w:del w:id="828" w:author="Gibran Hemani" w:date="2020-05-25T22:34:00Z">
        <w:r w:rsidDel="0082003C">
          <w:delText>F</w:delText>
        </w:r>
      </w:del>
      <w:del w:id="829" w:author="Gibran Hemani" w:date="2020-05-25T22:35:00Z">
        <w:r w:rsidDel="001B6B71">
          <w:delText>igures</w:delText>
        </w:r>
        <w:bookmarkEnd w:id="827"/>
      </w:del>
    </w:p>
    <w:p w14:paraId="5DE58E16" w14:textId="63589912" w:rsidR="00C5195D" w:rsidDel="001B6B71" w:rsidRDefault="00CA4B99">
      <w:pPr>
        <w:pStyle w:val="CaptionedFigure"/>
        <w:rPr>
          <w:del w:id="830" w:author="Gibran Hemani" w:date="2020-05-25T22:35:00Z"/>
        </w:rPr>
      </w:pPr>
      <w:del w:id="831" w:author="Gibran Hemani" w:date="2020-05-25T22:35:00Z">
        <w:r w:rsidDel="001B6B71">
          <w:rPr>
            <w:noProof/>
          </w:rPr>
          <w:drawing>
            <wp:inline distT="0" distB="0" distL="0" distR="0" wp14:anchorId="167BD64B" wp14:editId="2C375B8F">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ambda.pdf"/>
                      <pic:cNvPicPr/>
                    </pic:nvPicPr>
                    <pic:blipFill>
                      <a:blip r:embed="rId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del>
    </w:p>
    <w:p w14:paraId="4A88B949" w14:textId="7FF3995E" w:rsidR="00C5195D" w:rsidDel="001B6B71" w:rsidRDefault="00EE1D21">
      <w:pPr>
        <w:pStyle w:val="ImageCaption"/>
        <w:rPr>
          <w:del w:id="832" w:author="Gibran Hemani" w:date="2020-05-25T22:35:00Z"/>
        </w:rPr>
      </w:pPr>
      <w:del w:id="833" w:author="Gibran Hemani" w:date="2020-05-25T22:35:00Z">
        <w:r w:rsidDel="001B6B71">
          <w:delText xml:space="preserve">Figure 1: Genomic inflation factors for each of the 501 SNP pairs that passed the significance filters in H2014. Values on the x-axis were calculated </w:delText>
        </w:r>
        <w:r w:rsidR="009834D1" w:rsidDel="001B6B71">
          <w:delText xml:space="preserve">by converting the median p-values for the 4 d.f. test to chi-square values with 1 d.f., </w:delText>
        </w:r>
        <w:r w:rsidR="008535EB" w:rsidDel="001B6B71">
          <w:delText>and dividing by the expected median 1 d.f. chi-square value of 0.455.</w:delText>
        </w:r>
      </w:del>
    </w:p>
    <w:p w14:paraId="7A38F072" w14:textId="30503A59" w:rsidR="00C5195D" w:rsidDel="001B6B71" w:rsidRDefault="00425151">
      <w:pPr>
        <w:pStyle w:val="CaptionedFigure"/>
        <w:rPr>
          <w:del w:id="834" w:author="Gibran Hemani" w:date="2020-05-25T22:35:00Z"/>
        </w:rPr>
      </w:pPr>
      <w:del w:id="835" w:author="Gibran Hemani" w:date="2020-05-25T22:35:00Z">
        <w:r w:rsidRPr="00425151" w:rsidDel="001B6B71">
          <w:rPr>
            <w:noProof/>
          </w:rPr>
          <w:drawing>
            <wp:inline distT="0" distB="0" distL="0" distR="0" wp14:anchorId="6B3964B5" wp14:editId="4A6601F3">
              <wp:extent cx="5943600" cy="424561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245610"/>
                      </a:xfrm>
                      <a:prstGeom prst="rect">
                        <a:avLst/>
                      </a:prstGeom>
                    </pic:spPr>
                  </pic:pic>
                </a:graphicData>
              </a:graphic>
            </wp:inline>
          </w:drawing>
        </w:r>
      </w:del>
    </w:p>
    <w:p w14:paraId="7ADA56E7" w14:textId="5ED00A10" w:rsidR="005B5C67" w:rsidRPr="005B5C67" w:rsidDel="001B6B71" w:rsidRDefault="00EE1D21" w:rsidP="005B5C67">
      <w:pPr>
        <w:pStyle w:val="ImageCaption"/>
        <w:rPr>
          <w:del w:id="836" w:author="Gibran Hemani" w:date="2020-05-25T22:35:00Z"/>
          <w:lang w:val="en-GB"/>
        </w:rPr>
      </w:pPr>
      <w:del w:id="837" w:author="Gibran Hemani" w:date="2020-05-25T22:35:00Z">
        <w:r w:rsidDel="001B6B71">
          <w:delText>Figure 2: Relationship between variance explained by the cis additive locus (x-axis) and genomic inflation factor for the interaction test statistic (y-axis)</w:delText>
        </w:r>
        <w:r w:rsidR="00CA4B99" w:rsidDel="001B6B71">
          <w:delText xml:space="preserve"> across three different simulation scenarios (rows of figures) as described in the Methods</w:delText>
        </w:r>
        <w:r w:rsidDel="001B6B71">
          <w:delText xml:space="preserve">. Each point represents one simulation, where the genomic inflation factor was calculated from </w:delText>
        </w:r>
        <w:r w:rsidR="00CA4B99" w:rsidDel="001B6B71">
          <w:delText xml:space="preserve">approximately 500,000 </w:delText>
        </w:r>
        <w:r w:rsidDel="001B6B71">
          <w:delText>interaction tests</w:delText>
        </w:r>
        <w:r w:rsidR="00CA4B99" w:rsidDel="001B6B71">
          <w:delText>. Scenario 1 involves a single locus at MBNL1 that was shown to have high inflation in Figure 1. Scenario 2 is a mixture of all loci, where the causal variance explained is allowed to vary. Scenario 3 is the same as in scenario 2, but the causal variance for each cis effect is fixed based on results from the eQTLGen analysis. Clusters of plots represent the variation in genomic inflation for a particular locus.</w:delText>
        </w:r>
        <w:r w:rsidR="00113C37" w:rsidDel="001B6B71">
          <w:delText xml:space="preserve"> We note that scenarios 2 and 3 appear to include loci that do not have systematic inflation, which is consistent with observations in Figure 1.</w:delText>
        </w:r>
        <w:r w:rsidR="005B5C67" w:rsidDel="001B6B71">
          <w:delText xml:space="preserve"> Note that the </w:delText>
        </w:r>
        <w:r w:rsidR="005B5C67" w:rsidRPr="005B5C67" w:rsidDel="001B6B71">
          <w:rPr>
            <w:lang w:val="en-GB"/>
          </w:rPr>
          <w:delText>relatively large variability of the genomic inflation factors is because one of the loci in the pairwise interaction test is always the same, which creates a correlation in the test statistics across loci, over and above a correlation due to LD</w:delText>
        </w:r>
      </w:del>
    </w:p>
    <w:p w14:paraId="756D37D4" w14:textId="6E1EFA73" w:rsidR="00C5195D" w:rsidDel="001B6B71" w:rsidRDefault="00C5195D">
      <w:pPr>
        <w:pStyle w:val="ImageCaption"/>
        <w:rPr>
          <w:del w:id="838" w:author="Gibran Hemani" w:date="2020-05-25T22:35:00Z"/>
        </w:rPr>
      </w:pPr>
    </w:p>
    <w:p w14:paraId="7A03A7F0" w14:textId="651C75AF" w:rsidR="00C5195D" w:rsidDel="001B6B71" w:rsidRDefault="004860C5">
      <w:pPr>
        <w:pStyle w:val="CaptionedFigure"/>
        <w:rPr>
          <w:del w:id="839" w:author="Gibran Hemani" w:date="2020-05-25T22:35:00Z"/>
        </w:rPr>
      </w:pPr>
      <w:del w:id="840" w:author="Gibran Hemani" w:date="2020-05-25T22:35:00Z">
        <w:r w:rsidRPr="004860C5" w:rsidDel="001B6B71">
          <w:delText xml:space="preserve"> </w:delText>
        </w:r>
        <w:r w:rsidR="00425151" w:rsidRPr="00425151" w:rsidDel="001B6B71">
          <w:rPr>
            <w:noProof/>
          </w:rPr>
          <w:delText xml:space="preserve"> </w:delText>
        </w:r>
        <w:r w:rsidR="00425151" w:rsidRPr="00425151" w:rsidDel="001B6B71">
          <w:rPr>
            <w:noProof/>
          </w:rPr>
          <w:drawing>
            <wp:inline distT="0" distB="0" distL="0" distR="0" wp14:anchorId="099CF52E" wp14:editId="41E3BE2A">
              <wp:extent cx="5943600" cy="4245610"/>
              <wp:effectExtent l="0" t="0" r="0" b="0"/>
              <wp:docPr id="3" name="Picture 3" descr="A picture containing object, measuring st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245610"/>
                      </a:xfrm>
                      <a:prstGeom prst="rect">
                        <a:avLst/>
                      </a:prstGeom>
                    </pic:spPr>
                  </pic:pic>
                </a:graphicData>
              </a:graphic>
            </wp:inline>
          </w:drawing>
        </w:r>
      </w:del>
    </w:p>
    <w:p w14:paraId="794E9FFD" w14:textId="62BA46AC" w:rsidR="00C5195D" w:rsidDel="001B6B71" w:rsidRDefault="00EE1D21">
      <w:pPr>
        <w:pStyle w:val="ImageCaption"/>
        <w:rPr>
          <w:del w:id="841" w:author="Gibran Hemani" w:date="2020-05-25T22:35:00Z"/>
        </w:rPr>
      </w:pPr>
      <w:del w:id="842" w:author="Gibran Hemani" w:date="2020-05-25T22:35:00Z">
        <w:r w:rsidDel="001B6B71">
          <w:delText xml:space="preserve">Figure 3: The number of independent and significant interaction terms under an additive model (y-axis) with respect to the </w:delText>
        </w:r>
        <w:r w:rsidR="004860C5" w:rsidDel="001B6B71">
          <w:delText xml:space="preserve">variance explained at the additive cis locus </w:delText>
        </w:r>
        <w:r w:rsidDel="001B6B71">
          <w:delText xml:space="preserve">in the simulation (x-axis). </w:delText>
        </w:r>
        <w:r w:rsidR="004860C5" w:rsidDel="001B6B71">
          <w:delText xml:space="preserve">Rows of plots represent different simulation scenarios as depicted in Figure 2 and described in the methods. </w:delText>
        </w:r>
        <w:r w:rsidR="000D32DB" w:rsidDel="001B6B71">
          <w:delText xml:space="preserve">For visual clarity we </w:delText>
        </w:r>
        <w:r w:rsidDel="001B6B71">
          <w:delText xml:space="preserve">binned </w:delText>
        </w:r>
        <w:r w:rsidR="000D32DB" w:rsidDel="001B6B71">
          <w:delText xml:space="preserve">the x-axis variable </w:delText>
        </w:r>
        <w:r w:rsidDel="001B6B71">
          <w:delText xml:space="preserve">into 30 classes. Each </w:delText>
        </w:r>
        <w:r w:rsidR="00D27FC5" w:rsidDel="001B6B71">
          <w:delText xml:space="preserve">box </w:delText>
        </w:r>
        <w:r w:rsidDel="001B6B71">
          <w:delText>represents the distribution of the number of discoveries for simulations within those bins.</w:delText>
        </w:r>
      </w:del>
    </w:p>
    <w:p w14:paraId="585CAC36" w14:textId="35C562C7" w:rsidR="00C5195D" w:rsidDel="001B6B71" w:rsidRDefault="000D32DB">
      <w:pPr>
        <w:pStyle w:val="CaptionedFigure"/>
        <w:rPr>
          <w:del w:id="843" w:author="Gibran Hemani" w:date="2020-05-25T22:35:00Z"/>
        </w:rPr>
      </w:pPr>
      <w:del w:id="844" w:author="Gibran Hemani" w:date="2020-05-25T22:35:00Z">
        <w:r w:rsidRPr="000D32DB" w:rsidDel="001B6B71">
          <w:delText xml:space="preserve"> </w:delText>
        </w:r>
        <w:r w:rsidR="00425151" w:rsidRPr="00425151" w:rsidDel="001B6B71">
          <w:rPr>
            <w:noProof/>
          </w:rPr>
          <w:drawing>
            <wp:inline distT="0" distB="0" distL="0" distR="0" wp14:anchorId="5340D907" wp14:editId="01B2556A">
              <wp:extent cx="5943600" cy="4245610"/>
              <wp:effectExtent l="0" t="0" r="0" b="0"/>
              <wp:docPr id="5" name="Picture 5" descr="A picture containing text, map, f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245610"/>
                      </a:xfrm>
                      <a:prstGeom prst="rect">
                        <a:avLst/>
                      </a:prstGeom>
                    </pic:spPr>
                  </pic:pic>
                </a:graphicData>
              </a:graphic>
            </wp:inline>
          </w:drawing>
        </w:r>
      </w:del>
    </w:p>
    <w:p w14:paraId="764784D5" w14:textId="627BD476" w:rsidR="00C5195D" w:rsidDel="001B6B71" w:rsidRDefault="00EE1D21">
      <w:pPr>
        <w:pStyle w:val="ImageCaption"/>
        <w:rPr>
          <w:del w:id="845" w:author="Gibran Hemani" w:date="2020-05-25T22:35:00Z"/>
        </w:rPr>
      </w:pPr>
      <w:del w:id="846" w:author="Gibran Hemani" w:date="2020-05-25T22:35:00Z">
        <w:r w:rsidDel="001B6B71">
          <w:delText>Figure 4: Relationship between genomic inflation factor in the discovery (x-axis) and replication datasets (y-axis) where each point represents one</w:delText>
        </w:r>
        <w:r w:rsidR="000D32DB" w:rsidDel="001B6B71">
          <w:delText xml:space="preserve"> simulation replicate</w:delText>
        </w:r>
        <w:r w:rsidDel="001B6B71">
          <w:delText>.</w:delText>
        </w:r>
        <w:r w:rsidR="000D32DB" w:rsidDel="001B6B71">
          <w:delText xml:space="preserve"> Rows of plots represent the simulation scenario (Methods).</w:delText>
        </w:r>
      </w:del>
    </w:p>
    <w:p w14:paraId="72F82F85" w14:textId="4392A0A3" w:rsidR="00721735" w:rsidDel="001B6B71" w:rsidRDefault="00721735" w:rsidP="005727FA">
      <w:pPr>
        <w:pStyle w:val="CaptionedFigure"/>
        <w:rPr>
          <w:del w:id="847" w:author="Gibran Hemani" w:date="2020-05-25T22:35:00Z"/>
        </w:rPr>
      </w:pPr>
    </w:p>
    <w:p w14:paraId="48D4ECC6" w14:textId="6B29767D" w:rsidR="00C5195D" w:rsidDel="001B6B71" w:rsidRDefault="00C5195D">
      <w:pPr>
        <w:pStyle w:val="ImageCaption"/>
        <w:rPr>
          <w:del w:id="848" w:author="Gibran Hemani" w:date="2020-05-25T22:35:00Z"/>
        </w:rPr>
      </w:pPr>
    </w:p>
    <w:p w14:paraId="2B8C45E4" w14:textId="601EEC36" w:rsidR="00C5195D" w:rsidDel="001B6B71" w:rsidRDefault="00425151">
      <w:pPr>
        <w:pStyle w:val="CaptionedFigure"/>
        <w:rPr>
          <w:del w:id="849" w:author="Gibran Hemani" w:date="2020-05-25T22:35:00Z"/>
        </w:rPr>
      </w:pPr>
      <w:del w:id="850" w:author="Gibran Hemani" w:date="2020-05-25T22:35:00Z">
        <w:r w:rsidRPr="00425151" w:rsidDel="001B6B71">
          <w:rPr>
            <w:noProof/>
          </w:rPr>
          <w:drawing>
            <wp:inline distT="0" distB="0" distL="0" distR="0" wp14:anchorId="1DFCE5AF" wp14:editId="6D7BAA6C">
              <wp:extent cx="5943600" cy="2476500"/>
              <wp:effectExtent l="0" t="0" r="0" b="0"/>
              <wp:docPr id="10" name="Picture 10"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476500"/>
                      </a:xfrm>
                      <a:prstGeom prst="rect">
                        <a:avLst/>
                      </a:prstGeom>
                    </pic:spPr>
                  </pic:pic>
                </a:graphicData>
              </a:graphic>
            </wp:inline>
          </w:drawing>
        </w:r>
      </w:del>
    </w:p>
    <w:p w14:paraId="3CC0C752" w14:textId="7A094867" w:rsidR="003805C3" w:rsidRPr="003805C3" w:rsidDel="001B6B71" w:rsidRDefault="00EE1D21" w:rsidP="003805C3">
      <w:pPr>
        <w:pStyle w:val="ImageCaption"/>
        <w:rPr>
          <w:del w:id="851" w:author="Gibran Hemani" w:date="2020-05-25T22:35:00Z"/>
        </w:rPr>
      </w:pPr>
      <w:del w:id="852" w:author="Gibran Hemani" w:date="2020-05-25T22:35:00Z">
        <w:r w:rsidDel="001B6B71">
          <w:delText xml:space="preserve">Figure </w:delText>
        </w:r>
        <w:r w:rsidR="002C4AA0" w:rsidDel="001B6B71">
          <w:delText>5</w:delText>
        </w:r>
        <w:r w:rsidDel="001B6B71">
          <w:delText xml:space="preserve">: Rate of replication of false positives in an independent dataset (y-axis) as a function of the </w:delText>
        </w:r>
        <w:r w:rsidR="00583F24" w:rsidDel="001B6B71">
          <w:delText xml:space="preserve">variance explained by the cis additive effect </w:delText>
        </w:r>
        <w:r w:rsidDel="001B6B71">
          <w:delText>(x-axis). Colours represent the replication significance threshold used, where ‘experiment’ is the one used in H2014 (p &lt; 0.05/501), and Bonferroni and FDR pertain the multiple testing correction within simulation, as each simulation can give rise to multiple independent false positives.</w:delText>
        </w:r>
        <w:r w:rsidR="003805C3" w:rsidRPr="003805C3" w:rsidDel="001B6B71">
          <w:delText xml:space="preserve"> </w:delText>
        </w:r>
        <w:r w:rsidR="00583F24" w:rsidDel="001B6B71">
          <w:delText xml:space="preserve">Columns </w:delText>
        </w:r>
        <w:r w:rsidR="003805C3" w:rsidRPr="003805C3" w:rsidDel="001B6B71">
          <w:delText>of plots represent the simulation scenario (Methods).</w:delText>
        </w:r>
        <w:r w:rsidR="00583F24" w:rsidDel="001B6B71">
          <w:delText xml:space="preserve"> </w:delText>
        </w:r>
      </w:del>
    </w:p>
    <w:p w14:paraId="3F620D20" w14:textId="512BA28F" w:rsidR="00C5195D" w:rsidDel="001B6B71" w:rsidRDefault="00C5195D">
      <w:pPr>
        <w:pStyle w:val="ImageCaption"/>
        <w:rPr>
          <w:del w:id="853" w:author="Gibran Hemani" w:date="2020-05-25T22:35:00Z"/>
        </w:rPr>
      </w:pPr>
    </w:p>
    <w:p w14:paraId="2F9E618A" w14:textId="781CE03A" w:rsidR="00C5195D" w:rsidDel="001B6B71" w:rsidRDefault="00EE1D21">
      <w:pPr>
        <w:pStyle w:val="CaptionedFigure"/>
        <w:rPr>
          <w:del w:id="854" w:author="Gibran Hemani" w:date="2020-05-25T22:35:00Z"/>
        </w:rPr>
      </w:pPr>
      <w:del w:id="855" w:author="Gibran Hemani" w:date="2020-05-25T22:35:00Z">
        <w:r w:rsidDel="001B6B71">
          <w:rPr>
            <w:noProof/>
          </w:rPr>
          <w:drawing>
            <wp:inline distT="0" distB="0" distL="0" distR="0" wp14:anchorId="0EAB8F07" wp14:editId="669AB7E3">
              <wp:extent cx="5334000" cy="3810000"/>
              <wp:effectExtent l="0" t="0" r="0" b="0"/>
              <wp:docPr id="7" name="Picture" descr="Figure 7: Test statistic inflation (y-axis) due to measurement error of the additive causal variant. Here a tagging variant and an unlinked variant for interaction, and the causal variant is included as a covariate. There is varying amounts of measurement error of the causal variant (x-axis), and LD between the the tagging variant and causal variant (colours). When there is no measurement imprecision, there is no test statistic inflation. When there is measurement imprecision the only scenarios in which there is no test statistic inflation is if the tagging variant (which is being tested for interaction) has LD r^2 of 0 or 1 with the true causal variant."/>
              <wp:cNvGraphicFramePr/>
              <a:graphic xmlns:a="http://schemas.openxmlformats.org/drawingml/2006/main">
                <a:graphicData uri="http://schemas.openxmlformats.org/drawingml/2006/picture">
                  <pic:pic xmlns:pic="http://schemas.openxmlformats.org/drawingml/2006/picture">
                    <pic:nvPicPr>
                      <pic:cNvPr id="0" name="Picture" descr="figures/measurementerror.png"/>
                      <pic:cNvPicPr>
                        <a:picLocks noChangeAspect="1" noChangeArrowheads="1"/>
                      </pic:cNvPicPr>
                    </pic:nvPicPr>
                    <pic:blipFill>
                      <a:blip r:embed="rId13"/>
                      <a:stretch>
                        <a:fillRect/>
                      </a:stretch>
                    </pic:blipFill>
                    <pic:spPr bwMode="auto">
                      <a:xfrm>
                        <a:off x="0" y="0"/>
                        <a:ext cx="5334000" cy="3810000"/>
                      </a:xfrm>
                      <a:prstGeom prst="rect">
                        <a:avLst/>
                      </a:prstGeom>
                      <a:noFill/>
                      <a:ln w="9525">
                        <a:noFill/>
                        <a:headEnd/>
                        <a:tailEnd/>
                      </a:ln>
                    </pic:spPr>
                  </pic:pic>
                </a:graphicData>
              </a:graphic>
            </wp:inline>
          </w:drawing>
        </w:r>
      </w:del>
    </w:p>
    <w:p w14:paraId="6A10A799" w14:textId="3E98FB51" w:rsidR="00C5195D" w:rsidDel="001B6B71" w:rsidRDefault="00EE1D21">
      <w:pPr>
        <w:pStyle w:val="ImageCaption"/>
        <w:rPr>
          <w:del w:id="856" w:author="Gibran Hemani" w:date="2020-05-25T22:35:00Z"/>
        </w:rPr>
      </w:pPr>
      <w:del w:id="857" w:author="Gibran Hemani" w:date="2020-05-25T22:35:00Z">
        <w:r w:rsidDel="001B6B71">
          <w:delText xml:space="preserve">Figure </w:delText>
        </w:r>
        <w:r w:rsidR="002C4AA0" w:rsidDel="001B6B71">
          <w:delText>6</w:delText>
        </w:r>
        <w:r w:rsidDel="001B6B71">
          <w:delText xml:space="preserve">: Test statistic inflation (y-axis) due to measurement error of the additive causal variant. Here a tagging variant and an unlinked variant for interaction, and the causal variant is included as a covariate. There is varying amounts of measurement error of the causal variant (x-axis), and LD between the the tagging variant and causal variant (colours). When there is no measurement imprecision, there is no test statistic inflation. When there is measurement imprecision the only scenarios in which there is no test statistic inflation is if the tagging variant (which is being tested for interaction) has LD </w:delText>
        </w:r>
      </w:del>
      <m:oMath>
        <m:sSup>
          <m:sSupPr>
            <m:ctrlPr>
              <w:del w:id="858" w:author="Gibran Hemani" w:date="2020-05-25T22:35:00Z">
                <w:rPr>
                  <w:rFonts w:ascii="Cambria Math" w:hAnsi="Cambria Math"/>
                </w:rPr>
              </w:del>
            </m:ctrlPr>
          </m:sSupPr>
          <m:e>
            <m:r>
              <w:del w:id="859" w:author="Gibran Hemani" w:date="2020-05-25T22:35:00Z">
                <w:rPr>
                  <w:rFonts w:ascii="Cambria Math" w:hAnsi="Cambria Math"/>
                </w:rPr>
                <m:t>r</m:t>
              </w:del>
            </m:r>
          </m:e>
          <m:sup>
            <m:r>
              <w:del w:id="860" w:author="Gibran Hemani" w:date="2020-05-25T22:35:00Z">
                <w:rPr>
                  <w:rFonts w:ascii="Cambria Math" w:hAnsi="Cambria Math"/>
                </w:rPr>
                <m:t>2</m:t>
              </w:del>
            </m:r>
          </m:sup>
        </m:sSup>
      </m:oMath>
      <w:del w:id="861" w:author="Gibran Hemani" w:date="2020-05-25T22:35:00Z">
        <w:r w:rsidDel="001B6B71">
          <w:delText xml:space="preserve"> of 0 or 1 with the true causal variant.</w:delText>
        </w:r>
      </w:del>
    </w:p>
    <w:p w14:paraId="1BFA88D4" w14:textId="7A70A622" w:rsidR="00C5195D" w:rsidDel="001B6B71" w:rsidRDefault="00EE1D21">
      <w:pPr>
        <w:pStyle w:val="CaptionedFigure"/>
        <w:rPr>
          <w:del w:id="862" w:author="Gibran Hemani" w:date="2020-05-25T22:35:00Z"/>
        </w:rPr>
      </w:pPr>
      <w:del w:id="863" w:author="Gibran Hemani" w:date="2020-05-25T22:35:00Z">
        <w:r w:rsidDel="001B6B71">
          <w:rPr>
            <w:noProof/>
          </w:rPr>
          <w:drawing>
            <wp:inline distT="0" distB="0" distL="0" distR="0" wp14:anchorId="588D7015" wp14:editId="4511AFB1">
              <wp:extent cx="5334000" cy="3111500"/>
              <wp:effectExtent l="0" t="0" r="0" b="0"/>
              <wp:docPr id="8" name="Picture" descr="Figure 8: Genomic inflation factors (y-axis) estimated for interaction test statistics across a range of values for the variance explained by the additive effect (x-axis). Each line (colours) represents a different data scenario."/>
              <wp:cNvGraphicFramePr/>
              <a:graphic xmlns:a="http://schemas.openxmlformats.org/drawingml/2006/main">
                <a:graphicData uri="http://schemas.openxmlformats.org/drawingml/2006/picture">
                  <pic:pic xmlns:pic="http://schemas.openxmlformats.org/drawingml/2006/picture">
                    <pic:nvPicPr>
                      <pic:cNvPr id="0" name="Picture" descr="figures/fig4.pdf"/>
                      <pic:cNvPicPr>
                        <a:picLocks noChangeAspect="1" noChangeArrowheads="1"/>
                      </pic:cNvPicPr>
                    </pic:nvPicPr>
                    <pic:blipFill>
                      <a:blip r:embed="rId14"/>
                      <a:stretch>
                        <a:fillRect/>
                      </a:stretch>
                    </pic:blipFill>
                    <pic:spPr bwMode="auto">
                      <a:xfrm>
                        <a:off x="0" y="0"/>
                        <a:ext cx="5334000" cy="3111500"/>
                      </a:xfrm>
                      <a:prstGeom prst="rect">
                        <a:avLst/>
                      </a:prstGeom>
                      <a:noFill/>
                      <a:ln w="9525">
                        <a:noFill/>
                        <a:headEnd/>
                        <a:tailEnd/>
                      </a:ln>
                    </pic:spPr>
                  </pic:pic>
                </a:graphicData>
              </a:graphic>
            </wp:inline>
          </w:drawing>
        </w:r>
      </w:del>
    </w:p>
    <w:p w14:paraId="755FE43C" w14:textId="69D6B17B" w:rsidR="00C5195D" w:rsidDel="001B6B71" w:rsidRDefault="00EE1D21">
      <w:pPr>
        <w:pStyle w:val="ImageCaption"/>
        <w:rPr>
          <w:del w:id="864" w:author="Gibran Hemani" w:date="2020-05-25T22:35:00Z"/>
        </w:rPr>
      </w:pPr>
      <w:del w:id="865" w:author="Gibran Hemani" w:date="2020-05-25T22:35:00Z">
        <w:r w:rsidDel="001B6B71">
          <w:delText xml:space="preserve">Figure </w:delText>
        </w:r>
        <w:r w:rsidR="002C4AA0" w:rsidDel="001B6B71">
          <w:delText>7</w:delText>
        </w:r>
        <w:r w:rsidDel="001B6B71">
          <w:delText>: Genomic inflation factors (y-axis) estimated for interaction test statistics across a range of values for the variance explained by the additive effect (x-axis). Each line (colours) represents a different data scenario.</w:delText>
        </w:r>
      </w:del>
    </w:p>
    <w:p w14:paraId="7AC3CCFA" w14:textId="45C4CC53" w:rsidR="00FF30D8" w:rsidDel="001B6B71" w:rsidRDefault="00FF30D8">
      <w:pPr>
        <w:rPr>
          <w:del w:id="866" w:author="Gibran Hemani" w:date="2020-05-25T22:35:00Z"/>
        </w:rPr>
      </w:pPr>
      <w:del w:id="867" w:author="Gibran Hemani" w:date="2020-05-25T22:35:00Z">
        <w:r w:rsidDel="001B6B71">
          <w:br w:type="page"/>
        </w:r>
      </w:del>
    </w:p>
    <w:p w14:paraId="449B8456" w14:textId="30B8A520" w:rsidR="00C5195D" w:rsidDel="001B6B71" w:rsidRDefault="00EE1D21">
      <w:pPr>
        <w:pStyle w:val="CaptionedFigure"/>
        <w:rPr>
          <w:del w:id="868" w:author="Gibran Hemani" w:date="2020-05-25T22:35:00Z"/>
        </w:rPr>
      </w:pPr>
      <w:del w:id="869" w:author="Gibran Hemani" w:date="2020-05-25T22:35:00Z">
        <w:r w:rsidDel="001B6B71">
          <w:rPr>
            <w:noProof/>
          </w:rPr>
          <w:drawing>
            <wp:inline distT="0" distB="0" distL="0" distR="0" wp14:anchorId="528DFFE0" wp14:editId="2C9E27C4">
              <wp:extent cx="5334000" cy="3810000"/>
              <wp:effectExtent l="0" t="0" r="0" b="0"/>
              <wp:docPr id="9" name="Picture" descr="Figure 9: Heterogeneity in the additive causal effect across individuals can induce test statistic inflation (y-axis), even when the true causal variant is measured perfectly and included as a covariate in the linear model. Here the average causal effect explains 50% of the variance of the phenotype, but the proportion of this that is due to heterogeneity of the causal effect on the phenotype varies (x-axis). Only when there is no heterogeneity is there no inflation of the interaction test statistic (colours)."/>
              <wp:cNvGraphicFramePr/>
              <a:graphic xmlns:a="http://schemas.openxmlformats.org/drawingml/2006/main">
                <a:graphicData uri="http://schemas.openxmlformats.org/drawingml/2006/picture">
                  <pic:pic xmlns:pic="http://schemas.openxmlformats.org/drawingml/2006/picture">
                    <pic:nvPicPr>
                      <pic:cNvPr id="0" name="Picture" descr="figures/pointestimation.png"/>
                      <pic:cNvPicPr>
                        <a:picLocks noChangeAspect="1" noChangeArrowheads="1"/>
                      </pic:cNvPicPr>
                    </pic:nvPicPr>
                    <pic:blipFill>
                      <a:blip r:embed="rId15"/>
                      <a:stretch>
                        <a:fillRect/>
                      </a:stretch>
                    </pic:blipFill>
                    <pic:spPr bwMode="auto">
                      <a:xfrm>
                        <a:off x="0" y="0"/>
                        <a:ext cx="5334000" cy="3810000"/>
                      </a:xfrm>
                      <a:prstGeom prst="rect">
                        <a:avLst/>
                      </a:prstGeom>
                      <a:noFill/>
                      <a:ln w="9525">
                        <a:noFill/>
                        <a:headEnd/>
                        <a:tailEnd/>
                      </a:ln>
                    </pic:spPr>
                  </pic:pic>
                </a:graphicData>
              </a:graphic>
            </wp:inline>
          </w:drawing>
        </w:r>
      </w:del>
    </w:p>
    <w:p w14:paraId="1D30B847" w14:textId="20987870" w:rsidR="00D229D5" w:rsidDel="001B6B71" w:rsidRDefault="00EE1D21">
      <w:pPr>
        <w:pStyle w:val="ImageCaption"/>
        <w:rPr>
          <w:del w:id="870" w:author="Gibran Hemani" w:date="2020-05-25T22:35:00Z"/>
        </w:rPr>
      </w:pPr>
      <w:del w:id="871" w:author="Gibran Hemani" w:date="2020-05-25T22:35:00Z">
        <w:r w:rsidDel="001B6B71">
          <w:delText xml:space="preserve">Figure </w:delText>
        </w:r>
        <w:r w:rsidR="002C4AA0" w:rsidDel="001B6B71">
          <w:delText>8</w:delText>
        </w:r>
        <w:r w:rsidDel="001B6B71">
          <w:delText>: Heterogeneity in the additive causal effect across individuals can induce test statistic inflation (y-axis), even when the true causal variant is measured perfectly and included as a covariate in the linear model. Here the average causal effect explains 50% of the variance of the phenotype, but the proportion of this that is due to heterogeneity of the causal effect on the phenotype varies (x-axis). Only when there is no heterogeneity is there no inflation of the interaction test statistic (colours).</w:delText>
        </w:r>
      </w:del>
    </w:p>
    <w:p w14:paraId="711A37E2" w14:textId="0A5EE8CE" w:rsidR="00D229D5" w:rsidDel="001B6B71" w:rsidRDefault="00D229D5" w:rsidP="00D229D5">
      <w:pPr>
        <w:pStyle w:val="BodyText"/>
        <w:rPr>
          <w:del w:id="872" w:author="Gibran Hemani" w:date="2020-05-25T22:35:00Z"/>
        </w:rPr>
      </w:pPr>
      <w:del w:id="873" w:author="Gibran Hemani" w:date="2020-05-25T22:35:00Z">
        <w:r w:rsidDel="001B6B71">
          <w:br w:type="page"/>
        </w:r>
      </w:del>
    </w:p>
    <w:p w14:paraId="539FDCAD" w14:textId="2F3D1FC8" w:rsidR="007B1008" w:rsidRPr="007B1008" w:rsidDel="00B10FA1" w:rsidRDefault="007B1008" w:rsidP="00EF7723">
      <w:pPr>
        <w:pStyle w:val="Heading2"/>
        <w:rPr>
          <w:del w:id="874" w:author="Gibran Hemani" w:date="2020-05-25T21:04:00Z"/>
          <w:sz w:val="20"/>
          <w:szCs w:val="20"/>
        </w:rPr>
      </w:pPr>
      <w:del w:id="875" w:author="Gibran Hemani" w:date="2020-05-25T21:04:00Z">
        <w:r w:rsidRPr="007C3FEF" w:rsidDel="00B10FA1">
          <w:delText xml:space="preserve">Appendix: </w:delText>
        </w:r>
        <w:r w:rsidDel="00B10FA1">
          <w:delText>D</w:delText>
        </w:r>
        <w:r w:rsidRPr="007C3FEF" w:rsidDel="00B10FA1">
          <w:delText xml:space="preserve">istribution of a test </w:delText>
        </w:r>
        <w:r w:rsidDel="00B10FA1">
          <w:delText xml:space="preserve">statistic </w:delText>
        </w:r>
        <w:r w:rsidRPr="007C3FEF" w:rsidDel="00B10FA1">
          <w:delText xml:space="preserve">for interaction </w:delText>
        </w:r>
        <w:r w:rsidDel="00B10FA1">
          <w:delText>effects</w:delText>
        </w:r>
        <w:r w:rsidRPr="007C3FEF" w:rsidDel="00B10FA1">
          <w:delText xml:space="preserve"> under </w:delText>
        </w:r>
        <w:r w:rsidDel="00B10FA1">
          <w:delText xml:space="preserve">an </w:delText>
        </w:r>
        <w:r w:rsidRPr="007C3FEF" w:rsidDel="00B10FA1">
          <w:delText>additiv</w:delText>
        </w:r>
        <w:r w:rsidDel="00B10FA1">
          <w:delText>e model</w:delText>
        </w:r>
      </w:del>
    </w:p>
    <w:p w14:paraId="0DEF6053" w14:textId="1885F981" w:rsidR="007B1008" w:rsidRPr="007C3FEF" w:rsidDel="00B10FA1" w:rsidRDefault="007B1008" w:rsidP="007B1008">
      <w:pPr>
        <w:rPr>
          <w:del w:id="876" w:author="Gibran Hemani" w:date="2020-05-25T21:04:00Z"/>
          <w:rFonts w:cstheme="majorHAnsi"/>
        </w:rPr>
      </w:pPr>
      <w:del w:id="877" w:author="Gibran Hemani" w:date="2020-05-25T21:04:00Z">
        <w:r w:rsidRPr="007C3FEF" w:rsidDel="00B10FA1">
          <w:rPr>
            <w:rFonts w:cstheme="majorHAnsi"/>
          </w:rPr>
          <w:delText>We consider 3 loci, where locus 1 is causal but not observed, locus 2 is correlated</w:delText>
        </w:r>
        <w:r w:rsidDel="00B10FA1">
          <w:rPr>
            <w:rFonts w:cstheme="majorHAnsi"/>
          </w:rPr>
          <w:delText xml:space="preserve"> to locus 1</w:delText>
        </w:r>
        <w:r w:rsidRPr="007C3FEF" w:rsidDel="00B10FA1">
          <w:rPr>
            <w:rFonts w:cstheme="majorHAnsi"/>
          </w:rPr>
          <w:delText xml:space="preserve"> by LD</w:delText>
        </w:r>
        <w:r w:rsidDel="00B10FA1">
          <w:rPr>
            <w:rFonts w:cstheme="majorHAnsi"/>
          </w:rPr>
          <w:delText>,</w:delText>
        </w:r>
        <w:r w:rsidRPr="007C3FEF" w:rsidDel="00B10FA1">
          <w:rPr>
            <w:rFonts w:cstheme="majorHAnsi"/>
          </w:rPr>
          <w:delText xml:space="preserve"> and locus 3 is uncorrelated</w:delText>
        </w:r>
        <w:r w:rsidDel="00B10FA1">
          <w:rPr>
            <w:rFonts w:cstheme="majorHAnsi"/>
          </w:rPr>
          <w:delText xml:space="preserve"> to either locus 1 or locus 2</w:delText>
        </w:r>
        <w:r w:rsidRPr="007C3FEF" w:rsidDel="00B10FA1">
          <w:rPr>
            <w:rFonts w:cstheme="majorHAnsi"/>
          </w:rPr>
          <w:delText>. We consider a haploid system to keep the calculation as simple as possible.</w:delText>
        </w:r>
        <w:r w:rsidDel="00B10FA1">
          <w:rPr>
            <w:rFonts w:cstheme="majorHAnsi"/>
          </w:rPr>
          <w:delText xml:space="preserve"> Let </w:delText>
        </w:r>
      </w:del>
      <m:oMath>
        <m:sSub>
          <m:sSubPr>
            <m:ctrlPr>
              <w:del w:id="878" w:author="Gibran Hemani" w:date="2020-05-25T21:04:00Z">
                <w:rPr>
                  <w:rFonts w:ascii="Cambria Math" w:hAnsi="Cambria Math" w:cstheme="majorHAnsi"/>
                  <w:i/>
                  <w:vertAlign w:val="subscript"/>
                </w:rPr>
              </w:del>
            </m:ctrlPr>
          </m:sSubPr>
          <m:e>
            <m:r>
              <w:del w:id="879" w:author="Gibran Hemani" w:date="2020-05-25T21:04:00Z">
                <w:rPr>
                  <w:rFonts w:ascii="Cambria Math" w:hAnsi="Cambria Math" w:cstheme="majorHAnsi"/>
                </w:rPr>
                <m:t>y</m:t>
              </w:del>
            </m:r>
            <m:ctrlPr>
              <w:del w:id="880" w:author="Gibran Hemani" w:date="2020-05-25T21:04:00Z">
                <w:rPr>
                  <w:rFonts w:ascii="Cambria Math" w:hAnsi="Cambria Math" w:cstheme="majorHAnsi"/>
                  <w:i/>
                </w:rPr>
              </w:del>
            </m:ctrlPr>
          </m:e>
          <m:sub>
            <m:r>
              <w:del w:id="881" w:author="Gibran Hemani" w:date="2020-05-25T21:04:00Z">
                <w:rPr>
                  <w:rFonts w:ascii="Cambria Math" w:hAnsi="Cambria Math" w:cstheme="majorHAnsi"/>
                  <w:vertAlign w:val="subscript"/>
                </w:rPr>
                <m:t>i</m:t>
              </w:del>
            </m:r>
          </m:sub>
        </m:sSub>
      </m:oMath>
      <w:del w:id="882" w:author="Gibran Hemani" w:date="2020-05-25T21:04:00Z">
        <w:r w:rsidDel="00B10FA1">
          <w:rPr>
            <w:rFonts w:cstheme="majorHAnsi"/>
          </w:rPr>
          <w:delText xml:space="preserve"> be the allelic dosage (which can take values of 0 or 1) at locus </w:delText>
        </w:r>
      </w:del>
      <m:oMath>
        <m:r>
          <w:del w:id="883" w:author="Gibran Hemani" w:date="2020-05-25T21:04:00Z">
            <w:rPr>
              <w:rFonts w:ascii="Cambria Math" w:hAnsi="Cambria Math" w:cstheme="majorHAnsi"/>
            </w:rPr>
            <m:t>i</m:t>
          </w:del>
        </m:r>
      </m:oMath>
      <w:del w:id="884" w:author="Gibran Hemani" w:date="2020-05-25T21:04:00Z">
        <w:r w:rsidDel="00B10FA1">
          <w:rPr>
            <w:rFonts w:cstheme="majorHAnsi"/>
          </w:rPr>
          <w:delText xml:space="preserve">, with </w:delText>
        </w:r>
      </w:del>
      <m:oMath>
        <m:r>
          <w:del w:id="885" w:author="Gibran Hemani" w:date="2020-05-25T21:04:00Z">
            <w:rPr>
              <w:rFonts w:ascii="Cambria Math" w:hAnsi="Cambria Math" w:cstheme="majorHAnsi"/>
            </w:rPr>
            <m:t>E</m:t>
          </w:del>
        </m:r>
        <m:d>
          <m:dPr>
            <m:ctrlPr>
              <w:del w:id="886" w:author="Gibran Hemani" w:date="2020-05-25T21:04:00Z">
                <w:rPr>
                  <w:rFonts w:ascii="Cambria Math" w:hAnsi="Cambria Math" w:cstheme="majorHAnsi"/>
                  <w:i/>
                </w:rPr>
              </w:del>
            </m:ctrlPr>
          </m:dPr>
          <m:e>
            <m:sSub>
              <m:sSubPr>
                <m:ctrlPr>
                  <w:del w:id="887" w:author="Gibran Hemani" w:date="2020-05-25T21:04:00Z">
                    <w:rPr>
                      <w:rFonts w:ascii="Cambria Math" w:hAnsi="Cambria Math" w:cstheme="majorHAnsi"/>
                      <w:i/>
                      <w:vertAlign w:val="subscript"/>
                    </w:rPr>
                  </w:del>
                </m:ctrlPr>
              </m:sSubPr>
              <m:e>
                <m:r>
                  <w:del w:id="888" w:author="Gibran Hemani" w:date="2020-05-25T21:04:00Z">
                    <w:rPr>
                      <w:rFonts w:ascii="Cambria Math" w:hAnsi="Cambria Math" w:cstheme="majorHAnsi"/>
                    </w:rPr>
                    <m:t>y</m:t>
                  </w:del>
                </m:r>
                <m:ctrlPr>
                  <w:del w:id="889" w:author="Gibran Hemani" w:date="2020-05-25T21:04:00Z">
                    <w:rPr>
                      <w:rFonts w:ascii="Cambria Math" w:hAnsi="Cambria Math" w:cstheme="majorHAnsi"/>
                      <w:i/>
                    </w:rPr>
                  </w:del>
                </m:ctrlPr>
              </m:e>
              <m:sub>
                <m:r>
                  <w:del w:id="890" w:author="Gibran Hemani" w:date="2020-05-25T21:04:00Z">
                    <w:rPr>
                      <w:rFonts w:ascii="Cambria Math" w:hAnsi="Cambria Math" w:cstheme="majorHAnsi"/>
                      <w:vertAlign w:val="subscript"/>
                    </w:rPr>
                    <m:t>i</m:t>
                  </w:del>
                </m:r>
              </m:sub>
            </m:sSub>
          </m:e>
        </m:d>
        <m:r>
          <w:del w:id="891" w:author="Gibran Hemani" w:date="2020-05-25T21:04:00Z">
            <w:rPr>
              <w:rFonts w:ascii="Cambria Math" w:hAnsi="Cambria Math" w:cstheme="majorHAnsi"/>
            </w:rPr>
            <m:t>=</m:t>
          </w:del>
        </m:r>
        <m:sSub>
          <m:sSubPr>
            <m:ctrlPr>
              <w:del w:id="892" w:author="Gibran Hemani" w:date="2020-05-25T21:04:00Z">
                <w:rPr>
                  <w:rFonts w:ascii="Cambria Math" w:hAnsi="Cambria Math" w:cstheme="majorHAnsi"/>
                  <w:i/>
                  <w:vertAlign w:val="subscript"/>
                </w:rPr>
              </w:del>
            </m:ctrlPr>
          </m:sSubPr>
          <m:e>
            <m:r>
              <w:del w:id="893" w:author="Gibran Hemani" w:date="2020-05-25T21:04:00Z">
                <w:rPr>
                  <w:rFonts w:ascii="Cambria Math" w:hAnsi="Cambria Math" w:cstheme="majorHAnsi"/>
                </w:rPr>
                <m:t>p</m:t>
              </w:del>
            </m:r>
            <m:ctrlPr>
              <w:del w:id="894" w:author="Gibran Hemani" w:date="2020-05-25T21:04:00Z">
                <w:rPr>
                  <w:rFonts w:ascii="Cambria Math" w:hAnsi="Cambria Math" w:cstheme="majorHAnsi"/>
                  <w:i/>
                </w:rPr>
              </w:del>
            </m:ctrlPr>
          </m:e>
          <m:sub>
            <m:r>
              <w:del w:id="895" w:author="Gibran Hemani" w:date="2020-05-25T21:04:00Z">
                <w:rPr>
                  <w:rFonts w:ascii="Cambria Math" w:hAnsi="Cambria Math" w:cstheme="majorHAnsi"/>
                  <w:vertAlign w:val="subscript"/>
                </w:rPr>
                <m:t>i</m:t>
              </w:del>
            </m:r>
          </m:sub>
        </m:sSub>
      </m:oMath>
      <w:del w:id="896" w:author="Gibran Hemani" w:date="2020-05-25T21:04:00Z">
        <w:r w:rsidRPr="007C3FEF" w:rsidDel="00B10FA1">
          <w:rPr>
            <w:rFonts w:cstheme="majorHAnsi"/>
          </w:rPr>
          <w:delText xml:space="preserve"> </w:delText>
        </w:r>
        <w:r w:rsidDel="00B10FA1">
          <w:rPr>
            <w:rFonts w:cstheme="majorHAnsi"/>
          </w:rPr>
          <w:delText xml:space="preserve">where the locus </w:delText>
        </w:r>
      </w:del>
      <m:oMath>
        <m:r>
          <w:del w:id="897" w:author="Gibran Hemani" w:date="2020-05-25T21:04:00Z">
            <w:rPr>
              <w:rFonts w:ascii="Cambria Math" w:hAnsi="Cambria Math" w:cstheme="majorHAnsi"/>
            </w:rPr>
            <m:t>i</m:t>
          </w:del>
        </m:r>
        <m:r>
          <w:del w:id="898" w:author="Gibran Hemani" w:date="2020-05-25T21:04:00Z">
            <m:rPr>
              <m:sty m:val="p"/>
            </m:rPr>
            <w:rPr>
              <w:rFonts w:ascii="Cambria Math" w:hAnsi="Cambria Math" w:cstheme="majorHAnsi" w:hint="eastAsia"/>
            </w:rPr>
            <m:t>∈</m:t>
          </w:del>
        </m:r>
        <m:r>
          <w:del w:id="899" w:author="Gibran Hemani" w:date="2020-05-25T21:04:00Z">
            <m:rPr>
              <m:sty m:val="p"/>
            </m:rPr>
            <w:rPr>
              <w:rFonts w:ascii="Cambria Math" w:hAnsi="Cambria Math" w:cstheme="majorHAnsi" w:hint="eastAsia"/>
            </w:rPr>
            <m:t>{</m:t>
          </w:del>
        </m:r>
        <m:r>
          <w:del w:id="900" w:author="Gibran Hemani" w:date="2020-05-25T21:04:00Z">
            <w:rPr>
              <w:rFonts w:ascii="Cambria Math" w:hAnsi="Cambria Math" w:cstheme="majorHAnsi"/>
            </w:rPr>
            <m:t>1,2,3}</m:t>
          </w:del>
        </m:r>
      </m:oMath>
      <w:del w:id="901" w:author="Gibran Hemani" w:date="2020-05-25T21:04:00Z">
        <w:r w:rsidRPr="007C3FEF" w:rsidDel="00B10FA1">
          <w:rPr>
            <w:rFonts w:cstheme="majorHAnsi"/>
          </w:rPr>
          <w:delText>.</w:delText>
        </w:r>
      </w:del>
    </w:p>
    <w:p w14:paraId="080BB228" w14:textId="36889085" w:rsidR="007B1008" w:rsidDel="00B10FA1" w:rsidRDefault="007B1008" w:rsidP="007B1008">
      <w:pPr>
        <w:rPr>
          <w:del w:id="902" w:author="Gibran Hemani" w:date="2020-05-25T21:04:00Z"/>
          <w:rFonts w:cstheme="majorHAnsi"/>
        </w:rPr>
      </w:pPr>
      <w:del w:id="903" w:author="Gibran Hemani" w:date="2020-05-25T21:04:00Z">
        <w:r w:rsidDel="00B10FA1">
          <w:rPr>
            <w:rFonts w:cstheme="majorHAnsi"/>
          </w:rPr>
          <w:delText xml:space="preserve">For LD parameter </w:delText>
        </w:r>
      </w:del>
      <m:oMath>
        <m:r>
          <w:del w:id="904" w:author="Gibran Hemani" w:date="2020-05-25T21:04:00Z">
            <w:rPr>
              <w:rFonts w:ascii="Cambria Math" w:hAnsi="Cambria Math" w:cstheme="majorHAnsi"/>
            </w:rPr>
            <m:t>D</m:t>
          </w:del>
        </m:r>
      </m:oMath>
      <w:del w:id="905" w:author="Gibran Hemani" w:date="2020-05-25T21:04:00Z">
        <w:r w:rsidDel="00B10FA1">
          <w:rPr>
            <w:rFonts w:cstheme="majorHAnsi"/>
          </w:rPr>
          <w:delText>, t</w:delText>
        </w:r>
        <w:r w:rsidRPr="007C3FEF" w:rsidDel="00B10FA1">
          <w:rPr>
            <w:rFonts w:cstheme="majorHAnsi"/>
          </w:rPr>
          <w:delText>he haplotype frequencies for loci 1 and 2 are</w:delText>
        </w:r>
      </w:del>
    </w:p>
    <w:p w14:paraId="620D833E" w14:textId="6158AB91" w:rsidR="007B1008" w:rsidRPr="007B1008" w:rsidDel="00B10FA1" w:rsidRDefault="00892793" w:rsidP="007B1008">
      <w:pPr>
        <w:rPr>
          <w:del w:id="906" w:author="Gibran Hemani" w:date="2020-05-25T21:04:00Z"/>
          <w:rFonts w:cstheme="majorHAnsi"/>
        </w:rPr>
      </w:pPr>
      <m:oMathPara>
        <m:oMath>
          <m:sSub>
            <m:sSubPr>
              <m:ctrlPr>
                <w:del w:id="907" w:author="Gibran Hemani" w:date="2020-05-25T21:04:00Z">
                  <w:rPr>
                    <w:rFonts w:ascii="Cambria Math" w:hAnsi="Cambria Math" w:cstheme="majorHAnsi"/>
                    <w:i/>
                  </w:rPr>
                </w:del>
              </m:ctrlPr>
            </m:sSubPr>
            <m:e>
              <m:r>
                <w:del w:id="908" w:author="Gibran Hemani" w:date="2020-05-25T21:04:00Z">
                  <w:rPr>
                    <w:rFonts w:ascii="Cambria Math" w:hAnsi="Cambria Math" w:cstheme="majorHAnsi"/>
                  </w:rPr>
                  <m:t>p</m:t>
                </w:del>
              </m:r>
            </m:e>
            <m:sub>
              <m:r>
                <w:del w:id="909" w:author="Gibran Hemani" w:date="2020-05-25T21:04:00Z">
                  <w:rPr>
                    <w:rFonts w:ascii="Cambria Math" w:hAnsi="Cambria Math" w:cstheme="majorHAnsi"/>
                    <w:vertAlign w:val="subscript"/>
                  </w:rPr>
                  <m:t>00</m:t>
                </w:del>
              </m:r>
            </m:sub>
          </m:sSub>
          <m:r>
            <w:del w:id="910" w:author="Gibran Hemani" w:date="2020-05-25T21:04:00Z">
              <w:rPr>
                <w:rFonts w:ascii="Cambria Math" w:hAnsi="Cambria Math" w:cstheme="majorHAnsi"/>
              </w:rPr>
              <m:t>=</m:t>
            </w:del>
          </m:r>
          <m:d>
            <m:dPr>
              <m:ctrlPr>
                <w:del w:id="911" w:author="Gibran Hemani" w:date="2020-05-25T21:04:00Z">
                  <w:rPr>
                    <w:rFonts w:ascii="Cambria Math" w:hAnsi="Cambria Math" w:cstheme="majorHAnsi"/>
                    <w:i/>
                  </w:rPr>
                </w:del>
              </m:ctrlPr>
            </m:dPr>
            <m:e>
              <m:r>
                <w:del w:id="912" w:author="Gibran Hemani" w:date="2020-05-25T21:04:00Z">
                  <w:rPr>
                    <w:rFonts w:ascii="Cambria Math" w:hAnsi="Cambria Math" w:cstheme="majorHAnsi"/>
                  </w:rPr>
                  <m:t>1-</m:t>
                </w:del>
              </m:r>
              <m:sSub>
                <m:sSubPr>
                  <m:ctrlPr>
                    <w:del w:id="913" w:author="Gibran Hemani" w:date="2020-05-25T21:04:00Z">
                      <w:rPr>
                        <w:rFonts w:ascii="Cambria Math" w:hAnsi="Cambria Math" w:cstheme="majorHAnsi"/>
                        <w:i/>
                      </w:rPr>
                    </w:del>
                  </m:ctrlPr>
                </m:sSubPr>
                <m:e>
                  <m:r>
                    <w:del w:id="914" w:author="Gibran Hemani" w:date="2020-05-25T21:04:00Z">
                      <w:rPr>
                        <w:rFonts w:ascii="Cambria Math" w:hAnsi="Cambria Math" w:cstheme="majorHAnsi"/>
                      </w:rPr>
                      <m:t>p</m:t>
                    </w:del>
                  </m:r>
                </m:e>
                <m:sub>
                  <m:r>
                    <w:del w:id="915" w:author="Gibran Hemani" w:date="2020-05-25T21:04:00Z">
                      <w:rPr>
                        <w:rFonts w:ascii="Cambria Math" w:hAnsi="Cambria Math" w:cstheme="majorHAnsi"/>
                        <w:vertAlign w:val="subscript"/>
                      </w:rPr>
                      <m:t>1</m:t>
                    </w:del>
                  </m:r>
                </m:sub>
              </m:sSub>
            </m:e>
          </m:d>
          <m:d>
            <m:dPr>
              <m:ctrlPr>
                <w:del w:id="916" w:author="Gibran Hemani" w:date="2020-05-25T21:04:00Z">
                  <w:rPr>
                    <w:rFonts w:ascii="Cambria Math" w:hAnsi="Cambria Math" w:cstheme="majorHAnsi"/>
                    <w:i/>
                  </w:rPr>
                </w:del>
              </m:ctrlPr>
            </m:dPr>
            <m:e>
              <m:r>
                <w:del w:id="917" w:author="Gibran Hemani" w:date="2020-05-25T21:04:00Z">
                  <w:rPr>
                    <w:rFonts w:ascii="Cambria Math" w:hAnsi="Cambria Math" w:cstheme="majorHAnsi"/>
                  </w:rPr>
                  <m:t>1-</m:t>
                </w:del>
              </m:r>
              <m:sSub>
                <m:sSubPr>
                  <m:ctrlPr>
                    <w:del w:id="918" w:author="Gibran Hemani" w:date="2020-05-25T21:04:00Z">
                      <w:rPr>
                        <w:rFonts w:ascii="Cambria Math" w:hAnsi="Cambria Math" w:cstheme="majorHAnsi"/>
                        <w:i/>
                      </w:rPr>
                    </w:del>
                  </m:ctrlPr>
                </m:sSubPr>
                <m:e>
                  <m:r>
                    <w:del w:id="919" w:author="Gibran Hemani" w:date="2020-05-25T21:04:00Z">
                      <w:rPr>
                        <w:rFonts w:ascii="Cambria Math" w:hAnsi="Cambria Math" w:cstheme="majorHAnsi"/>
                      </w:rPr>
                      <m:t>p</m:t>
                    </w:del>
                  </m:r>
                </m:e>
                <m:sub>
                  <m:r>
                    <w:del w:id="920" w:author="Gibran Hemani" w:date="2020-05-25T21:04:00Z">
                      <w:rPr>
                        <w:rFonts w:ascii="Cambria Math" w:hAnsi="Cambria Math" w:cstheme="majorHAnsi"/>
                        <w:vertAlign w:val="subscript"/>
                      </w:rPr>
                      <m:t>2</m:t>
                    </w:del>
                  </m:r>
                </m:sub>
              </m:sSub>
            </m:e>
          </m:d>
          <m:r>
            <w:del w:id="921" w:author="Gibran Hemani" w:date="2020-05-25T21:04:00Z">
              <w:rPr>
                <w:rFonts w:ascii="Cambria Math" w:hAnsi="Cambria Math" w:cstheme="majorHAnsi"/>
              </w:rPr>
              <m:t>+D</m:t>
            </w:del>
          </m:r>
        </m:oMath>
      </m:oMathPara>
    </w:p>
    <w:p w14:paraId="3B70C75A" w14:textId="39D64BFE" w:rsidR="007B1008" w:rsidRPr="007B1008" w:rsidDel="00B10FA1" w:rsidRDefault="00892793" w:rsidP="007B1008">
      <w:pPr>
        <w:rPr>
          <w:del w:id="922" w:author="Gibran Hemani" w:date="2020-05-25T21:04:00Z"/>
          <w:rFonts w:cstheme="majorHAnsi"/>
        </w:rPr>
      </w:pPr>
      <m:oMathPara>
        <m:oMath>
          <m:sSub>
            <m:sSubPr>
              <m:ctrlPr>
                <w:del w:id="923" w:author="Gibran Hemani" w:date="2020-05-25T21:04:00Z">
                  <w:rPr>
                    <w:rFonts w:ascii="Cambria Math" w:hAnsi="Cambria Math" w:cstheme="majorHAnsi"/>
                    <w:i/>
                  </w:rPr>
                </w:del>
              </m:ctrlPr>
            </m:sSubPr>
            <m:e>
              <m:r>
                <w:del w:id="924" w:author="Gibran Hemani" w:date="2020-05-25T21:04:00Z">
                  <w:rPr>
                    <w:rFonts w:ascii="Cambria Math" w:hAnsi="Cambria Math" w:cstheme="majorHAnsi"/>
                  </w:rPr>
                  <m:t>p</m:t>
                </w:del>
              </m:r>
            </m:e>
            <m:sub>
              <m:r>
                <w:del w:id="925" w:author="Gibran Hemani" w:date="2020-05-25T21:04:00Z">
                  <w:rPr>
                    <w:rFonts w:ascii="Cambria Math" w:hAnsi="Cambria Math" w:cstheme="majorHAnsi"/>
                    <w:vertAlign w:val="subscript"/>
                  </w:rPr>
                  <m:t>01</m:t>
                </w:del>
              </m:r>
            </m:sub>
          </m:sSub>
          <m:r>
            <w:del w:id="926" w:author="Gibran Hemani" w:date="2020-05-25T21:04:00Z">
              <w:rPr>
                <w:rFonts w:ascii="Cambria Math" w:hAnsi="Cambria Math" w:cstheme="majorHAnsi"/>
              </w:rPr>
              <m:t>=</m:t>
            </w:del>
          </m:r>
          <m:d>
            <m:dPr>
              <m:ctrlPr>
                <w:del w:id="927" w:author="Gibran Hemani" w:date="2020-05-25T21:04:00Z">
                  <w:rPr>
                    <w:rFonts w:ascii="Cambria Math" w:hAnsi="Cambria Math" w:cstheme="majorHAnsi"/>
                    <w:i/>
                  </w:rPr>
                </w:del>
              </m:ctrlPr>
            </m:dPr>
            <m:e>
              <m:r>
                <w:del w:id="928" w:author="Gibran Hemani" w:date="2020-05-25T21:04:00Z">
                  <w:rPr>
                    <w:rFonts w:ascii="Cambria Math" w:hAnsi="Cambria Math" w:cstheme="majorHAnsi"/>
                  </w:rPr>
                  <m:t>1-</m:t>
                </w:del>
              </m:r>
              <m:sSub>
                <m:sSubPr>
                  <m:ctrlPr>
                    <w:del w:id="929" w:author="Gibran Hemani" w:date="2020-05-25T21:04:00Z">
                      <w:rPr>
                        <w:rFonts w:ascii="Cambria Math" w:hAnsi="Cambria Math" w:cstheme="majorHAnsi"/>
                        <w:i/>
                      </w:rPr>
                    </w:del>
                  </m:ctrlPr>
                </m:sSubPr>
                <m:e>
                  <m:r>
                    <w:del w:id="930" w:author="Gibran Hemani" w:date="2020-05-25T21:04:00Z">
                      <w:rPr>
                        <w:rFonts w:ascii="Cambria Math" w:hAnsi="Cambria Math" w:cstheme="majorHAnsi"/>
                      </w:rPr>
                      <m:t>p</m:t>
                    </w:del>
                  </m:r>
                </m:e>
                <m:sub>
                  <m:r>
                    <w:del w:id="931" w:author="Gibran Hemani" w:date="2020-05-25T21:04:00Z">
                      <w:rPr>
                        <w:rFonts w:ascii="Cambria Math" w:hAnsi="Cambria Math" w:cstheme="majorHAnsi"/>
                        <w:vertAlign w:val="subscript"/>
                      </w:rPr>
                      <m:t>1</m:t>
                    </w:del>
                  </m:r>
                </m:sub>
              </m:sSub>
            </m:e>
          </m:d>
          <m:sSub>
            <m:sSubPr>
              <m:ctrlPr>
                <w:del w:id="932" w:author="Gibran Hemani" w:date="2020-05-25T21:04:00Z">
                  <w:rPr>
                    <w:rFonts w:ascii="Cambria Math" w:hAnsi="Cambria Math" w:cstheme="majorHAnsi"/>
                    <w:i/>
                  </w:rPr>
                </w:del>
              </m:ctrlPr>
            </m:sSubPr>
            <m:e>
              <m:r>
                <w:del w:id="933" w:author="Gibran Hemani" w:date="2020-05-25T21:04:00Z">
                  <w:rPr>
                    <w:rFonts w:ascii="Cambria Math" w:hAnsi="Cambria Math" w:cstheme="majorHAnsi"/>
                  </w:rPr>
                  <m:t>p</m:t>
                </w:del>
              </m:r>
            </m:e>
            <m:sub>
              <m:r>
                <w:del w:id="934" w:author="Gibran Hemani" w:date="2020-05-25T21:04:00Z">
                  <w:rPr>
                    <w:rFonts w:ascii="Cambria Math" w:hAnsi="Cambria Math" w:cstheme="majorHAnsi"/>
                    <w:vertAlign w:val="subscript"/>
                  </w:rPr>
                  <m:t>2</m:t>
                </w:del>
              </m:r>
            </m:sub>
          </m:sSub>
          <m:r>
            <w:del w:id="935" w:author="Gibran Hemani" w:date="2020-05-25T21:04:00Z">
              <w:rPr>
                <w:rFonts w:ascii="Cambria Math" w:hAnsi="Cambria Math" w:cstheme="majorHAnsi"/>
              </w:rPr>
              <m:t>–D</m:t>
            </w:del>
          </m:r>
        </m:oMath>
      </m:oMathPara>
    </w:p>
    <w:p w14:paraId="709C9BC3" w14:textId="269B299B" w:rsidR="007B1008" w:rsidRPr="007B1008" w:rsidDel="00B10FA1" w:rsidRDefault="00892793" w:rsidP="007B1008">
      <w:pPr>
        <w:rPr>
          <w:del w:id="936" w:author="Gibran Hemani" w:date="2020-05-25T21:04:00Z"/>
          <w:rFonts w:cstheme="majorHAnsi"/>
        </w:rPr>
      </w:pPr>
      <m:oMathPara>
        <m:oMath>
          <m:sSub>
            <m:sSubPr>
              <m:ctrlPr>
                <w:del w:id="937" w:author="Gibran Hemani" w:date="2020-05-25T21:04:00Z">
                  <w:rPr>
                    <w:rFonts w:ascii="Cambria Math" w:hAnsi="Cambria Math" w:cstheme="majorHAnsi"/>
                    <w:i/>
                  </w:rPr>
                </w:del>
              </m:ctrlPr>
            </m:sSubPr>
            <m:e>
              <m:r>
                <w:del w:id="938" w:author="Gibran Hemani" w:date="2020-05-25T21:04:00Z">
                  <w:rPr>
                    <w:rFonts w:ascii="Cambria Math" w:hAnsi="Cambria Math" w:cstheme="majorHAnsi"/>
                  </w:rPr>
                  <m:t>p</m:t>
                </w:del>
              </m:r>
            </m:e>
            <m:sub>
              <m:r>
                <w:del w:id="939" w:author="Gibran Hemani" w:date="2020-05-25T21:04:00Z">
                  <w:rPr>
                    <w:rFonts w:ascii="Cambria Math" w:hAnsi="Cambria Math" w:cstheme="majorHAnsi"/>
                    <w:vertAlign w:val="subscript"/>
                  </w:rPr>
                  <m:t>10</m:t>
                </w:del>
              </m:r>
            </m:sub>
          </m:sSub>
          <m:r>
            <w:del w:id="940" w:author="Gibran Hemani" w:date="2020-05-25T21:04:00Z">
              <w:rPr>
                <w:rFonts w:ascii="Cambria Math" w:hAnsi="Cambria Math" w:cstheme="majorHAnsi"/>
              </w:rPr>
              <m:t>=</m:t>
            </w:del>
          </m:r>
          <m:sSub>
            <m:sSubPr>
              <m:ctrlPr>
                <w:del w:id="941" w:author="Gibran Hemani" w:date="2020-05-25T21:04:00Z">
                  <w:rPr>
                    <w:rFonts w:ascii="Cambria Math" w:hAnsi="Cambria Math" w:cstheme="majorHAnsi"/>
                    <w:i/>
                  </w:rPr>
                </w:del>
              </m:ctrlPr>
            </m:sSubPr>
            <m:e>
              <m:r>
                <w:del w:id="942" w:author="Gibran Hemani" w:date="2020-05-25T21:04:00Z">
                  <w:rPr>
                    <w:rFonts w:ascii="Cambria Math" w:hAnsi="Cambria Math" w:cstheme="majorHAnsi"/>
                  </w:rPr>
                  <m:t>p</m:t>
                </w:del>
              </m:r>
            </m:e>
            <m:sub>
              <m:r>
                <w:del w:id="943" w:author="Gibran Hemani" w:date="2020-05-25T21:04:00Z">
                  <w:rPr>
                    <w:rFonts w:ascii="Cambria Math" w:hAnsi="Cambria Math" w:cstheme="majorHAnsi"/>
                    <w:vertAlign w:val="subscript"/>
                  </w:rPr>
                  <m:t>1</m:t>
                </w:del>
              </m:r>
            </m:sub>
          </m:sSub>
          <m:d>
            <m:dPr>
              <m:ctrlPr>
                <w:del w:id="944" w:author="Gibran Hemani" w:date="2020-05-25T21:04:00Z">
                  <w:rPr>
                    <w:rFonts w:ascii="Cambria Math" w:hAnsi="Cambria Math" w:cstheme="majorHAnsi"/>
                    <w:i/>
                  </w:rPr>
                </w:del>
              </m:ctrlPr>
            </m:dPr>
            <m:e>
              <m:r>
                <w:del w:id="945" w:author="Gibran Hemani" w:date="2020-05-25T21:04:00Z">
                  <w:rPr>
                    <w:rFonts w:ascii="Cambria Math" w:hAnsi="Cambria Math" w:cstheme="majorHAnsi"/>
                  </w:rPr>
                  <m:t>1-</m:t>
                </w:del>
              </m:r>
              <m:sSub>
                <m:sSubPr>
                  <m:ctrlPr>
                    <w:del w:id="946" w:author="Gibran Hemani" w:date="2020-05-25T21:04:00Z">
                      <w:rPr>
                        <w:rFonts w:ascii="Cambria Math" w:hAnsi="Cambria Math" w:cstheme="majorHAnsi"/>
                        <w:i/>
                      </w:rPr>
                    </w:del>
                  </m:ctrlPr>
                </m:sSubPr>
                <m:e>
                  <m:r>
                    <w:del w:id="947" w:author="Gibran Hemani" w:date="2020-05-25T21:04:00Z">
                      <w:rPr>
                        <w:rFonts w:ascii="Cambria Math" w:hAnsi="Cambria Math" w:cstheme="majorHAnsi"/>
                      </w:rPr>
                      <m:t>p</m:t>
                    </w:del>
                  </m:r>
                </m:e>
                <m:sub>
                  <m:r>
                    <w:del w:id="948" w:author="Gibran Hemani" w:date="2020-05-25T21:04:00Z">
                      <w:rPr>
                        <w:rFonts w:ascii="Cambria Math" w:hAnsi="Cambria Math" w:cstheme="majorHAnsi"/>
                        <w:vertAlign w:val="subscript"/>
                      </w:rPr>
                      <m:t>2</m:t>
                    </w:del>
                  </m:r>
                </m:sub>
              </m:sSub>
            </m:e>
          </m:d>
          <m:r>
            <w:del w:id="949" w:author="Gibran Hemani" w:date="2020-05-25T21:04:00Z">
              <w:rPr>
                <w:rFonts w:ascii="Cambria Math" w:hAnsi="Cambria Math" w:cstheme="majorHAnsi"/>
              </w:rPr>
              <m:t>–D</m:t>
            </w:del>
          </m:r>
        </m:oMath>
      </m:oMathPara>
    </w:p>
    <w:p w14:paraId="43108066" w14:textId="67D6B37C" w:rsidR="007B1008" w:rsidRPr="007B1008" w:rsidDel="00B10FA1" w:rsidRDefault="00892793" w:rsidP="007B1008">
      <w:pPr>
        <w:rPr>
          <w:del w:id="950" w:author="Gibran Hemani" w:date="2020-05-25T21:04:00Z"/>
          <w:rFonts w:cstheme="majorHAnsi"/>
        </w:rPr>
      </w:pPr>
      <m:oMathPara>
        <m:oMath>
          <m:sSub>
            <m:sSubPr>
              <m:ctrlPr>
                <w:del w:id="951" w:author="Gibran Hemani" w:date="2020-05-25T21:04:00Z">
                  <w:rPr>
                    <w:rFonts w:ascii="Cambria Math" w:hAnsi="Cambria Math" w:cstheme="majorHAnsi"/>
                    <w:i/>
                  </w:rPr>
                </w:del>
              </m:ctrlPr>
            </m:sSubPr>
            <m:e>
              <m:r>
                <w:del w:id="952" w:author="Gibran Hemani" w:date="2020-05-25T21:04:00Z">
                  <w:rPr>
                    <w:rFonts w:ascii="Cambria Math" w:hAnsi="Cambria Math" w:cstheme="majorHAnsi"/>
                  </w:rPr>
                  <m:t>p</m:t>
                </w:del>
              </m:r>
            </m:e>
            <m:sub>
              <m:r>
                <w:del w:id="953" w:author="Gibran Hemani" w:date="2020-05-25T21:04:00Z">
                  <w:rPr>
                    <w:rFonts w:ascii="Cambria Math" w:hAnsi="Cambria Math" w:cstheme="majorHAnsi"/>
                    <w:vertAlign w:val="subscript"/>
                  </w:rPr>
                  <m:t>11</m:t>
                </w:del>
              </m:r>
            </m:sub>
          </m:sSub>
          <m:r>
            <w:del w:id="954" w:author="Gibran Hemani" w:date="2020-05-25T21:04:00Z">
              <w:rPr>
                <w:rFonts w:ascii="Cambria Math" w:hAnsi="Cambria Math" w:cstheme="majorHAnsi"/>
              </w:rPr>
              <m:t>=</m:t>
            </w:del>
          </m:r>
          <m:sSub>
            <m:sSubPr>
              <m:ctrlPr>
                <w:del w:id="955" w:author="Gibran Hemani" w:date="2020-05-25T21:04:00Z">
                  <w:rPr>
                    <w:rFonts w:ascii="Cambria Math" w:hAnsi="Cambria Math" w:cstheme="majorHAnsi"/>
                    <w:i/>
                  </w:rPr>
                </w:del>
              </m:ctrlPr>
            </m:sSubPr>
            <m:e>
              <m:r>
                <w:del w:id="956" w:author="Gibran Hemani" w:date="2020-05-25T21:04:00Z">
                  <w:rPr>
                    <w:rFonts w:ascii="Cambria Math" w:hAnsi="Cambria Math" w:cstheme="majorHAnsi"/>
                  </w:rPr>
                  <m:t>p</m:t>
                </w:del>
              </m:r>
            </m:e>
            <m:sub>
              <m:r>
                <w:del w:id="957" w:author="Gibran Hemani" w:date="2020-05-25T21:04:00Z">
                  <w:rPr>
                    <w:rFonts w:ascii="Cambria Math" w:hAnsi="Cambria Math" w:cstheme="majorHAnsi"/>
                    <w:vertAlign w:val="subscript"/>
                  </w:rPr>
                  <m:t>1</m:t>
                </w:del>
              </m:r>
            </m:sub>
          </m:sSub>
          <m:sSub>
            <m:sSubPr>
              <m:ctrlPr>
                <w:del w:id="958" w:author="Gibran Hemani" w:date="2020-05-25T21:04:00Z">
                  <w:rPr>
                    <w:rFonts w:ascii="Cambria Math" w:hAnsi="Cambria Math" w:cstheme="majorHAnsi"/>
                    <w:i/>
                  </w:rPr>
                </w:del>
              </m:ctrlPr>
            </m:sSubPr>
            <m:e>
              <m:r>
                <w:del w:id="959" w:author="Gibran Hemani" w:date="2020-05-25T21:04:00Z">
                  <w:rPr>
                    <w:rFonts w:ascii="Cambria Math" w:hAnsi="Cambria Math" w:cstheme="majorHAnsi"/>
                  </w:rPr>
                  <m:t>p</m:t>
                </w:del>
              </m:r>
            </m:e>
            <m:sub>
              <m:r>
                <w:del w:id="960" w:author="Gibran Hemani" w:date="2020-05-25T21:04:00Z">
                  <w:rPr>
                    <w:rFonts w:ascii="Cambria Math" w:hAnsi="Cambria Math" w:cstheme="majorHAnsi"/>
                    <w:vertAlign w:val="subscript"/>
                  </w:rPr>
                  <m:t>2</m:t>
                </w:del>
              </m:r>
            </m:sub>
          </m:sSub>
          <m:r>
            <w:del w:id="961" w:author="Gibran Hemani" w:date="2020-05-25T21:04:00Z">
              <w:rPr>
                <w:rFonts w:ascii="Cambria Math" w:hAnsi="Cambria Math" w:cstheme="majorHAnsi"/>
              </w:rPr>
              <m:t>+D</m:t>
            </w:del>
          </m:r>
        </m:oMath>
      </m:oMathPara>
    </w:p>
    <w:p w14:paraId="52B7F106" w14:textId="1D272047" w:rsidR="007B1008" w:rsidRPr="007C3FEF" w:rsidDel="00B10FA1" w:rsidRDefault="007B1008" w:rsidP="007B1008">
      <w:pPr>
        <w:rPr>
          <w:del w:id="962" w:author="Gibran Hemani" w:date="2020-05-25T21:04:00Z"/>
          <w:rFonts w:cstheme="majorHAnsi"/>
        </w:rPr>
      </w:pPr>
      <w:del w:id="963" w:author="Gibran Hemani" w:date="2020-05-25T21:04:00Z">
        <w:r w:rsidRPr="007C3FEF" w:rsidDel="00B10FA1">
          <w:rPr>
            <w:rFonts w:cstheme="majorHAnsi"/>
          </w:rPr>
          <w:delText xml:space="preserve">The LD correlation between loci 1 and 2 is </w:delText>
        </w:r>
      </w:del>
      <m:oMath>
        <m:sSup>
          <m:sSupPr>
            <m:ctrlPr>
              <w:del w:id="964" w:author="Gibran Hemani" w:date="2020-05-25T21:04:00Z">
                <w:rPr>
                  <w:rFonts w:ascii="Cambria Math" w:hAnsi="Cambria Math" w:cstheme="majorHAnsi"/>
                  <w:i/>
                  <w:vertAlign w:val="subscript"/>
                </w:rPr>
              </w:del>
            </m:ctrlPr>
          </m:sSupPr>
          <m:e>
            <m:r>
              <w:del w:id="965" w:author="Gibran Hemani" w:date="2020-05-25T21:04:00Z">
                <w:rPr>
                  <w:rFonts w:ascii="Cambria Math" w:hAnsi="Cambria Math" w:cstheme="majorHAnsi"/>
                </w:rPr>
                <m:t>r</m:t>
              </w:del>
            </m:r>
            <m:ctrlPr>
              <w:del w:id="966" w:author="Gibran Hemani" w:date="2020-05-25T21:04:00Z">
                <w:rPr>
                  <w:rFonts w:ascii="Cambria Math" w:hAnsi="Cambria Math" w:cstheme="majorHAnsi"/>
                  <w:i/>
                </w:rPr>
              </w:del>
            </m:ctrlPr>
          </m:e>
          <m:sup>
            <m:r>
              <w:del w:id="967" w:author="Gibran Hemani" w:date="2020-05-25T21:04:00Z">
                <w:rPr>
                  <w:rFonts w:ascii="Cambria Math" w:hAnsi="Cambria Math" w:cstheme="majorHAnsi"/>
                  <w:vertAlign w:val="subscript"/>
                </w:rPr>
                <m:t>12</m:t>
              </w:del>
            </m:r>
          </m:sup>
        </m:sSup>
        <m:r>
          <w:del w:id="968" w:author="Gibran Hemani" w:date="2020-05-25T21:04:00Z">
            <w:rPr>
              <w:rFonts w:ascii="Cambria Math" w:hAnsi="Cambria Math" w:cstheme="majorHAnsi"/>
            </w:rPr>
            <m:t>=D</m:t>
          </w:del>
        </m:r>
        <m:r>
          <w:del w:id="969" w:author="Gibran Hemani" w:date="2020-05-25T21:04:00Z">
            <m:rPr>
              <m:lit/>
            </m:rPr>
            <w:rPr>
              <w:rFonts w:ascii="Cambria Math" w:hAnsi="Cambria Math" w:cstheme="majorHAnsi"/>
            </w:rPr>
            <m:t>/</m:t>
          </w:del>
        </m:r>
        <m:rad>
          <m:radPr>
            <m:degHide m:val="1"/>
            <m:ctrlPr>
              <w:del w:id="970" w:author="Gibran Hemani" w:date="2020-05-25T21:04:00Z">
                <w:rPr>
                  <w:rFonts w:ascii="Cambria Math" w:hAnsi="Cambria Math" w:cstheme="majorHAnsi"/>
                </w:rPr>
              </w:del>
            </m:ctrlPr>
          </m:radPr>
          <m:deg>
            <m:ctrlPr>
              <w:del w:id="971" w:author="Gibran Hemani" w:date="2020-05-25T21:04:00Z">
                <w:rPr>
                  <w:rFonts w:ascii="Cambria Math" w:hAnsi="Cambria Math" w:cstheme="majorHAnsi"/>
                  <w:i/>
                </w:rPr>
              </w:del>
            </m:ctrlPr>
          </m:deg>
          <m:e>
            <m:sSub>
              <m:sSubPr>
                <m:ctrlPr>
                  <w:del w:id="972" w:author="Gibran Hemani" w:date="2020-05-25T21:04:00Z">
                    <w:rPr>
                      <w:rFonts w:ascii="Cambria Math" w:hAnsi="Cambria Math" w:cstheme="majorHAnsi"/>
                      <w:i/>
                    </w:rPr>
                  </w:del>
                </m:ctrlPr>
              </m:sSubPr>
              <m:e>
                <m:r>
                  <w:del w:id="973" w:author="Gibran Hemani" w:date="2020-05-25T21:04:00Z">
                    <w:rPr>
                      <w:rFonts w:ascii="Cambria Math" w:hAnsi="Cambria Math" w:cstheme="majorHAnsi"/>
                    </w:rPr>
                    <m:t>p</m:t>
                  </w:del>
                </m:r>
              </m:e>
              <m:sub>
                <m:r>
                  <w:del w:id="974" w:author="Gibran Hemani" w:date="2020-05-25T21:04:00Z">
                    <w:rPr>
                      <w:rFonts w:ascii="Cambria Math" w:hAnsi="Cambria Math" w:cstheme="majorHAnsi"/>
                      <w:vertAlign w:val="subscript"/>
                    </w:rPr>
                    <m:t>1</m:t>
                  </w:del>
                </m:r>
              </m:sub>
            </m:sSub>
            <m:d>
              <m:dPr>
                <m:ctrlPr>
                  <w:del w:id="975" w:author="Gibran Hemani" w:date="2020-05-25T21:04:00Z">
                    <w:rPr>
                      <w:rFonts w:ascii="Cambria Math" w:hAnsi="Cambria Math" w:cstheme="majorHAnsi"/>
                      <w:i/>
                    </w:rPr>
                  </w:del>
                </m:ctrlPr>
              </m:dPr>
              <m:e>
                <m:r>
                  <w:del w:id="976" w:author="Gibran Hemani" w:date="2020-05-25T21:04:00Z">
                    <w:rPr>
                      <w:rFonts w:ascii="Cambria Math" w:hAnsi="Cambria Math" w:cstheme="majorHAnsi"/>
                    </w:rPr>
                    <m:t>1-</m:t>
                  </w:del>
                </m:r>
                <m:sSub>
                  <m:sSubPr>
                    <m:ctrlPr>
                      <w:del w:id="977" w:author="Gibran Hemani" w:date="2020-05-25T21:04:00Z">
                        <w:rPr>
                          <w:rFonts w:ascii="Cambria Math" w:hAnsi="Cambria Math" w:cstheme="majorHAnsi"/>
                          <w:i/>
                          <w:vertAlign w:val="subscript"/>
                        </w:rPr>
                      </w:del>
                    </m:ctrlPr>
                  </m:sSubPr>
                  <m:e>
                    <m:r>
                      <w:del w:id="978" w:author="Gibran Hemani" w:date="2020-05-25T21:04:00Z">
                        <w:rPr>
                          <w:rFonts w:ascii="Cambria Math" w:hAnsi="Cambria Math" w:cstheme="majorHAnsi"/>
                        </w:rPr>
                        <m:t>p</m:t>
                      </w:del>
                    </m:r>
                    <m:ctrlPr>
                      <w:del w:id="979" w:author="Gibran Hemani" w:date="2020-05-25T21:04:00Z">
                        <w:rPr>
                          <w:rFonts w:ascii="Cambria Math" w:hAnsi="Cambria Math" w:cstheme="majorHAnsi"/>
                          <w:i/>
                        </w:rPr>
                      </w:del>
                    </m:ctrlPr>
                  </m:e>
                  <m:sub>
                    <m:r>
                      <w:del w:id="980" w:author="Gibran Hemani" w:date="2020-05-25T21:04:00Z">
                        <w:rPr>
                          <w:rFonts w:ascii="Cambria Math" w:hAnsi="Cambria Math" w:cstheme="majorHAnsi"/>
                          <w:vertAlign w:val="subscript"/>
                        </w:rPr>
                        <m:t>1</m:t>
                      </w:del>
                    </m:r>
                  </m:sub>
                </m:sSub>
              </m:e>
            </m:d>
            <m:sSub>
              <m:sSubPr>
                <m:ctrlPr>
                  <w:del w:id="981" w:author="Gibran Hemani" w:date="2020-05-25T21:04:00Z">
                    <w:rPr>
                      <w:rFonts w:ascii="Cambria Math" w:hAnsi="Cambria Math" w:cstheme="majorHAnsi"/>
                      <w:i/>
                    </w:rPr>
                  </w:del>
                </m:ctrlPr>
              </m:sSubPr>
              <m:e>
                <m:r>
                  <w:del w:id="982" w:author="Gibran Hemani" w:date="2020-05-25T21:04:00Z">
                    <w:rPr>
                      <w:rFonts w:ascii="Cambria Math" w:hAnsi="Cambria Math" w:cstheme="majorHAnsi"/>
                    </w:rPr>
                    <m:t>p</m:t>
                  </w:del>
                </m:r>
              </m:e>
              <m:sub>
                <m:r>
                  <w:del w:id="983" w:author="Gibran Hemani" w:date="2020-05-25T21:04:00Z">
                    <w:rPr>
                      <w:rFonts w:ascii="Cambria Math" w:hAnsi="Cambria Math" w:cstheme="majorHAnsi"/>
                      <w:vertAlign w:val="subscript"/>
                    </w:rPr>
                    <m:t>2</m:t>
                  </w:del>
                </m:r>
              </m:sub>
            </m:sSub>
            <m:d>
              <m:dPr>
                <m:ctrlPr>
                  <w:del w:id="984" w:author="Gibran Hemani" w:date="2020-05-25T21:04:00Z">
                    <w:rPr>
                      <w:rFonts w:ascii="Cambria Math" w:hAnsi="Cambria Math" w:cstheme="majorHAnsi"/>
                      <w:i/>
                    </w:rPr>
                  </w:del>
                </m:ctrlPr>
              </m:dPr>
              <m:e>
                <m:r>
                  <w:del w:id="985" w:author="Gibran Hemani" w:date="2020-05-25T21:04:00Z">
                    <w:rPr>
                      <w:rFonts w:ascii="Cambria Math" w:hAnsi="Cambria Math" w:cstheme="majorHAnsi"/>
                    </w:rPr>
                    <m:t>1-</m:t>
                  </w:del>
                </m:r>
                <m:sSub>
                  <m:sSubPr>
                    <m:ctrlPr>
                      <w:del w:id="986" w:author="Gibran Hemani" w:date="2020-05-25T21:04:00Z">
                        <w:rPr>
                          <w:rFonts w:ascii="Cambria Math" w:hAnsi="Cambria Math" w:cstheme="majorHAnsi"/>
                          <w:i/>
                        </w:rPr>
                      </w:del>
                    </m:ctrlPr>
                  </m:sSubPr>
                  <m:e>
                    <m:r>
                      <w:del w:id="987" w:author="Gibran Hemani" w:date="2020-05-25T21:04:00Z">
                        <w:rPr>
                          <w:rFonts w:ascii="Cambria Math" w:hAnsi="Cambria Math" w:cstheme="majorHAnsi"/>
                        </w:rPr>
                        <m:t>p</m:t>
                      </w:del>
                    </m:r>
                  </m:e>
                  <m:sub>
                    <m:r>
                      <w:del w:id="988" w:author="Gibran Hemani" w:date="2020-05-25T21:04:00Z">
                        <w:rPr>
                          <w:rFonts w:ascii="Cambria Math" w:hAnsi="Cambria Math" w:cstheme="majorHAnsi"/>
                          <w:vertAlign w:val="subscript"/>
                        </w:rPr>
                        <m:t>2</m:t>
                      </w:del>
                    </m:r>
                  </m:sub>
                </m:sSub>
              </m:e>
            </m:d>
          </m:e>
        </m:rad>
      </m:oMath>
      <w:del w:id="989" w:author="Gibran Hemani" w:date="2020-05-25T21:04:00Z">
        <w:r w:rsidRPr="007C3FEF" w:rsidDel="00B10FA1">
          <w:rPr>
            <w:rFonts w:cstheme="majorHAnsi"/>
          </w:rPr>
          <w:delText>. From these parameters, we can quantify the expected value at the causal variant as a function of the observed values at the linked and unlinked loci.</w:delText>
        </w:r>
      </w:del>
    </w:p>
    <w:p w14:paraId="75A64D51" w14:textId="63B77387" w:rsidR="007B1008" w:rsidRPr="00AE401A" w:rsidDel="00B10FA1" w:rsidRDefault="007B1008" w:rsidP="007B1008">
      <w:pPr>
        <w:rPr>
          <w:del w:id="990" w:author="Gibran Hemani" w:date="2020-05-25T21:04:00Z"/>
          <w:rFonts w:cstheme="majorHAnsi"/>
        </w:rPr>
      </w:pPr>
      <w:del w:id="991" w:author="Gibran Hemani" w:date="2020-05-25T21:04:00Z">
        <w:r w:rsidRPr="00AE401A" w:rsidDel="00B10FA1">
          <w:rPr>
            <w:rFonts w:cstheme="majorHAnsi"/>
          </w:rPr>
          <w:delText>y</w:delText>
        </w:r>
        <w:r w:rsidRPr="00AE401A" w:rsidDel="00B10FA1">
          <w:rPr>
            <w:rFonts w:cstheme="majorHAnsi"/>
            <w:vertAlign w:val="subscript"/>
          </w:rPr>
          <w:delText>2</w:delText>
        </w:r>
        <w:r w:rsidRPr="00AE401A" w:rsidDel="00B10FA1">
          <w:rPr>
            <w:rFonts w:cstheme="majorHAnsi"/>
          </w:rPr>
          <w:tab/>
          <w:delText>y</w:delText>
        </w:r>
        <w:r w:rsidRPr="00AE401A" w:rsidDel="00B10FA1">
          <w:rPr>
            <w:rFonts w:cstheme="majorHAnsi"/>
            <w:vertAlign w:val="subscript"/>
          </w:rPr>
          <w:delText>3</w:delText>
        </w:r>
        <w:r w:rsidRPr="00AE401A" w:rsidDel="00B10FA1">
          <w:rPr>
            <w:rFonts w:cstheme="majorHAnsi"/>
            <w:vertAlign w:val="subscript"/>
          </w:rPr>
          <w:tab/>
        </w:r>
        <w:r w:rsidRPr="00AE401A" w:rsidDel="00B10FA1">
          <w:rPr>
            <w:rFonts w:cstheme="majorHAnsi"/>
          </w:rPr>
          <w:delText>E(y</w:delText>
        </w:r>
        <w:r w:rsidRPr="00AE401A" w:rsidDel="00B10FA1">
          <w:rPr>
            <w:rFonts w:cstheme="majorHAnsi"/>
            <w:vertAlign w:val="subscript"/>
          </w:rPr>
          <w:delText>1</w:delText>
        </w:r>
        <w:r w:rsidRPr="00AE401A" w:rsidDel="00B10FA1">
          <w:rPr>
            <w:rFonts w:cstheme="majorHAnsi"/>
          </w:rPr>
          <w:delText>|y</w:delText>
        </w:r>
        <w:r w:rsidRPr="00AE401A" w:rsidDel="00B10FA1">
          <w:rPr>
            <w:rFonts w:cstheme="majorHAnsi"/>
            <w:vertAlign w:val="subscript"/>
          </w:rPr>
          <w:delText>2</w:delText>
        </w:r>
        <w:r w:rsidRPr="00AE401A" w:rsidDel="00B10FA1">
          <w:rPr>
            <w:rFonts w:cstheme="majorHAnsi"/>
          </w:rPr>
          <w:delText>, y</w:delText>
        </w:r>
        <w:r w:rsidRPr="00AE401A" w:rsidDel="00B10FA1">
          <w:rPr>
            <w:rFonts w:cstheme="majorHAnsi"/>
            <w:vertAlign w:val="subscript"/>
          </w:rPr>
          <w:delText>3</w:delText>
        </w:r>
        <w:r w:rsidRPr="00AE401A" w:rsidDel="00B10FA1">
          <w:rPr>
            <w:rFonts w:cstheme="majorHAnsi"/>
          </w:rPr>
          <w:delText>) = E(y</w:delText>
        </w:r>
        <w:r w:rsidRPr="00AE401A" w:rsidDel="00B10FA1">
          <w:rPr>
            <w:rFonts w:cstheme="majorHAnsi"/>
            <w:vertAlign w:val="subscript"/>
          </w:rPr>
          <w:delText>1</w:delText>
        </w:r>
        <w:r w:rsidRPr="00AE401A" w:rsidDel="00B10FA1">
          <w:rPr>
            <w:rFonts w:cstheme="majorHAnsi"/>
          </w:rPr>
          <w:delText>|y</w:delText>
        </w:r>
        <w:r w:rsidRPr="00AE401A" w:rsidDel="00B10FA1">
          <w:rPr>
            <w:rFonts w:cstheme="majorHAnsi"/>
            <w:vertAlign w:val="subscript"/>
          </w:rPr>
          <w:delText>2</w:delText>
        </w:r>
        <w:r w:rsidRPr="00AE401A" w:rsidDel="00B10FA1">
          <w:rPr>
            <w:rFonts w:cstheme="majorHAnsi"/>
          </w:rPr>
          <w:delText>)</w:delText>
        </w:r>
      </w:del>
    </w:p>
    <w:p w14:paraId="07F109FA" w14:textId="7603C859" w:rsidR="007B1008" w:rsidRPr="00AE401A" w:rsidDel="00B10FA1" w:rsidRDefault="007B1008" w:rsidP="007B1008">
      <w:pPr>
        <w:rPr>
          <w:del w:id="992" w:author="Gibran Hemani" w:date="2020-05-25T21:04:00Z"/>
          <w:rFonts w:cstheme="majorHAnsi"/>
        </w:rPr>
      </w:pPr>
      <w:del w:id="993" w:author="Gibran Hemani" w:date="2020-05-25T21:04:00Z">
        <w:r w:rsidRPr="00AE401A" w:rsidDel="00B10FA1">
          <w:rPr>
            <w:rFonts w:cstheme="majorHAnsi"/>
          </w:rPr>
          <w:delText>0</w:delText>
        </w:r>
        <w:r w:rsidRPr="00AE401A" w:rsidDel="00B10FA1">
          <w:rPr>
            <w:rFonts w:cstheme="majorHAnsi"/>
          </w:rPr>
          <w:tab/>
          <w:delText>0</w:delText>
        </w:r>
        <w:r w:rsidRPr="00AE401A" w:rsidDel="00B10FA1">
          <w:rPr>
            <w:rFonts w:cstheme="majorHAnsi"/>
          </w:rPr>
          <w:tab/>
          <w:delText>p</w:delText>
        </w:r>
        <w:r w:rsidRPr="00AE401A" w:rsidDel="00B10FA1">
          <w:rPr>
            <w:rFonts w:cstheme="majorHAnsi"/>
            <w:vertAlign w:val="subscript"/>
          </w:rPr>
          <w:delText>1</w:delText>
        </w:r>
        <w:r w:rsidRPr="00AE401A" w:rsidDel="00B10FA1">
          <w:rPr>
            <w:rFonts w:cstheme="majorHAnsi"/>
          </w:rPr>
          <w:delText xml:space="preserve"> - D/(1-p</w:delText>
        </w:r>
        <w:r w:rsidRPr="00AE401A" w:rsidDel="00B10FA1">
          <w:rPr>
            <w:rFonts w:cstheme="majorHAnsi"/>
            <w:vertAlign w:val="subscript"/>
          </w:rPr>
          <w:delText>1</w:delText>
        </w:r>
        <w:r w:rsidRPr="00AE401A" w:rsidDel="00B10FA1">
          <w:rPr>
            <w:rFonts w:cstheme="majorHAnsi"/>
          </w:rPr>
          <w:delText>)</w:delText>
        </w:r>
      </w:del>
    </w:p>
    <w:p w14:paraId="45185E83" w14:textId="310F0B00" w:rsidR="007B1008" w:rsidRPr="00AE401A" w:rsidDel="00B10FA1" w:rsidRDefault="007B1008" w:rsidP="007B1008">
      <w:pPr>
        <w:rPr>
          <w:del w:id="994" w:author="Gibran Hemani" w:date="2020-05-25T21:04:00Z"/>
          <w:rFonts w:cstheme="majorHAnsi"/>
        </w:rPr>
      </w:pPr>
      <w:del w:id="995" w:author="Gibran Hemani" w:date="2020-05-25T21:04:00Z">
        <w:r w:rsidRPr="00AE401A" w:rsidDel="00B10FA1">
          <w:rPr>
            <w:rFonts w:cstheme="majorHAnsi"/>
          </w:rPr>
          <w:delText>0</w:delText>
        </w:r>
        <w:r w:rsidRPr="00AE401A" w:rsidDel="00B10FA1">
          <w:rPr>
            <w:rFonts w:cstheme="majorHAnsi"/>
          </w:rPr>
          <w:tab/>
          <w:delText>1</w:delText>
        </w:r>
        <w:r w:rsidRPr="00AE401A" w:rsidDel="00B10FA1">
          <w:rPr>
            <w:rFonts w:cstheme="majorHAnsi"/>
          </w:rPr>
          <w:tab/>
          <w:delText>p</w:delText>
        </w:r>
        <w:r w:rsidRPr="00AE401A" w:rsidDel="00B10FA1">
          <w:rPr>
            <w:rFonts w:cstheme="majorHAnsi"/>
            <w:vertAlign w:val="subscript"/>
          </w:rPr>
          <w:delText>1</w:delText>
        </w:r>
        <w:r w:rsidRPr="00AE401A" w:rsidDel="00B10FA1">
          <w:rPr>
            <w:rFonts w:cstheme="majorHAnsi"/>
          </w:rPr>
          <w:delText xml:space="preserve"> - D/(1-p</w:delText>
        </w:r>
        <w:r w:rsidRPr="00AE401A" w:rsidDel="00B10FA1">
          <w:rPr>
            <w:rFonts w:cstheme="majorHAnsi"/>
            <w:vertAlign w:val="subscript"/>
          </w:rPr>
          <w:delText>2</w:delText>
        </w:r>
        <w:r w:rsidRPr="00AE401A" w:rsidDel="00B10FA1">
          <w:rPr>
            <w:rFonts w:cstheme="majorHAnsi"/>
          </w:rPr>
          <w:delText>)</w:delText>
        </w:r>
      </w:del>
    </w:p>
    <w:p w14:paraId="52EEA540" w14:textId="2B99B693" w:rsidR="007B1008" w:rsidRPr="00AE401A" w:rsidDel="00B10FA1" w:rsidRDefault="007B1008" w:rsidP="007B1008">
      <w:pPr>
        <w:rPr>
          <w:del w:id="996" w:author="Gibran Hemani" w:date="2020-05-25T21:04:00Z"/>
          <w:rFonts w:cstheme="majorHAnsi"/>
        </w:rPr>
      </w:pPr>
      <w:del w:id="997" w:author="Gibran Hemani" w:date="2020-05-25T21:04:00Z">
        <w:r w:rsidRPr="00AE401A" w:rsidDel="00B10FA1">
          <w:rPr>
            <w:rFonts w:cstheme="majorHAnsi"/>
          </w:rPr>
          <w:delText>1</w:delText>
        </w:r>
        <w:r w:rsidRPr="00AE401A" w:rsidDel="00B10FA1">
          <w:rPr>
            <w:rFonts w:cstheme="majorHAnsi"/>
          </w:rPr>
          <w:tab/>
          <w:delText>0</w:delText>
        </w:r>
        <w:r w:rsidRPr="00AE401A" w:rsidDel="00B10FA1">
          <w:rPr>
            <w:rFonts w:cstheme="majorHAnsi"/>
          </w:rPr>
          <w:tab/>
          <w:delText>p</w:delText>
        </w:r>
        <w:r w:rsidRPr="00AE401A" w:rsidDel="00B10FA1">
          <w:rPr>
            <w:rFonts w:cstheme="majorHAnsi"/>
            <w:vertAlign w:val="subscript"/>
          </w:rPr>
          <w:delText>1</w:delText>
        </w:r>
        <w:r w:rsidRPr="00AE401A" w:rsidDel="00B10FA1">
          <w:rPr>
            <w:rFonts w:cstheme="majorHAnsi"/>
          </w:rPr>
          <w:delText xml:space="preserve"> + D/p</w:delText>
        </w:r>
        <w:r w:rsidRPr="00AE401A" w:rsidDel="00B10FA1">
          <w:rPr>
            <w:rFonts w:cstheme="majorHAnsi"/>
            <w:vertAlign w:val="subscript"/>
          </w:rPr>
          <w:delText>2</w:delText>
        </w:r>
      </w:del>
    </w:p>
    <w:p w14:paraId="2F789AAB" w14:textId="61115010" w:rsidR="007B1008" w:rsidRPr="00EF7723" w:rsidDel="00B10FA1" w:rsidRDefault="007B1008" w:rsidP="007B1008">
      <w:pPr>
        <w:rPr>
          <w:del w:id="998" w:author="Gibran Hemani" w:date="2020-05-25T21:04:00Z"/>
          <w:rFonts w:cstheme="majorHAnsi"/>
          <w:vertAlign w:val="subscript"/>
        </w:rPr>
      </w:pPr>
      <w:del w:id="999" w:author="Gibran Hemani" w:date="2020-05-25T21:04:00Z">
        <w:r w:rsidRPr="00AE401A" w:rsidDel="00B10FA1">
          <w:rPr>
            <w:rFonts w:cstheme="majorHAnsi"/>
          </w:rPr>
          <w:delText xml:space="preserve">1  </w:delText>
        </w:r>
        <w:r w:rsidRPr="00AE401A" w:rsidDel="00B10FA1">
          <w:rPr>
            <w:rFonts w:cstheme="majorHAnsi"/>
          </w:rPr>
          <w:tab/>
          <w:delText>1</w:delText>
        </w:r>
        <w:r w:rsidRPr="00AE401A" w:rsidDel="00B10FA1">
          <w:rPr>
            <w:rFonts w:cstheme="majorHAnsi"/>
          </w:rPr>
          <w:tab/>
          <w:delText>p</w:delText>
        </w:r>
        <w:r w:rsidRPr="00AE401A" w:rsidDel="00B10FA1">
          <w:rPr>
            <w:rFonts w:cstheme="majorHAnsi"/>
            <w:vertAlign w:val="subscript"/>
          </w:rPr>
          <w:delText>1</w:delText>
        </w:r>
        <w:r w:rsidRPr="00AE401A" w:rsidDel="00B10FA1">
          <w:rPr>
            <w:rFonts w:cstheme="majorHAnsi"/>
          </w:rPr>
          <w:delText xml:space="preserve"> + D/p</w:delText>
        </w:r>
        <w:r w:rsidRPr="00AE401A" w:rsidDel="00B10FA1">
          <w:rPr>
            <w:rFonts w:cstheme="majorHAnsi"/>
            <w:vertAlign w:val="subscript"/>
          </w:rPr>
          <w:delText>2</w:delText>
        </w:r>
      </w:del>
    </w:p>
    <w:p w14:paraId="40D24D17" w14:textId="675C2EEC" w:rsidR="007B1008" w:rsidRPr="007C3FEF" w:rsidDel="00B10FA1" w:rsidRDefault="007B1008" w:rsidP="007B1008">
      <w:pPr>
        <w:rPr>
          <w:del w:id="1000" w:author="Gibran Hemani" w:date="2020-05-25T21:04:00Z"/>
          <w:rFonts w:cstheme="majorHAnsi"/>
        </w:rPr>
      </w:pPr>
      <w:del w:id="1001" w:author="Gibran Hemani" w:date="2020-05-25T21:04:00Z">
        <w:r w:rsidRPr="00AE401A" w:rsidDel="00B10FA1">
          <w:rPr>
            <w:rFonts w:cstheme="majorHAnsi"/>
          </w:rPr>
          <w:delText>Note that there is no main effect of the unlinked locus (y</w:delText>
        </w:r>
        <w:r w:rsidRPr="00AE401A" w:rsidDel="00B10FA1">
          <w:rPr>
            <w:rFonts w:cstheme="majorHAnsi"/>
            <w:vertAlign w:val="subscript"/>
          </w:rPr>
          <w:delText>3</w:delText>
        </w:r>
        <w:r w:rsidRPr="00AE401A" w:rsidDel="00B10FA1">
          <w:rPr>
            <w:rFonts w:cstheme="majorHAnsi"/>
          </w:rPr>
          <w:delText>), nor an interaction between the linked and unlinked loci (y</w:delText>
        </w:r>
        <w:r w:rsidRPr="00AE401A" w:rsidDel="00B10FA1">
          <w:rPr>
            <w:rFonts w:cstheme="majorHAnsi"/>
            <w:vertAlign w:val="subscript"/>
          </w:rPr>
          <w:delText>2</w:delText>
        </w:r>
        <w:r w:rsidRPr="00AE401A" w:rsidDel="00B10FA1">
          <w:rPr>
            <w:rFonts w:cstheme="majorHAnsi"/>
          </w:rPr>
          <w:delText xml:space="preserve"> and y</w:delText>
        </w:r>
        <w:r w:rsidRPr="00AE401A" w:rsidDel="00B10FA1">
          <w:rPr>
            <w:rFonts w:cstheme="majorHAnsi"/>
            <w:vertAlign w:val="subscript"/>
          </w:rPr>
          <w:delText>3</w:delText>
        </w:r>
        <w:r w:rsidRPr="00AE401A" w:rsidDel="00B10FA1">
          <w:rPr>
            <w:rFonts w:cstheme="majorHAnsi"/>
          </w:rPr>
          <w:delText>), consistent with the claim of de los Campos et al. (2019).</w:delText>
        </w:r>
      </w:del>
    </w:p>
    <w:p w14:paraId="5EE44352" w14:textId="5F58262C" w:rsidR="007B1008" w:rsidDel="00B10FA1" w:rsidRDefault="007B1008" w:rsidP="007B1008">
      <w:pPr>
        <w:pStyle w:val="BodyText"/>
        <w:rPr>
          <w:del w:id="1002" w:author="Gibran Hemani" w:date="2020-05-25T21:04:00Z"/>
        </w:rPr>
      </w:pPr>
      <w:del w:id="1003" w:author="Gibran Hemani" w:date="2020-05-25T21:04:00Z">
        <w:r w:rsidDel="00B10FA1">
          <w:delText xml:space="preserve">For a phenotype </w:delText>
        </w:r>
        <w:r w:rsidRPr="006506A8" w:rsidDel="00B10FA1">
          <w:rPr>
            <w:i/>
          </w:rPr>
          <w:delText>Z</w:delText>
        </w:r>
        <w:r w:rsidDel="00B10FA1">
          <w:delText xml:space="preserve">, the interaction test amounts to an </w:delText>
        </w:r>
        <w:r w:rsidRPr="00A77B67" w:rsidDel="00B10FA1">
          <w:rPr>
            <w:i/>
          </w:rPr>
          <w:delText>ANOVA</w:delText>
        </w:r>
        <w:r w:rsidDel="00B10FA1">
          <w:delText xml:space="preserve"> between the models </w:delText>
        </w:r>
      </w:del>
      <m:oMath>
        <m:r>
          <w:del w:id="1004" w:author="Gibran Hemani" w:date="2020-05-25T21:04:00Z">
            <w:rPr>
              <w:rFonts w:ascii="Cambria Math" w:hAnsi="Cambria Math"/>
            </w:rPr>
            <m:t>a</m:t>
          </w:del>
        </m:r>
      </m:oMath>
      <w:del w:id="1005" w:author="Gibran Hemani" w:date="2020-05-25T21:04:00Z">
        <w:r w:rsidDel="00B10FA1">
          <w:delText xml:space="preserve"> and </w:delText>
        </w:r>
      </w:del>
      <m:oMath>
        <m:r>
          <w:del w:id="1006" w:author="Gibran Hemani" w:date="2020-05-25T21:04:00Z">
            <w:rPr>
              <w:rFonts w:ascii="Cambria Math" w:hAnsi="Cambria Math"/>
            </w:rPr>
            <m:t>b</m:t>
          </w:del>
        </m:r>
      </m:oMath>
      <w:del w:id="1007" w:author="Gibran Hemani" w:date="2020-05-25T21:04:00Z">
        <w:r w:rsidDel="00B10FA1">
          <w:delText>:</w:delText>
        </w:r>
      </w:del>
    </w:p>
    <w:p w14:paraId="75F78411" w14:textId="5714BDFE" w:rsidR="007B1008" w:rsidDel="00B10FA1" w:rsidRDefault="00892793" w:rsidP="007B1008">
      <w:pPr>
        <w:pStyle w:val="BodyText"/>
        <w:rPr>
          <w:del w:id="1008" w:author="Gibran Hemani" w:date="2020-05-25T21:04:00Z"/>
        </w:rPr>
      </w:pPr>
      <m:oMathPara>
        <m:oMathParaPr>
          <m:jc m:val="center"/>
        </m:oMathParaPr>
        <m:oMath>
          <m:m>
            <m:mPr>
              <m:plcHide m:val="1"/>
              <m:mcs>
                <m:mc>
                  <m:mcPr>
                    <m:count m:val="1"/>
                    <m:mcJc m:val="right"/>
                  </m:mcPr>
                </m:mc>
                <m:mc>
                  <m:mcPr>
                    <m:count m:val="1"/>
                    <m:mcJc m:val="left"/>
                  </m:mcPr>
                </m:mc>
              </m:mcs>
              <m:ctrlPr>
                <w:del w:id="1009" w:author="Gibran Hemani" w:date="2020-05-25T21:04:00Z">
                  <w:rPr>
                    <w:rFonts w:ascii="Cambria Math" w:hAnsi="Cambria Math"/>
                  </w:rPr>
                </w:del>
              </m:ctrlPr>
            </m:mPr>
            <m:mr>
              <m:e>
                <m:r>
                  <w:del w:id="1010" w:author="Gibran Hemani" w:date="2020-05-25T21:04:00Z">
                    <w:rPr>
                      <w:rFonts w:ascii="Cambria Math" w:hAnsi="Cambria Math"/>
                    </w:rPr>
                    <m:t>Model a: Z</m:t>
                  </w:del>
                </m:r>
              </m:e>
              <m:e>
                <m:r>
                  <w:del w:id="1011" w:author="Gibran Hemani" w:date="2020-05-25T21:04:00Z">
                    <w:rPr>
                      <w:rFonts w:ascii="Cambria Math" w:hAnsi="Cambria Math"/>
                    </w:rPr>
                    <m:t>∼</m:t>
                  </w:del>
                </m:r>
                <m:sSub>
                  <m:sSubPr>
                    <m:ctrlPr>
                      <w:del w:id="1012" w:author="Gibran Hemani" w:date="2020-05-25T21:04:00Z">
                        <w:rPr>
                          <w:rFonts w:ascii="Cambria Math" w:hAnsi="Cambria Math"/>
                        </w:rPr>
                      </w:del>
                    </m:ctrlPr>
                  </m:sSubPr>
                  <m:e>
                    <m:sSub>
                      <m:sSubPr>
                        <m:ctrlPr>
                          <w:del w:id="1013" w:author="Gibran Hemani" w:date="2020-05-25T21:04:00Z">
                            <w:rPr>
                              <w:rFonts w:ascii="Cambria Math" w:hAnsi="Cambria Math"/>
                              <w:i/>
                            </w:rPr>
                          </w:del>
                        </m:ctrlPr>
                      </m:sSubPr>
                      <m:e>
                        <m:r>
                          <w:del w:id="1014" w:author="Gibran Hemani" w:date="2020-05-25T21:04:00Z">
                            <w:rPr>
                              <w:rFonts w:ascii="Cambria Math" w:hAnsi="Cambria Math"/>
                            </w:rPr>
                            <m:t>β</m:t>
                          </w:del>
                        </m:r>
                      </m:e>
                      <m:sub>
                        <m:r>
                          <w:del w:id="1015" w:author="Gibran Hemani" w:date="2020-05-25T21:04:00Z">
                            <w:rPr>
                              <w:rFonts w:ascii="Cambria Math" w:hAnsi="Cambria Math"/>
                            </w:rPr>
                            <m:t>a2</m:t>
                          </w:del>
                        </m:r>
                      </m:sub>
                    </m:sSub>
                    <m:r>
                      <w:del w:id="1016" w:author="Gibran Hemani" w:date="2020-05-25T21:04:00Z">
                        <w:rPr>
                          <w:rFonts w:ascii="Cambria Math" w:hAnsi="Cambria Math"/>
                        </w:rPr>
                        <m:t>y</m:t>
                      </w:del>
                    </m:r>
                  </m:e>
                  <m:sub>
                    <m:r>
                      <w:del w:id="1017" w:author="Gibran Hemani" w:date="2020-05-25T21:04:00Z">
                        <w:rPr>
                          <w:rFonts w:ascii="Cambria Math" w:hAnsi="Cambria Math"/>
                        </w:rPr>
                        <m:t>2</m:t>
                      </w:del>
                    </m:r>
                  </m:sub>
                </m:sSub>
                <m:r>
                  <w:del w:id="1018" w:author="Gibran Hemani" w:date="2020-05-25T21:04:00Z">
                    <w:rPr>
                      <w:rFonts w:ascii="Cambria Math" w:hAnsi="Cambria Math"/>
                    </w:rPr>
                    <m:t>+</m:t>
                  </w:del>
                </m:r>
                <m:sSub>
                  <m:sSubPr>
                    <m:ctrlPr>
                      <w:del w:id="1019" w:author="Gibran Hemani" w:date="2020-05-25T21:04:00Z">
                        <w:rPr>
                          <w:rFonts w:ascii="Cambria Math" w:hAnsi="Cambria Math"/>
                        </w:rPr>
                      </w:del>
                    </m:ctrlPr>
                  </m:sSubPr>
                  <m:e>
                    <m:sSub>
                      <m:sSubPr>
                        <m:ctrlPr>
                          <w:del w:id="1020" w:author="Gibran Hemani" w:date="2020-05-25T21:04:00Z">
                            <w:rPr>
                              <w:rFonts w:ascii="Cambria Math" w:hAnsi="Cambria Math"/>
                              <w:i/>
                            </w:rPr>
                          </w:del>
                        </m:ctrlPr>
                      </m:sSubPr>
                      <m:e>
                        <m:r>
                          <w:del w:id="1021" w:author="Gibran Hemani" w:date="2020-05-25T21:04:00Z">
                            <w:rPr>
                              <w:rFonts w:ascii="Cambria Math" w:hAnsi="Cambria Math"/>
                            </w:rPr>
                            <m:t>β</m:t>
                          </w:del>
                        </m:r>
                      </m:e>
                      <m:sub>
                        <m:r>
                          <w:del w:id="1022" w:author="Gibran Hemani" w:date="2020-05-25T21:04:00Z">
                            <w:rPr>
                              <w:rFonts w:ascii="Cambria Math" w:hAnsi="Cambria Math"/>
                            </w:rPr>
                            <m:t>a3</m:t>
                          </w:del>
                        </m:r>
                      </m:sub>
                    </m:sSub>
                    <m:r>
                      <w:del w:id="1023" w:author="Gibran Hemani" w:date="2020-05-25T21:04:00Z">
                        <w:rPr>
                          <w:rFonts w:ascii="Cambria Math" w:hAnsi="Cambria Math"/>
                        </w:rPr>
                        <m:t>y</m:t>
                      </w:del>
                    </m:r>
                  </m:e>
                  <m:sub>
                    <m:r>
                      <w:del w:id="1024" w:author="Gibran Hemani" w:date="2020-05-25T21:04:00Z">
                        <w:rPr>
                          <w:rFonts w:ascii="Cambria Math" w:hAnsi="Cambria Math"/>
                        </w:rPr>
                        <m:t>3</m:t>
                      </w:del>
                    </m:r>
                  </m:sub>
                </m:sSub>
                <m:r>
                  <w:del w:id="1025" w:author="Gibran Hemani" w:date="2020-05-25T21:04:00Z">
                    <w:rPr>
                      <w:rFonts w:ascii="Cambria Math" w:hAnsi="Cambria Math"/>
                    </w:rPr>
                    <m:t>+</m:t>
                  </w:del>
                </m:r>
                <m:sSub>
                  <m:sSubPr>
                    <m:ctrlPr>
                      <w:del w:id="1026" w:author="Gibran Hemani" w:date="2020-05-25T21:04:00Z">
                        <w:rPr>
                          <w:rFonts w:ascii="Cambria Math" w:hAnsi="Cambria Math"/>
                        </w:rPr>
                      </w:del>
                    </m:ctrlPr>
                  </m:sSubPr>
                  <m:e>
                    <m:r>
                      <w:del w:id="1027" w:author="Gibran Hemani" w:date="2020-05-25T21:04:00Z">
                        <w:rPr>
                          <w:rFonts w:ascii="Cambria Math" w:hAnsi="Cambria Math"/>
                        </w:rPr>
                        <m:t>e</m:t>
                      </w:del>
                    </m:r>
                  </m:e>
                  <m:sub>
                    <m:r>
                      <w:del w:id="1028" w:author="Gibran Hemani" w:date="2020-05-25T21:04:00Z">
                        <w:rPr>
                          <w:rFonts w:ascii="Cambria Math" w:hAnsi="Cambria Math"/>
                        </w:rPr>
                        <m:t>a</m:t>
                      </w:del>
                    </m:r>
                  </m:sub>
                </m:sSub>
              </m:e>
            </m:mr>
            <m:mr>
              <m:e>
                <m:r>
                  <w:del w:id="1029" w:author="Gibran Hemani" w:date="2020-05-25T21:04:00Z">
                    <w:rPr>
                      <w:rFonts w:ascii="Cambria Math" w:hAnsi="Cambria Math"/>
                    </w:rPr>
                    <m:t>Model b: Z</m:t>
                  </w:del>
                </m:r>
              </m:e>
              <m:e>
                <m:r>
                  <w:del w:id="1030" w:author="Gibran Hemani" w:date="2020-05-25T21:04:00Z">
                    <w:rPr>
                      <w:rFonts w:ascii="Cambria Math" w:hAnsi="Cambria Math"/>
                    </w:rPr>
                    <m:t>∼</m:t>
                  </w:del>
                </m:r>
                <m:sSub>
                  <m:sSubPr>
                    <m:ctrlPr>
                      <w:del w:id="1031" w:author="Gibran Hemani" w:date="2020-05-25T21:04:00Z">
                        <w:rPr>
                          <w:rFonts w:ascii="Cambria Math" w:hAnsi="Cambria Math"/>
                        </w:rPr>
                      </w:del>
                    </m:ctrlPr>
                  </m:sSubPr>
                  <m:e>
                    <m:sSub>
                      <m:sSubPr>
                        <m:ctrlPr>
                          <w:del w:id="1032" w:author="Gibran Hemani" w:date="2020-05-25T21:04:00Z">
                            <w:rPr>
                              <w:rFonts w:ascii="Cambria Math" w:hAnsi="Cambria Math"/>
                              <w:i/>
                            </w:rPr>
                          </w:del>
                        </m:ctrlPr>
                      </m:sSubPr>
                      <m:e>
                        <m:r>
                          <w:del w:id="1033" w:author="Gibran Hemani" w:date="2020-05-25T21:04:00Z">
                            <w:rPr>
                              <w:rFonts w:ascii="Cambria Math" w:hAnsi="Cambria Math"/>
                            </w:rPr>
                            <m:t>β</m:t>
                          </w:del>
                        </m:r>
                      </m:e>
                      <m:sub>
                        <m:r>
                          <w:del w:id="1034" w:author="Gibran Hemani" w:date="2020-05-25T21:04:00Z">
                            <w:rPr>
                              <w:rFonts w:ascii="Cambria Math" w:hAnsi="Cambria Math"/>
                            </w:rPr>
                            <m:t>b2</m:t>
                          </w:del>
                        </m:r>
                      </m:sub>
                    </m:sSub>
                    <m:r>
                      <w:del w:id="1035" w:author="Gibran Hemani" w:date="2020-05-25T21:04:00Z">
                        <w:rPr>
                          <w:rFonts w:ascii="Cambria Math" w:hAnsi="Cambria Math"/>
                        </w:rPr>
                        <m:t>y</m:t>
                      </w:del>
                    </m:r>
                  </m:e>
                  <m:sub>
                    <m:r>
                      <w:del w:id="1036" w:author="Gibran Hemani" w:date="2020-05-25T21:04:00Z">
                        <w:rPr>
                          <w:rFonts w:ascii="Cambria Math" w:hAnsi="Cambria Math"/>
                        </w:rPr>
                        <m:t>2</m:t>
                      </w:del>
                    </m:r>
                  </m:sub>
                </m:sSub>
                <m:r>
                  <w:del w:id="1037" w:author="Gibran Hemani" w:date="2020-05-25T21:04:00Z">
                    <w:rPr>
                      <w:rFonts w:ascii="Cambria Math" w:hAnsi="Cambria Math"/>
                    </w:rPr>
                    <m:t>+</m:t>
                  </w:del>
                </m:r>
                <m:sSub>
                  <m:sSubPr>
                    <m:ctrlPr>
                      <w:del w:id="1038" w:author="Gibran Hemani" w:date="2020-05-25T21:04:00Z">
                        <w:rPr>
                          <w:rFonts w:ascii="Cambria Math" w:hAnsi="Cambria Math"/>
                        </w:rPr>
                      </w:del>
                    </m:ctrlPr>
                  </m:sSubPr>
                  <m:e>
                    <m:sSub>
                      <m:sSubPr>
                        <m:ctrlPr>
                          <w:del w:id="1039" w:author="Gibran Hemani" w:date="2020-05-25T21:04:00Z">
                            <w:rPr>
                              <w:rFonts w:ascii="Cambria Math" w:hAnsi="Cambria Math"/>
                              <w:i/>
                            </w:rPr>
                          </w:del>
                        </m:ctrlPr>
                      </m:sSubPr>
                      <m:e>
                        <m:r>
                          <w:del w:id="1040" w:author="Gibran Hemani" w:date="2020-05-25T21:04:00Z">
                            <w:rPr>
                              <w:rFonts w:ascii="Cambria Math" w:hAnsi="Cambria Math"/>
                            </w:rPr>
                            <m:t>β</m:t>
                          </w:del>
                        </m:r>
                      </m:e>
                      <m:sub>
                        <m:r>
                          <w:del w:id="1041" w:author="Gibran Hemani" w:date="2020-05-25T21:04:00Z">
                            <w:rPr>
                              <w:rFonts w:ascii="Cambria Math" w:hAnsi="Cambria Math"/>
                            </w:rPr>
                            <m:t>b3</m:t>
                          </w:del>
                        </m:r>
                      </m:sub>
                    </m:sSub>
                    <m:r>
                      <w:del w:id="1042" w:author="Gibran Hemani" w:date="2020-05-25T21:04:00Z">
                        <w:rPr>
                          <w:rFonts w:ascii="Cambria Math" w:hAnsi="Cambria Math"/>
                        </w:rPr>
                        <m:t>y</m:t>
                      </w:del>
                    </m:r>
                  </m:e>
                  <m:sub>
                    <m:r>
                      <w:del w:id="1043" w:author="Gibran Hemani" w:date="2020-05-25T21:04:00Z">
                        <w:rPr>
                          <w:rFonts w:ascii="Cambria Math" w:hAnsi="Cambria Math"/>
                        </w:rPr>
                        <m:t>3</m:t>
                      </w:del>
                    </m:r>
                  </m:sub>
                </m:sSub>
                <m:r>
                  <w:del w:id="1044" w:author="Gibran Hemani" w:date="2020-05-25T21:04:00Z">
                    <w:rPr>
                      <w:rFonts w:ascii="Cambria Math" w:hAnsi="Cambria Math"/>
                    </w:rPr>
                    <m:t>+</m:t>
                  </w:del>
                </m:r>
                <m:sSub>
                  <m:sSubPr>
                    <m:ctrlPr>
                      <w:del w:id="1045" w:author="Gibran Hemani" w:date="2020-05-25T21:04:00Z">
                        <w:rPr>
                          <w:rFonts w:ascii="Cambria Math" w:hAnsi="Cambria Math"/>
                        </w:rPr>
                      </w:del>
                    </m:ctrlPr>
                  </m:sSubPr>
                  <m:e>
                    <m:sSub>
                      <m:sSubPr>
                        <m:ctrlPr>
                          <w:del w:id="1046" w:author="Gibran Hemani" w:date="2020-05-25T21:04:00Z">
                            <w:rPr>
                              <w:rFonts w:ascii="Cambria Math" w:hAnsi="Cambria Math"/>
                              <w:i/>
                            </w:rPr>
                          </w:del>
                        </m:ctrlPr>
                      </m:sSubPr>
                      <m:e>
                        <m:r>
                          <w:del w:id="1047" w:author="Gibran Hemani" w:date="2020-05-25T21:04:00Z">
                            <w:rPr>
                              <w:rFonts w:ascii="Cambria Math" w:hAnsi="Cambria Math"/>
                            </w:rPr>
                            <m:t>β</m:t>
                          </w:del>
                        </m:r>
                      </m:e>
                      <m:sub>
                        <m:r>
                          <w:del w:id="1048" w:author="Gibran Hemani" w:date="2020-05-25T21:04:00Z">
                            <w:rPr>
                              <w:rFonts w:ascii="Cambria Math" w:hAnsi="Cambria Math"/>
                            </w:rPr>
                            <m:t>b23</m:t>
                          </w:del>
                        </m:r>
                      </m:sub>
                    </m:sSub>
                    <m:r>
                      <w:del w:id="1049" w:author="Gibran Hemani" w:date="2020-05-25T21:04:00Z">
                        <w:rPr>
                          <w:rFonts w:ascii="Cambria Math" w:hAnsi="Cambria Math"/>
                        </w:rPr>
                        <m:t>y</m:t>
                      </w:del>
                    </m:r>
                  </m:e>
                  <m:sub>
                    <m:r>
                      <w:del w:id="1050" w:author="Gibran Hemani" w:date="2020-05-25T21:04:00Z">
                        <w:rPr>
                          <w:rFonts w:ascii="Cambria Math" w:hAnsi="Cambria Math"/>
                        </w:rPr>
                        <m:t>2</m:t>
                      </w:del>
                    </m:r>
                  </m:sub>
                </m:sSub>
                <m:sSub>
                  <m:sSubPr>
                    <m:ctrlPr>
                      <w:del w:id="1051" w:author="Gibran Hemani" w:date="2020-05-25T21:04:00Z">
                        <w:rPr>
                          <w:rFonts w:ascii="Cambria Math" w:hAnsi="Cambria Math"/>
                        </w:rPr>
                      </w:del>
                    </m:ctrlPr>
                  </m:sSubPr>
                  <m:e>
                    <m:r>
                      <w:del w:id="1052" w:author="Gibran Hemani" w:date="2020-05-25T21:04:00Z">
                        <w:rPr>
                          <w:rFonts w:ascii="Cambria Math" w:hAnsi="Cambria Math"/>
                        </w:rPr>
                        <m:t>y</m:t>
                      </w:del>
                    </m:r>
                  </m:e>
                  <m:sub>
                    <m:r>
                      <w:del w:id="1053" w:author="Gibran Hemani" w:date="2020-05-25T21:04:00Z">
                        <w:rPr>
                          <w:rFonts w:ascii="Cambria Math" w:hAnsi="Cambria Math"/>
                        </w:rPr>
                        <m:t>3</m:t>
                      </w:del>
                    </m:r>
                  </m:sub>
                </m:sSub>
                <m:r>
                  <w:del w:id="1054" w:author="Gibran Hemani" w:date="2020-05-25T21:04:00Z">
                    <w:rPr>
                      <w:rFonts w:ascii="Cambria Math" w:hAnsi="Cambria Math"/>
                    </w:rPr>
                    <m:t>+</m:t>
                  </w:del>
                </m:r>
                <m:sSub>
                  <m:sSubPr>
                    <m:ctrlPr>
                      <w:del w:id="1055" w:author="Gibran Hemani" w:date="2020-05-25T21:04:00Z">
                        <w:rPr>
                          <w:rFonts w:ascii="Cambria Math" w:hAnsi="Cambria Math"/>
                        </w:rPr>
                      </w:del>
                    </m:ctrlPr>
                  </m:sSubPr>
                  <m:e>
                    <m:r>
                      <w:del w:id="1056" w:author="Gibran Hemani" w:date="2020-05-25T21:04:00Z">
                        <w:rPr>
                          <w:rFonts w:ascii="Cambria Math" w:hAnsi="Cambria Math"/>
                        </w:rPr>
                        <m:t>e</m:t>
                      </w:del>
                    </m:r>
                  </m:e>
                  <m:sub>
                    <m:r>
                      <w:del w:id="1057" w:author="Gibran Hemani" w:date="2020-05-25T21:04:00Z">
                        <w:rPr>
                          <w:rFonts w:ascii="Cambria Math" w:hAnsi="Cambria Math"/>
                        </w:rPr>
                        <m:t>b</m:t>
                      </w:del>
                    </m:r>
                  </m:sub>
                </m:sSub>
              </m:e>
            </m:mr>
          </m:m>
        </m:oMath>
      </m:oMathPara>
    </w:p>
    <w:p w14:paraId="339273DE" w14:textId="43054A4C" w:rsidR="007B1008" w:rsidDel="00B10FA1" w:rsidRDefault="007B1008" w:rsidP="007B1008">
      <w:pPr>
        <w:pStyle w:val="FirstParagraph"/>
        <w:rPr>
          <w:del w:id="1058" w:author="Gibran Hemani" w:date="2020-05-25T21:04:00Z"/>
        </w:rPr>
      </w:pPr>
      <w:del w:id="1059" w:author="Gibran Hemani" w:date="2020-05-25T21:04:00Z">
        <w:r w:rsidDel="00B10FA1">
          <w:delText xml:space="preserve">with the </w:delText>
        </w:r>
      </w:del>
      <m:oMath>
        <m:sSub>
          <m:sSubPr>
            <m:ctrlPr>
              <w:del w:id="1060" w:author="Gibran Hemani" w:date="2020-05-25T21:04:00Z">
                <w:rPr>
                  <w:rFonts w:ascii="Cambria Math" w:hAnsi="Cambria Math"/>
                  <w:i/>
                </w:rPr>
              </w:del>
            </m:ctrlPr>
          </m:sSubPr>
          <m:e>
            <m:r>
              <w:del w:id="1061" w:author="Gibran Hemani" w:date="2020-05-25T21:04:00Z">
                <w:rPr>
                  <w:rFonts w:ascii="Cambria Math" w:hAnsi="Cambria Math"/>
                </w:rPr>
                <m:t>β</m:t>
              </w:del>
            </m:r>
          </m:e>
          <m:sub>
            <m:r>
              <w:del w:id="1062" w:author="Gibran Hemani" w:date="2020-05-25T21:04:00Z">
                <w:rPr>
                  <w:rFonts w:ascii="Cambria Math" w:hAnsi="Cambria Math"/>
                </w:rPr>
                <m:t>ij</m:t>
              </w:del>
            </m:r>
          </m:sub>
        </m:sSub>
      </m:oMath>
      <w:del w:id="1063" w:author="Gibran Hemani" w:date="2020-05-25T21:04:00Z">
        <w:r w:rsidDel="00B10FA1">
          <w:delText xml:space="preserve"> regression coefficient from the full (model b) and reduced model (model a). In this haploid example and a single additive by additive interaction term, the interaction test statistic is</w:delText>
        </w:r>
      </w:del>
    </w:p>
    <w:p w14:paraId="1473D083" w14:textId="75949326" w:rsidR="007B1008" w:rsidDel="00B10FA1" w:rsidRDefault="00892793" w:rsidP="007B1008">
      <w:pPr>
        <w:pStyle w:val="BodyText"/>
        <w:rPr>
          <w:del w:id="1064" w:author="Gibran Hemani" w:date="2020-05-25T21:04:00Z"/>
        </w:rPr>
      </w:pPr>
      <m:oMathPara>
        <m:oMathParaPr>
          <m:jc m:val="center"/>
        </m:oMathParaPr>
        <m:oMath>
          <m:sSub>
            <m:sSubPr>
              <m:ctrlPr>
                <w:del w:id="1065" w:author="Gibran Hemani" w:date="2020-05-25T21:04:00Z">
                  <w:rPr>
                    <w:rFonts w:ascii="Cambria Math" w:hAnsi="Cambria Math"/>
                  </w:rPr>
                </w:del>
              </m:ctrlPr>
            </m:sSubPr>
            <m:e>
              <m:r>
                <w:del w:id="1066" w:author="Gibran Hemani" w:date="2020-05-25T21:04:00Z">
                  <w:rPr>
                    <w:rFonts w:ascii="Cambria Math" w:hAnsi="Cambria Math"/>
                  </w:rPr>
                  <m:t>F</m:t>
                </w:del>
              </m:r>
            </m:e>
            <m:sub>
              <m:r>
                <w:del w:id="1067" w:author="Gibran Hemani" w:date="2020-05-25T21:04:00Z">
                  <w:rPr>
                    <w:rFonts w:ascii="Cambria Math" w:hAnsi="Cambria Math"/>
                  </w:rPr>
                  <m:t>ab</m:t>
                </w:del>
              </m:r>
            </m:sub>
          </m:sSub>
          <m:r>
            <w:del w:id="1068" w:author="Gibran Hemani" w:date="2020-05-25T21:04:00Z">
              <w:rPr>
                <w:rFonts w:ascii="Cambria Math" w:hAnsi="Cambria Math"/>
              </w:rPr>
              <m:t>=</m:t>
            </w:del>
          </m:r>
          <m:f>
            <m:fPr>
              <m:ctrlPr>
                <w:del w:id="1069" w:author="Gibran Hemani" w:date="2020-05-25T21:04:00Z">
                  <w:rPr>
                    <w:rFonts w:ascii="Cambria Math" w:hAnsi="Cambria Math"/>
                  </w:rPr>
                </w:del>
              </m:ctrlPr>
            </m:fPr>
            <m:num>
              <m:r>
                <w:del w:id="1070" w:author="Gibran Hemani" w:date="2020-05-25T21:04:00Z">
                  <w:rPr>
                    <w:rFonts w:ascii="Cambria Math" w:hAnsi="Cambria Math"/>
                  </w:rPr>
                  <m:t>(SS</m:t>
                </w:del>
              </m:r>
              <m:sSub>
                <m:sSubPr>
                  <m:ctrlPr>
                    <w:del w:id="1071" w:author="Gibran Hemani" w:date="2020-05-25T21:04:00Z">
                      <w:rPr>
                        <w:rFonts w:ascii="Cambria Math" w:hAnsi="Cambria Math"/>
                      </w:rPr>
                    </w:del>
                  </m:ctrlPr>
                </m:sSubPr>
                <m:e>
                  <m:r>
                    <w:del w:id="1072" w:author="Gibran Hemani" w:date="2020-05-25T21:04:00Z">
                      <w:rPr>
                        <w:rFonts w:ascii="Cambria Math" w:hAnsi="Cambria Math"/>
                      </w:rPr>
                      <m:t>E</m:t>
                    </w:del>
                  </m:r>
                </m:e>
                <m:sub>
                  <m:r>
                    <w:del w:id="1073" w:author="Gibran Hemani" w:date="2020-05-25T21:04:00Z">
                      <w:rPr>
                        <w:rFonts w:ascii="Cambria Math" w:hAnsi="Cambria Math"/>
                      </w:rPr>
                      <m:t>a</m:t>
                    </w:del>
                  </m:r>
                </m:sub>
              </m:sSub>
              <m:r>
                <w:del w:id="1074" w:author="Gibran Hemani" w:date="2020-05-25T21:04:00Z">
                  <w:rPr>
                    <w:rFonts w:ascii="Cambria Math" w:hAnsi="Cambria Math"/>
                  </w:rPr>
                  <m:t>-SS</m:t>
                </w:del>
              </m:r>
              <m:sSub>
                <m:sSubPr>
                  <m:ctrlPr>
                    <w:del w:id="1075" w:author="Gibran Hemani" w:date="2020-05-25T21:04:00Z">
                      <w:rPr>
                        <w:rFonts w:ascii="Cambria Math" w:hAnsi="Cambria Math"/>
                      </w:rPr>
                    </w:del>
                  </m:ctrlPr>
                </m:sSubPr>
                <m:e>
                  <m:r>
                    <w:del w:id="1076" w:author="Gibran Hemani" w:date="2020-05-25T21:04:00Z">
                      <w:rPr>
                        <w:rFonts w:ascii="Cambria Math" w:hAnsi="Cambria Math"/>
                      </w:rPr>
                      <m:t>E</m:t>
                    </w:del>
                  </m:r>
                </m:e>
                <m:sub>
                  <m:r>
                    <w:del w:id="1077" w:author="Gibran Hemani" w:date="2020-05-25T21:04:00Z">
                      <w:rPr>
                        <w:rFonts w:ascii="Cambria Math" w:hAnsi="Cambria Math"/>
                      </w:rPr>
                      <m:t>b</m:t>
                    </w:del>
                  </m:r>
                </m:sub>
              </m:sSub>
              <m:r>
                <w:del w:id="1078" w:author="Gibran Hemani" w:date="2020-05-25T21:04:00Z">
                  <w:rPr>
                    <w:rFonts w:ascii="Cambria Math" w:hAnsi="Cambria Math"/>
                  </w:rPr>
                  <m:t>)/1</m:t>
                </w:del>
              </m:r>
            </m:num>
            <m:den>
              <m:r>
                <w:del w:id="1079" w:author="Gibran Hemani" w:date="2020-05-25T21:04:00Z">
                  <w:rPr>
                    <w:rFonts w:ascii="Cambria Math" w:hAnsi="Cambria Math"/>
                  </w:rPr>
                  <m:t>SS</m:t>
                </w:del>
              </m:r>
              <m:sSub>
                <m:sSubPr>
                  <m:ctrlPr>
                    <w:del w:id="1080" w:author="Gibran Hemani" w:date="2020-05-25T21:04:00Z">
                      <w:rPr>
                        <w:rFonts w:ascii="Cambria Math" w:hAnsi="Cambria Math"/>
                      </w:rPr>
                    </w:del>
                  </m:ctrlPr>
                </m:sSubPr>
                <m:e>
                  <m:r>
                    <w:del w:id="1081" w:author="Gibran Hemani" w:date="2020-05-25T21:04:00Z">
                      <w:rPr>
                        <w:rFonts w:ascii="Cambria Math" w:hAnsi="Cambria Math"/>
                      </w:rPr>
                      <m:t>E</m:t>
                    </w:del>
                  </m:r>
                </m:e>
                <m:sub>
                  <m:r>
                    <w:del w:id="1082" w:author="Gibran Hemani" w:date="2020-05-25T21:04:00Z">
                      <w:rPr>
                        <w:rFonts w:ascii="Cambria Math" w:hAnsi="Cambria Math"/>
                      </w:rPr>
                      <m:t>b</m:t>
                    </w:del>
                  </m:r>
                </m:sub>
              </m:sSub>
              <m:r>
                <w:del w:id="1083" w:author="Gibran Hemani" w:date="2020-05-25T21:04:00Z">
                  <w:rPr>
                    <w:rFonts w:ascii="Cambria Math" w:hAnsi="Cambria Math"/>
                  </w:rPr>
                  <m:t>/(n-4)</m:t>
                </w:del>
              </m:r>
            </m:den>
          </m:f>
        </m:oMath>
      </m:oMathPara>
    </w:p>
    <w:p w14:paraId="3A12E24B" w14:textId="119B407A" w:rsidR="007B1008" w:rsidDel="00B10FA1" w:rsidRDefault="007B1008" w:rsidP="007B1008">
      <w:pPr>
        <w:pStyle w:val="FirstParagraph"/>
        <w:rPr>
          <w:del w:id="1084" w:author="Gibran Hemani" w:date="2020-05-25T21:04:00Z"/>
        </w:rPr>
      </w:pPr>
      <w:del w:id="1085" w:author="Gibran Hemani" w:date="2020-05-25T21:04:00Z">
        <w:r w:rsidDel="00B10FA1">
          <w:delText xml:space="preserve">Under the null hypothesis, and </w:delText>
        </w:r>
      </w:del>
      <m:oMath>
        <m:sSub>
          <m:sSubPr>
            <m:ctrlPr>
              <w:del w:id="1086" w:author="Gibran Hemani" w:date="2020-05-25T21:04:00Z">
                <w:rPr>
                  <w:rFonts w:ascii="Cambria Math" w:hAnsi="Cambria Math"/>
                </w:rPr>
              </w:del>
            </m:ctrlPr>
          </m:sSubPr>
          <m:e>
            <m:r>
              <w:del w:id="1087" w:author="Gibran Hemani" w:date="2020-05-25T21:04:00Z">
                <w:rPr>
                  <w:rFonts w:ascii="Cambria Math" w:hAnsi="Cambria Math"/>
                </w:rPr>
                <m:t>e</m:t>
              </w:del>
            </m:r>
          </m:e>
          <m:sub>
            <m:r>
              <w:del w:id="1088" w:author="Gibran Hemani" w:date="2020-05-25T21:04:00Z">
                <w:rPr>
                  <w:rFonts w:ascii="Cambria Math" w:hAnsi="Cambria Math"/>
                </w:rPr>
                <m:t>a</m:t>
              </w:del>
            </m:r>
          </m:sub>
        </m:sSub>
      </m:oMath>
      <w:del w:id="1089" w:author="Gibran Hemani" w:date="2020-05-25T21:04:00Z">
        <w:r w:rsidDel="00B10FA1">
          <w:delText xml:space="preserve"> and </w:delText>
        </w:r>
      </w:del>
      <m:oMath>
        <m:sSub>
          <m:sSubPr>
            <m:ctrlPr>
              <w:del w:id="1090" w:author="Gibran Hemani" w:date="2020-05-25T21:04:00Z">
                <w:rPr>
                  <w:rFonts w:ascii="Cambria Math" w:hAnsi="Cambria Math"/>
                </w:rPr>
              </w:del>
            </m:ctrlPr>
          </m:sSubPr>
          <m:e>
            <m:r>
              <w:del w:id="1091" w:author="Gibran Hemani" w:date="2020-05-25T21:04:00Z">
                <w:rPr>
                  <w:rFonts w:ascii="Cambria Math" w:hAnsi="Cambria Math"/>
                </w:rPr>
                <m:t>e</m:t>
              </w:del>
            </m:r>
          </m:e>
          <m:sub>
            <m:r>
              <w:del w:id="1092" w:author="Gibran Hemani" w:date="2020-05-25T21:04:00Z">
                <w:rPr>
                  <w:rFonts w:ascii="Cambria Math" w:hAnsi="Cambria Math"/>
                </w:rPr>
                <m:t>b</m:t>
              </w:del>
            </m:r>
          </m:sub>
        </m:sSub>
      </m:oMath>
      <w:del w:id="1093" w:author="Gibran Hemani" w:date="2020-05-25T21:04:00Z">
        <w:r w:rsidDel="00B10FA1">
          <w:delText xml:space="preserve"> being normally distributed, </w:delText>
        </w:r>
      </w:del>
      <m:oMath>
        <m:sSub>
          <m:sSubPr>
            <m:ctrlPr>
              <w:del w:id="1094" w:author="Gibran Hemani" w:date="2020-05-25T21:04:00Z">
                <w:rPr>
                  <w:rFonts w:ascii="Cambria Math" w:hAnsi="Cambria Math"/>
                </w:rPr>
              </w:del>
            </m:ctrlPr>
          </m:sSubPr>
          <m:e>
            <m:r>
              <w:del w:id="1095" w:author="Gibran Hemani" w:date="2020-05-25T21:04:00Z">
                <w:rPr>
                  <w:rFonts w:ascii="Cambria Math" w:hAnsi="Cambria Math"/>
                </w:rPr>
                <m:t>F</m:t>
              </w:del>
            </m:r>
          </m:e>
          <m:sub>
            <m:r>
              <w:del w:id="1096" w:author="Gibran Hemani" w:date="2020-05-25T21:04:00Z">
                <w:rPr>
                  <w:rFonts w:ascii="Cambria Math" w:hAnsi="Cambria Math"/>
                </w:rPr>
                <m:t>ab</m:t>
              </w:del>
            </m:r>
          </m:sub>
        </m:sSub>
      </m:oMath>
      <w:del w:id="1097" w:author="Gibran Hemani" w:date="2020-05-25T21:04:00Z">
        <w:r w:rsidDel="00B10FA1">
          <w:delText xml:space="preserve"> follows a central </w:delText>
        </w:r>
        <w:r w:rsidRPr="00A77B67" w:rsidDel="00B10FA1">
          <w:rPr>
            <w:i/>
          </w:rPr>
          <w:delText>F</w:delText>
        </w:r>
        <w:r w:rsidDel="00B10FA1">
          <w:delText xml:space="preserve">-distribution with </w:delText>
        </w:r>
      </w:del>
      <m:oMath>
        <m:r>
          <w:del w:id="1098" w:author="Gibran Hemani" w:date="2020-05-25T21:04:00Z">
            <w:rPr>
              <w:rFonts w:ascii="Cambria Math" w:hAnsi="Cambria Math"/>
            </w:rPr>
            <m:t>1</m:t>
          </w:del>
        </m:r>
      </m:oMath>
      <w:del w:id="1099" w:author="Gibran Hemani" w:date="2020-05-25T21:04:00Z">
        <w:r w:rsidDel="00B10FA1">
          <w:delText xml:space="preserve"> and </w:delText>
        </w:r>
      </w:del>
      <m:oMath>
        <m:r>
          <w:del w:id="1100" w:author="Gibran Hemani" w:date="2020-05-25T21:04:00Z">
            <w:rPr>
              <w:rFonts w:ascii="Cambria Math" w:hAnsi="Cambria Math"/>
            </w:rPr>
            <m:t>n-4</m:t>
          </w:del>
        </m:r>
      </m:oMath>
      <w:del w:id="1101" w:author="Gibran Hemani" w:date="2020-05-25T21:04:00Z">
        <w:r w:rsidDel="00B10FA1">
          <w:delText xml:space="preserve"> degrees of freedom. </w:delText>
        </w:r>
      </w:del>
    </w:p>
    <w:p w14:paraId="018033A3" w14:textId="122A4ABA" w:rsidR="007B1008" w:rsidRPr="00C32B5E" w:rsidDel="00B10FA1" w:rsidRDefault="007B1008" w:rsidP="007B1008">
      <w:pPr>
        <w:pStyle w:val="FirstParagraph"/>
        <w:rPr>
          <w:del w:id="1102" w:author="Gibran Hemani" w:date="2020-05-25T21:04:00Z"/>
        </w:rPr>
      </w:pPr>
      <w:del w:id="1103" w:author="Gibran Hemani" w:date="2020-05-25T21:04:00Z">
        <w:r w:rsidRPr="00AE401A" w:rsidDel="00B10FA1">
          <w:delText xml:space="preserve">Now assume that the phenotype of interest is solely a function of </w:delText>
        </w:r>
      </w:del>
      <m:oMath>
        <m:sSub>
          <m:sSubPr>
            <m:ctrlPr>
              <w:del w:id="1104" w:author="Gibran Hemani" w:date="2020-05-25T21:04:00Z">
                <w:rPr>
                  <w:rFonts w:ascii="Cambria Math" w:hAnsi="Cambria Math"/>
                  <w:i/>
                </w:rPr>
              </w:del>
            </m:ctrlPr>
          </m:sSubPr>
          <m:e>
            <m:r>
              <w:del w:id="1105" w:author="Gibran Hemani" w:date="2020-05-25T21:04:00Z">
                <w:rPr>
                  <w:rFonts w:ascii="Cambria Math" w:hAnsi="Cambria Math"/>
                </w:rPr>
                <m:t>y</m:t>
              </w:del>
            </m:r>
          </m:e>
          <m:sub>
            <m:r>
              <w:del w:id="1106" w:author="Gibran Hemani" w:date="2020-05-25T21:04:00Z">
                <w:rPr>
                  <w:rFonts w:ascii="Cambria Math" w:hAnsi="Cambria Math"/>
                </w:rPr>
                <m:t>1</m:t>
              </w:del>
            </m:r>
          </m:sub>
        </m:sSub>
      </m:oMath>
      <w:del w:id="1107" w:author="Gibran Hemani" w:date="2020-05-25T21:04:00Z">
        <w:r w:rsidRPr="00AE401A" w:rsidDel="00B10FA1">
          <w:delText xml:space="preserve">, i.e. </w:delText>
        </w:r>
      </w:del>
      <m:oMath>
        <m:r>
          <w:del w:id="1108" w:author="Gibran Hemani" w:date="2020-05-25T21:04:00Z">
            <w:rPr>
              <w:rFonts w:ascii="Cambria Math" w:hAnsi="Cambria Math"/>
            </w:rPr>
            <m:t>Z=</m:t>
          </w:del>
        </m:r>
        <m:r>
          <w:del w:id="1109" w:author="Gibran Hemani" w:date="2020-05-25T21:04:00Z">
            <m:rPr>
              <m:sty m:val="p"/>
            </m:rPr>
            <w:rPr>
              <w:rFonts w:ascii="Cambria Math" w:hAnsi="Cambria Math"/>
            </w:rPr>
            <m:t>β</m:t>
          </w:del>
        </m:r>
        <m:sSub>
          <m:sSubPr>
            <m:ctrlPr>
              <w:del w:id="1110" w:author="Gibran Hemani" w:date="2020-05-25T21:04:00Z">
                <w:rPr>
                  <w:rFonts w:ascii="Cambria Math" w:hAnsi="Cambria Math"/>
                  <w:i/>
                </w:rPr>
              </w:del>
            </m:ctrlPr>
          </m:sSubPr>
          <m:e>
            <m:r>
              <w:del w:id="1111" w:author="Gibran Hemani" w:date="2020-05-25T21:04:00Z">
                <w:rPr>
                  <w:rFonts w:ascii="Cambria Math" w:hAnsi="Cambria Math"/>
                </w:rPr>
                <m:t>y</m:t>
              </w:del>
            </m:r>
          </m:e>
          <m:sub>
            <m:r>
              <w:del w:id="1112" w:author="Gibran Hemani" w:date="2020-05-25T21:04:00Z">
                <w:rPr>
                  <w:rFonts w:ascii="Cambria Math" w:hAnsi="Cambria Math"/>
                  <w:vertAlign w:val="subscript"/>
                </w:rPr>
                <m:t>1</m:t>
              </w:del>
            </m:r>
          </m:sub>
        </m:sSub>
        <m:r>
          <w:del w:id="1113" w:author="Gibran Hemani" w:date="2020-05-25T21:04:00Z">
            <w:rPr>
              <w:rFonts w:ascii="Cambria Math" w:hAnsi="Cambria Math"/>
            </w:rPr>
            <m:t>+e</m:t>
          </w:del>
        </m:r>
      </m:oMath>
      <w:del w:id="1114" w:author="Gibran Hemani" w:date="2020-05-25T21:04:00Z">
        <w:r w:rsidDel="00B10FA1">
          <w:delText xml:space="preserve">, </w:delText>
        </w:r>
        <w:r w:rsidRPr="00AE401A" w:rsidDel="00B10FA1">
          <w:delText xml:space="preserve">and further that the additive effect of locus 1 is so large that </w:delText>
        </w:r>
      </w:del>
      <m:oMath>
        <m:r>
          <w:del w:id="1115" w:author="Gibran Hemani" w:date="2020-05-25T21:04:00Z">
            <w:rPr>
              <w:rFonts w:ascii="Cambria Math" w:hAnsi="Cambria Math"/>
            </w:rPr>
            <m:t>Z=</m:t>
          </w:del>
        </m:r>
        <m:sSub>
          <m:sSubPr>
            <m:ctrlPr>
              <w:del w:id="1116" w:author="Gibran Hemani" w:date="2020-05-25T21:04:00Z">
                <w:rPr>
                  <w:rFonts w:ascii="Cambria Math" w:hAnsi="Cambria Math"/>
                  <w:i/>
                  <w:vertAlign w:val="subscript"/>
                </w:rPr>
              </w:del>
            </m:ctrlPr>
          </m:sSubPr>
          <m:e>
            <m:r>
              <w:del w:id="1117" w:author="Gibran Hemani" w:date="2020-05-25T21:04:00Z">
                <w:rPr>
                  <w:rFonts w:ascii="Cambria Math" w:hAnsi="Cambria Math"/>
                </w:rPr>
                <m:t>y</m:t>
              </w:del>
            </m:r>
            <m:ctrlPr>
              <w:del w:id="1118" w:author="Gibran Hemani" w:date="2020-05-25T21:04:00Z">
                <w:rPr>
                  <w:rFonts w:ascii="Cambria Math" w:hAnsi="Cambria Math"/>
                  <w:i/>
                </w:rPr>
              </w:del>
            </m:ctrlPr>
          </m:e>
          <m:sub>
            <m:r>
              <w:del w:id="1119" w:author="Gibran Hemani" w:date="2020-05-25T21:04:00Z">
                <w:rPr>
                  <w:rFonts w:ascii="Cambria Math" w:hAnsi="Cambria Math"/>
                  <w:vertAlign w:val="subscript"/>
                </w:rPr>
                <m:t>1</m:t>
              </w:del>
            </m:r>
          </m:sub>
        </m:sSub>
      </m:oMath>
      <w:del w:id="1120" w:author="Gibran Hemani" w:date="2020-05-25T21:04:00Z">
        <w:r w:rsidRPr="00AE401A" w:rsidDel="00B10FA1">
          <w:delText xml:space="preserve">. Therefore the distribution of </w:delText>
        </w:r>
      </w:del>
      <m:oMath>
        <m:r>
          <w:del w:id="1121" w:author="Gibran Hemani" w:date="2020-05-25T21:04:00Z">
            <w:rPr>
              <w:rFonts w:ascii="Cambria Math" w:hAnsi="Cambria Math"/>
            </w:rPr>
            <m:t>Z</m:t>
          </w:del>
        </m:r>
      </m:oMath>
      <w:del w:id="1122" w:author="Gibran Hemani" w:date="2020-05-25T21:04:00Z">
        <w:r w:rsidRPr="00AE401A" w:rsidDel="00B10FA1">
          <w:delText xml:space="preserve"> is binomial.</w:delText>
        </w:r>
      </w:del>
    </w:p>
    <w:p w14:paraId="2E49A645" w14:textId="6D301AFE" w:rsidR="007B1008" w:rsidDel="00B10FA1" w:rsidRDefault="007B1008" w:rsidP="007B1008">
      <w:pPr>
        <w:pStyle w:val="FirstParagraph"/>
        <w:rPr>
          <w:del w:id="1123" w:author="Gibran Hemani" w:date="2020-05-25T21:04:00Z"/>
        </w:rPr>
      </w:pPr>
      <w:del w:id="1124" w:author="Gibran Hemani" w:date="2020-05-25T21:04:00Z">
        <w:r w:rsidDel="00B10FA1">
          <w:delText xml:space="preserve">Let the genotypic value of </w:delText>
        </w:r>
      </w:del>
      <m:oMath>
        <m:sSub>
          <m:sSubPr>
            <m:ctrlPr>
              <w:del w:id="1125" w:author="Gibran Hemani" w:date="2020-05-25T21:04:00Z">
                <w:rPr>
                  <w:rFonts w:ascii="Cambria Math" w:hAnsi="Cambria Math"/>
                </w:rPr>
              </w:del>
            </m:ctrlPr>
          </m:sSubPr>
          <m:e>
            <m:r>
              <w:del w:id="1126" w:author="Gibran Hemani" w:date="2020-05-25T21:04:00Z">
                <w:rPr>
                  <w:rFonts w:ascii="Cambria Math" w:hAnsi="Cambria Math"/>
                </w:rPr>
                <m:t>y</m:t>
              </w:del>
            </m:r>
          </m:e>
          <m:sub>
            <m:r>
              <w:del w:id="1127" w:author="Gibran Hemani" w:date="2020-05-25T21:04:00Z">
                <w:rPr>
                  <w:rFonts w:ascii="Cambria Math" w:hAnsi="Cambria Math"/>
                </w:rPr>
                <m:t>1.ij</m:t>
              </w:del>
            </m:r>
          </m:sub>
        </m:sSub>
        <m:r>
          <w:del w:id="1128" w:author="Gibran Hemani" w:date="2020-05-25T21:04:00Z">
            <w:rPr>
              <w:rFonts w:ascii="Cambria Math" w:hAnsi="Cambria Math"/>
            </w:rPr>
            <m:t>=(</m:t>
          </w:del>
        </m:r>
        <m:sSub>
          <m:sSubPr>
            <m:ctrlPr>
              <w:del w:id="1129" w:author="Gibran Hemani" w:date="2020-05-25T21:04:00Z">
                <w:rPr>
                  <w:rFonts w:ascii="Cambria Math" w:hAnsi="Cambria Math"/>
                </w:rPr>
              </w:del>
            </m:ctrlPr>
          </m:sSubPr>
          <m:e>
            <m:r>
              <w:del w:id="1130" w:author="Gibran Hemani" w:date="2020-05-25T21:04:00Z">
                <w:rPr>
                  <w:rFonts w:ascii="Cambria Math" w:hAnsi="Cambria Math"/>
                </w:rPr>
                <m:t>y</m:t>
              </w:del>
            </m:r>
          </m:e>
          <m:sub>
            <m:r>
              <w:del w:id="1131" w:author="Gibran Hemani" w:date="2020-05-25T21:04:00Z">
                <w:rPr>
                  <w:rFonts w:ascii="Cambria Math" w:hAnsi="Cambria Math"/>
                </w:rPr>
                <m:t>1</m:t>
              </w:del>
            </m:r>
          </m:sub>
        </m:sSub>
        <m:r>
          <w:del w:id="1132" w:author="Gibran Hemani" w:date="2020-05-25T21:04:00Z">
            <w:rPr>
              <w:rFonts w:ascii="Cambria Math" w:hAnsi="Cambria Math"/>
            </w:rPr>
            <m:t>=1|</m:t>
          </w:del>
        </m:r>
        <m:sSub>
          <m:sSubPr>
            <m:ctrlPr>
              <w:del w:id="1133" w:author="Gibran Hemani" w:date="2020-05-25T21:04:00Z">
                <w:rPr>
                  <w:rFonts w:ascii="Cambria Math" w:hAnsi="Cambria Math"/>
                </w:rPr>
              </w:del>
            </m:ctrlPr>
          </m:sSubPr>
          <m:e>
            <m:r>
              <w:del w:id="1134" w:author="Gibran Hemani" w:date="2020-05-25T21:04:00Z">
                <w:rPr>
                  <w:rFonts w:ascii="Cambria Math" w:hAnsi="Cambria Math"/>
                </w:rPr>
                <m:t>y</m:t>
              </w:del>
            </m:r>
          </m:e>
          <m:sub>
            <m:r>
              <w:del w:id="1135" w:author="Gibran Hemani" w:date="2020-05-25T21:04:00Z">
                <w:rPr>
                  <w:rFonts w:ascii="Cambria Math" w:hAnsi="Cambria Math"/>
                </w:rPr>
                <m:t>2</m:t>
              </w:del>
            </m:r>
          </m:sub>
        </m:sSub>
        <m:r>
          <w:del w:id="1136" w:author="Gibran Hemani" w:date="2020-05-25T21:04:00Z">
            <w:rPr>
              <w:rFonts w:ascii="Cambria Math" w:hAnsi="Cambria Math"/>
            </w:rPr>
            <m:t>=i,</m:t>
          </w:del>
        </m:r>
        <m:sSub>
          <m:sSubPr>
            <m:ctrlPr>
              <w:del w:id="1137" w:author="Gibran Hemani" w:date="2020-05-25T21:04:00Z">
                <w:rPr>
                  <w:rFonts w:ascii="Cambria Math" w:hAnsi="Cambria Math"/>
                </w:rPr>
              </w:del>
            </m:ctrlPr>
          </m:sSubPr>
          <m:e>
            <m:r>
              <w:del w:id="1138" w:author="Gibran Hemani" w:date="2020-05-25T21:04:00Z">
                <w:rPr>
                  <w:rFonts w:ascii="Cambria Math" w:hAnsi="Cambria Math"/>
                </w:rPr>
                <m:t>y</m:t>
              </w:del>
            </m:r>
          </m:e>
          <m:sub>
            <m:r>
              <w:del w:id="1139" w:author="Gibran Hemani" w:date="2020-05-25T21:04:00Z">
                <w:rPr>
                  <w:rFonts w:ascii="Cambria Math" w:hAnsi="Cambria Math"/>
                </w:rPr>
                <m:t>3</m:t>
              </w:del>
            </m:r>
          </m:sub>
        </m:sSub>
        <m:r>
          <w:del w:id="1140" w:author="Gibran Hemani" w:date="2020-05-25T21:04:00Z">
            <w:rPr>
              <w:rFonts w:ascii="Cambria Math" w:hAnsi="Cambria Math"/>
            </w:rPr>
            <m:t>=j)</m:t>
          </w:del>
        </m:r>
      </m:oMath>
      <w:del w:id="1141" w:author="Gibran Hemani" w:date="2020-05-25T21:04:00Z">
        <w:r w:rsidDel="00B10FA1">
          <w:delText xml:space="preserve"> where </w:delText>
        </w:r>
      </w:del>
      <m:oMath>
        <m:r>
          <w:del w:id="1142" w:author="Gibran Hemani" w:date="2020-05-25T21:04:00Z">
            <w:rPr>
              <w:rFonts w:ascii="Cambria Math" w:hAnsi="Cambria Math"/>
            </w:rPr>
            <m:t>i,j∈{0,1}</m:t>
          </w:del>
        </m:r>
      </m:oMath>
      <w:del w:id="1143" w:author="Gibran Hemani" w:date="2020-05-25T21:04:00Z">
        <w:r w:rsidDel="00B10FA1">
          <w:delText>, and let the counts for each genotype combination be:</w:delText>
        </w:r>
      </w:del>
    </w:p>
    <w:p w14:paraId="5A7C656E" w14:textId="17B2EC3C" w:rsidR="007B1008" w:rsidDel="00B10FA1" w:rsidRDefault="00892793" w:rsidP="007B1008">
      <w:pPr>
        <w:pStyle w:val="BodyText"/>
        <w:rPr>
          <w:del w:id="1144" w:author="Gibran Hemani" w:date="2020-05-25T21:04:00Z"/>
        </w:rPr>
      </w:pPr>
      <m:oMathPara>
        <m:oMathParaPr>
          <m:jc m:val="center"/>
        </m:oMathParaPr>
        <m:oMath>
          <m:sSub>
            <m:sSubPr>
              <m:ctrlPr>
                <w:del w:id="1145" w:author="Gibran Hemani" w:date="2020-05-25T21:04:00Z">
                  <w:rPr>
                    <w:rFonts w:ascii="Cambria Math" w:hAnsi="Cambria Math"/>
                  </w:rPr>
                </w:del>
              </m:ctrlPr>
            </m:sSubPr>
            <m:e>
              <m:r>
                <w:del w:id="1146" w:author="Gibran Hemani" w:date="2020-05-25T21:04:00Z">
                  <w:rPr>
                    <w:rFonts w:ascii="Cambria Math" w:hAnsi="Cambria Math"/>
                  </w:rPr>
                  <m:t>n</m:t>
                </w:del>
              </m:r>
            </m:e>
            <m:sub>
              <m:r>
                <w:del w:id="1147" w:author="Gibran Hemani" w:date="2020-05-25T21:04:00Z">
                  <w:rPr>
                    <w:rFonts w:ascii="Cambria Math" w:hAnsi="Cambria Math"/>
                  </w:rPr>
                  <m:t>ij</m:t>
                </w:del>
              </m:r>
            </m:sub>
          </m:sSub>
          <m:r>
            <w:del w:id="1148" w:author="Gibran Hemani" w:date="2020-05-25T21:04:00Z">
              <w:rPr>
                <w:rFonts w:ascii="Cambria Math" w:hAnsi="Cambria Math"/>
              </w:rPr>
              <m:t>=n(1-</m:t>
            </w:del>
          </m:r>
          <m:sSub>
            <m:sSubPr>
              <m:ctrlPr>
                <w:del w:id="1149" w:author="Gibran Hemani" w:date="2020-05-25T21:04:00Z">
                  <w:rPr>
                    <w:rFonts w:ascii="Cambria Math" w:hAnsi="Cambria Math"/>
                  </w:rPr>
                </w:del>
              </m:ctrlPr>
            </m:sSubPr>
            <m:e>
              <m:r>
                <w:del w:id="1150" w:author="Gibran Hemani" w:date="2020-05-25T21:04:00Z">
                  <w:rPr>
                    <w:rFonts w:ascii="Cambria Math" w:hAnsi="Cambria Math"/>
                  </w:rPr>
                  <m:t>p</m:t>
                </w:del>
              </m:r>
            </m:e>
            <m:sub>
              <m:r>
                <w:del w:id="1151" w:author="Gibran Hemani" w:date="2020-05-25T21:04:00Z">
                  <w:rPr>
                    <w:rFonts w:ascii="Cambria Math" w:hAnsi="Cambria Math"/>
                  </w:rPr>
                  <m:t>2</m:t>
                </w:del>
              </m:r>
            </m:sub>
          </m:sSub>
          <m:r>
            <w:del w:id="1152" w:author="Gibran Hemani" w:date="2020-05-25T21:04:00Z">
              <w:rPr>
                <w:rFonts w:ascii="Cambria Math" w:hAnsi="Cambria Math"/>
              </w:rPr>
              <m:t>+i(2</m:t>
            </w:del>
          </m:r>
          <m:sSub>
            <m:sSubPr>
              <m:ctrlPr>
                <w:del w:id="1153" w:author="Gibran Hemani" w:date="2020-05-25T21:04:00Z">
                  <w:rPr>
                    <w:rFonts w:ascii="Cambria Math" w:hAnsi="Cambria Math"/>
                  </w:rPr>
                </w:del>
              </m:ctrlPr>
            </m:sSubPr>
            <m:e>
              <m:r>
                <w:del w:id="1154" w:author="Gibran Hemani" w:date="2020-05-25T21:04:00Z">
                  <w:rPr>
                    <w:rFonts w:ascii="Cambria Math" w:hAnsi="Cambria Math"/>
                  </w:rPr>
                  <m:t>p</m:t>
                </w:del>
              </m:r>
            </m:e>
            <m:sub>
              <m:r>
                <w:del w:id="1155" w:author="Gibran Hemani" w:date="2020-05-25T21:04:00Z">
                  <w:rPr>
                    <w:rFonts w:ascii="Cambria Math" w:hAnsi="Cambria Math"/>
                  </w:rPr>
                  <m:t>2</m:t>
                </w:del>
              </m:r>
            </m:sub>
          </m:sSub>
          <m:r>
            <w:del w:id="1156" w:author="Gibran Hemani" w:date="2020-05-25T21:04:00Z">
              <w:rPr>
                <w:rFonts w:ascii="Cambria Math" w:hAnsi="Cambria Math"/>
              </w:rPr>
              <m:t>-1))(1-</m:t>
            </w:del>
          </m:r>
          <m:sSub>
            <m:sSubPr>
              <m:ctrlPr>
                <w:del w:id="1157" w:author="Gibran Hemani" w:date="2020-05-25T21:04:00Z">
                  <w:rPr>
                    <w:rFonts w:ascii="Cambria Math" w:hAnsi="Cambria Math"/>
                  </w:rPr>
                </w:del>
              </m:ctrlPr>
            </m:sSubPr>
            <m:e>
              <m:r>
                <w:del w:id="1158" w:author="Gibran Hemani" w:date="2020-05-25T21:04:00Z">
                  <w:rPr>
                    <w:rFonts w:ascii="Cambria Math" w:hAnsi="Cambria Math"/>
                  </w:rPr>
                  <m:t>p</m:t>
                </w:del>
              </m:r>
            </m:e>
            <m:sub>
              <m:r>
                <w:del w:id="1159" w:author="Gibran Hemani" w:date="2020-05-25T21:04:00Z">
                  <w:rPr>
                    <w:rFonts w:ascii="Cambria Math" w:hAnsi="Cambria Math"/>
                  </w:rPr>
                  <m:t>3</m:t>
                </w:del>
              </m:r>
            </m:sub>
          </m:sSub>
          <m:r>
            <w:del w:id="1160" w:author="Gibran Hemani" w:date="2020-05-25T21:04:00Z">
              <w:rPr>
                <w:rFonts w:ascii="Cambria Math" w:hAnsi="Cambria Math"/>
              </w:rPr>
              <m:t>+j(2</m:t>
            </w:del>
          </m:r>
          <m:sSub>
            <m:sSubPr>
              <m:ctrlPr>
                <w:del w:id="1161" w:author="Gibran Hemani" w:date="2020-05-25T21:04:00Z">
                  <w:rPr>
                    <w:rFonts w:ascii="Cambria Math" w:hAnsi="Cambria Math"/>
                  </w:rPr>
                </w:del>
              </m:ctrlPr>
            </m:sSubPr>
            <m:e>
              <m:r>
                <w:del w:id="1162" w:author="Gibran Hemani" w:date="2020-05-25T21:04:00Z">
                  <w:rPr>
                    <w:rFonts w:ascii="Cambria Math" w:hAnsi="Cambria Math"/>
                  </w:rPr>
                  <m:t>p</m:t>
                </w:del>
              </m:r>
            </m:e>
            <m:sub>
              <m:r>
                <w:del w:id="1163" w:author="Gibran Hemani" w:date="2020-05-25T21:04:00Z">
                  <w:rPr>
                    <w:rFonts w:ascii="Cambria Math" w:hAnsi="Cambria Math"/>
                  </w:rPr>
                  <m:t>3</m:t>
                </w:del>
              </m:r>
            </m:sub>
          </m:sSub>
          <m:r>
            <w:del w:id="1164" w:author="Gibran Hemani" w:date="2020-05-25T21:04:00Z">
              <w:rPr>
                <w:rFonts w:ascii="Cambria Math" w:hAnsi="Cambria Math"/>
              </w:rPr>
              <m:t>-1))</m:t>
            </w:del>
          </m:r>
        </m:oMath>
      </m:oMathPara>
    </w:p>
    <w:p w14:paraId="714C136C" w14:textId="461D79DC" w:rsidR="007B1008" w:rsidDel="00B10FA1" w:rsidRDefault="007B1008" w:rsidP="007B1008">
      <w:pPr>
        <w:pStyle w:val="FirstParagraph"/>
        <w:rPr>
          <w:del w:id="1165" w:author="Gibran Hemani" w:date="2020-05-25T21:04:00Z"/>
        </w:rPr>
      </w:pPr>
    </w:p>
    <w:p w14:paraId="0E921252" w14:textId="6D0F0F50" w:rsidR="007B1008" w:rsidDel="00B10FA1" w:rsidRDefault="007B1008" w:rsidP="007B1008">
      <w:pPr>
        <w:pStyle w:val="FirstParagraph"/>
        <w:rPr>
          <w:del w:id="1166" w:author="Gibran Hemani" w:date="2020-05-25T21:04:00Z"/>
        </w:rPr>
      </w:pPr>
      <w:del w:id="1167" w:author="Gibran Hemani" w:date="2020-05-25T21:04:00Z">
        <w:r w:rsidRPr="00AD3FF0" w:rsidDel="00B10FA1">
          <w:delText xml:space="preserve">The above </w:delText>
        </w:r>
        <w:r w:rsidRPr="00AD3FF0" w:rsidDel="00B10FA1">
          <w:rPr>
            <w:i/>
          </w:rPr>
          <w:delText>F</w:delText>
        </w:r>
        <w:r w:rsidRPr="00AD3FF0" w:rsidDel="00B10FA1">
          <w:rPr>
            <w:i/>
            <w:vertAlign w:val="subscript"/>
          </w:rPr>
          <w:delText>a,b</w:delText>
        </w:r>
        <w:r w:rsidRPr="00AD3FF0" w:rsidDel="00B10FA1">
          <w:delText xml:space="preserve"> statistic is equivalent to the statistic </w:delText>
        </w:r>
      </w:del>
      <m:oMath>
        <m:sSup>
          <m:sSupPr>
            <m:ctrlPr>
              <w:del w:id="1168" w:author="Gibran Hemani" w:date="2020-05-25T21:04:00Z">
                <w:rPr>
                  <w:rFonts w:ascii="Cambria Math" w:hAnsi="Cambria Math"/>
                  <w:i/>
                </w:rPr>
              </w:del>
            </m:ctrlPr>
          </m:sSupPr>
          <m:e>
            <m:r>
              <w:del w:id="1169" w:author="Gibran Hemani" w:date="2020-05-25T21:04:00Z">
                <w:rPr>
                  <w:rFonts w:ascii="Cambria Math" w:hAnsi="Cambria Math"/>
                </w:rPr>
                <m:t>δ</m:t>
              </w:del>
            </m:r>
          </m:e>
          <m:sup>
            <m:r>
              <w:del w:id="1170" w:author="Gibran Hemani" w:date="2020-05-25T21:04:00Z">
                <w:rPr>
                  <w:rFonts w:ascii="Cambria Math" w:hAnsi="Cambria Math"/>
                </w:rPr>
                <m:t>2</m:t>
              </w:del>
            </m:r>
          </m:sup>
        </m:sSup>
      </m:oMath>
      <w:del w:id="1171" w:author="Gibran Hemani" w:date="2020-05-25T21:04:00Z">
        <w:r w:rsidRPr="00AD3FF0" w:rsidDel="00B10FA1">
          <w:delText>/var(</w:delText>
        </w:r>
      </w:del>
      <m:oMath>
        <m:r>
          <w:del w:id="1172" w:author="Gibran Hemani" w:date="2020-05-25T21:04:00Z">
            <w:rPr>
              <w:rFonts w:ascii="Cambria Math" w:hAnsi="Cambria Math"/>
            </w:rPr>
            <m:t>δ)</m:t>
          </w:del>
        </m:r>
      </m:oMath>
      <w:del w:id="1173" w:author="Gibran Hemani" w:date="2020-05-25T21:04:00Z">
        <w:r w:rsidRPr="00AD3FF0" w:rsidDel="00B10FA1">
          <w:delText xml:space="preserve"> with a test for interaction defined as</w:delText>
        </w:r>
      </w:del>
    </w:p>
    <w:p w14:paraId="14D57F7A" w14:textId="590A719B" w:rsidR="007B1008" w:rsidDel="00B10FA1" w:rsidRDefault="007B1008" w:rsidP="007B1008">
      <w:pPr>
        <w:pStyle w:val="BodyText"/>
        <w:rPr>
          <w:del w:id="1174" w:author="Gibran Hemani" w:date="2020-05-25T21:04:00Z"/>
        </w:rPr>
      </w:pPr>
      <m:oMathPara>
        <m:oMathParaPr>
          <m:jc m:val="center"/>
        </m:oMathParaPr>
        <m:oMath>
          <m:r>
            <w:del w:id="1175" w:author="Gibran Hemani" w:date="2020-05-25T21:04:00Z">
              <w:rPr>
                <w:rFonts w:ascii="Cambria Math" w:hAnsi="Cambria Math"/>
              </w:rPr>
              <m:t>δ=mean(</m:t>
            </w:del>
          </m:r>
          <m:sSub>
            <m:sSubPr>
              <m:ctrlPr>
                <w:del w:id="1176" w:author="Gibran Hemani" w:date="2020-05-25T21:04:00Z">
                  <w:rPr>
                    <w:rFonts w:ascii="Cambria Math" w:hAnsi="Cambria Math"/>
                  </w:rPr>
                </w:del>
              </m:ctrlPr>
            </m:sSubPr>
            <m:e>
              <m:r>
                <w:del w:id="1177" w:author="Gibran Hemani" w:date="2020-05-25T21:04:00Z">
                  <w:rPr>
                    <w:rFonts w:ascii="Cambria Math" w:hAnsi="Cambria Math"/>
                  </w:rPr>
                  <m:t>y</m:t>
                </w:del>
              </m:r>
            </m:e>
            <m:sub>
              <m:r>
                <w:del w:id="1178" w:author="Gibran Hemani" w:date="2020-05-25T21:04:00Z">
                  <w:rPr>
                    <w:rFonts w:ascii="Cambria Math" w:hAnsi="Cambria Math"/>
                  </w:rPr>
                  <m:t>1.11</m:t>
                </w:del>
              </m:r>
            </m:sub>
          </m:sSub>
          <m:r>
            <w:del w:id="1179" w:author="Gibran Hemani" w:date="2020-05-25T21:04:00Z">
              <w:rPr>
                <w:rFonts w:ascii="Cambria Math" w:hAnsi="Cambria Math"/>
              </w:rPr>
              <m:t>)+mean(</m:t>
            </w:del>
          </m:r>
          <m:sSub>
            <m:sSubPr>
              <m:ctrlPr>
                <w:del w:id="1180" w:author="Gibran Hemani" w:date="2020-05-25T21:04:00Z">
                  <w:rPr>
                    <w:rFonts w:ascii="Cambria Math" w:hAnsi="Cambria Math"/>
                  </w:rPr>
                </w:del>
              </m:ctrlPr>
            </m:sSubPr>
            <m:e>
              <m:r>
                <w:del w:id="1181" w:author="Gibran Hemani" w:date="2020-05-25T21:04:00Z">
                  <w:rPr>
                    <w:rFonts w:ascii="Cambria Math" w:hAnsi="Cambria Math"/>
                  </w:rPr>
                  <m:t>y</m:t>
                </w:del>
              </m:r>
            </m:e>
            <m:sub>
              <m:r>
                <w:del w:id="1182" w:author="Gibran Hemani" w:date="2020-05-25T21:04:00Z">
                  <w:rPr>
                    <w:rFonts w:ascii="Cambria Math" w:hAnsi="Cambria Math"/>
                  </w:rPr>
                  <m:t>1.00</m:t>
                </w:del>
              </m:r>
            </m:sub>
          </m:sSub>
          <m:r>
            <w:del w:id="1183" w:author="Gibran Hemani" w:date="2020-05-25T21:04:00Z">
              <w:rPr>
                <w:rFonts w:ascii="Cambria Math" w:hAnsi="Cambria Math"/>
              </w:rPr>
              <m:t>)-mean(</m:t>
            </w:del>
          </m:r>
          <m:sSub>
            <m:sSubPr>
              <m:ctrlPr>
                <w:del w:id="1184" w:author="Gibran Hemani" w:date="2020-05-25T21:04:00Z">
                  <w:rPr>
                    <w:rFonts w:ascii="Cambria Math" w:hAnsi="Cambria Math"/>
                  </w:rPr>
                </w:del>
              </m:ctrlPr>
            </m:sSubPr>
            <m:e>
              <m:r>
                <w:del w:id="1185" w:author="Gibran Hemani" w:date="2020-05-25T21:04:00Z">
                  <w:rPr>
                    <w:rFonts w:ascii="Cambria Math" w:hAnsi="Cambria Math"/>
                  </w:rPr>
                  <m:t>y</m:t>
                </w:del>
              </m:r>
            </m:e>
            <m:sub>
              <m:r>
                <w:del w:id="1186" w:author="Gibran Hemani" w:date="2020-05-25T21:04:00Z">
                  <w:rPr>
                    <w:rFonts w:ascii="Cambria Math" w:hAnsi="Cambria Math"/>
                  </w:rPr>
                  <m:t>1.10</m:t>
                </w:del>
              </m:r>
            </m:sub>
          </m:sSub>
          <m:r>
            <w:del w:id="1187" w:author="Gibran Hemani" w:date="2020-05-25T21:04:00Z">
              <w:rPr>
                <w:rFonts w:ascii="Cambria Math" w:hAnsi="Cambria Math"/>
              </w:rPr>
              <m:t>)-mean(</m:t>
            </w:del>
          </m:r>
          <m:sSub>
            <m:sSubPr>
              <m:ctrlPr>
                <w:del w:id="1188" w:author="Gibran Hemani" w:date="2020-05-25T21:04:00Z">
                  <w:rPr>
                    <w:rFonts w:ascii="Cambria Math" w:hAnsi="Cambria Math"/>
                  </w:rPr>
                </w:del>
              </m:ctrlPr>
            </m:sSubPr>
            <m:e>
              <m:r>
                <w:del w:id="1189" w:author="Gibran Hemani" w:date="2020-05-25T21:04:00Z">
                  <w:rPr>
                    <w:rFonts w:ascii="Cambria Math" w:hAnsi="Cambria Math"/>
                  </w:rPr>
                  <m:t>y</m:t>
                </w:del>
              </m:r>
            </m:e>
            <m:sub>
              <m:r>
                <w:del w:id="1190" w:author="Gibran Hemani" w:date="2020-05-25T21:04:00Z">
                  <w:rPr>
                    <w:rFonts w:ascii="Cambria Math" w:hAnsi="Cambria Math"/>
                  </w:rPr>
                  <m:t>1.01</m:t>
                </w:del>
              </m:r>
            </m:sub>
          </m:sSub>
          <m:r>
            <w:del w:id="1191" w:author="Gibran Hemani" w:date="2020-05-25T21:04:00Z">
              <w:rPr>
                <w:rFonts w:ascii="Cambria Math" w:hAnsi="Cambria Math"/>
              </w:rPr>
              <m:t>)</m:t>
            </w:del>
          </m:r>
        </m:oMath>
      </m:oMathPara>
    </w:p>
    <w:p w14:paraId="5D881AD3" w14:textId="49538ABF" w:rsidR="007B1008" w:rsidDel="00B10FA1" w:rsidRDefault="007B1008" w:rsidP="007B1008">
      <w:pPr>
        <w:pStyle w:val="FirstParagraph"/>
        <w:rPr>
          <w:del w:id="1192" w:author="Gibran Hemani" w:date="2020-05-25T21:04:00Z"/>
          <w:lang w:val="en-AU"/>
        </w:rPr>
      </w:pPr>
      <w:del w:id="1193" w:author="Gibran Hemani" w:date="2020-05-25T21:04:00Z">
        <w:r w:rsidDel="00B10FA1">
          <w:delText xml:space="preserve">with </w:delText>
        </w:r>
      </w:del>
      <m:oMath>
        <m:r>
          <w:del w:id="1194" w:author="Gibran Hemani" w:date="2020-05-25T21:04:00Z">
            <w:rPr>
              <w:rFonts w:ascii="Cambria Math" w:hAnsi="Cambria Math"/>
            </w:rPr>
            <m:t>mean</m:t>
          </w:del>
        </m:r>
        <m:d>
          <m:dPr>
            <m:ctrlPr>
              <w:del w:id="1195" w:author="Gibran Hemani" w:date="2020-05-25T21:04:00Z">
                <w:rPr>
                  <w:rFonts w:ascii="Cambria Math" w:hAnsi="Cambria Math"/>
                  <w:i/>
                </w:rPr>
              </w:del>
            </m:ctrlPr>
          </m:dPr>
          <m:e>
            <m:sSub>
              <m:sSubPr>
                <m:ctrlPr>
                  <w:del w:id="1196" w:author="Gibran Hemani" w:date="2020-05-25T21:04:00Z">
                    <w:rPr>
                      <w:rFonts w:ascii="Cambria Math" w:hAnsi="Cambria Math"/>
                    </w:rPr>
                  </w:del>
                </m:ctrlPr>
              </m:sSubPr>
              <m:e>
                <m:r>
                  <w:del w:id="1197" w:author="Gibran Hemani" w:date="2020-05-25T21:04:00Z">
                    <w:rPr>
                      <w:rFonts w:ascii="Cambria Math" w:hAnsi="Cambria Math"/>
                    </w:rPr>
                    <m:t>y</m:t>
                  </w:del>
                </m:r>
              </m:e>
              <m:sub>
                <m:r>
                  <w:del w:id="1198" w:author="Gibran Hemani" w:date="2020-05-25T21:04:00Z">
                    <w:rPr>
                      <w:rFonts w:ascii="Cambria Math" w:hAnsi="Cambria Math"/>
                    </w:rPr>
                    <m:t>1.ij</m:t>
                  </w:del>
                </m:r>
              </m:sub>
            </m:sSub>
          </m:e>
        </m:d>
        <m:r>
          <w:del w:id="1199" w:author="Gibran Hemani" w:date="2020-05-25T21:04:00Z">
            <w:rPr>
              <w:rFonts w:ascii="Cambria Math" w:hAnsi="Cambria Math"/>
            </w:rPr>
            <m:t>=∑</m:t>
          </w:del>
        </m:r>
        <m:sSub>
          <m:sSubPr>
            <m:ctrlPr>
              <w:del w:id="1200" w:author="Gibran Hemani" w:date="2020-05-25T21:04:00Z">
                <w:rPr>
                  <w:rFonts w:ascii="Cambria Math" w:hAnsi="Cambria Math"/>
                </w:rPr>
              </w:del>
            </m:ctrlPr>
          </m:sSubPr>
          <m:e>
            <m:r>
              <w:del w:id="1201" w:author="Gibran Hemani" w:date="2020-05-25T21:04:00Z">
                <w:rPr>
                  <w:rFonts w:ascii="Cambria Math" w:hAnsi="Cambria Math"/>
                </w:rPr>
                <m:t>y</m:t>
              </w:del>
            </m:r>
          </m:e>
          <m:sub>
            <m:r>
              <w:del w:id="1202" w:author="Gibran Hemani" w:date="2020-05-25T21:04:00Z">
                <w:rPr>
                  <w:rFonts w:ascii="Cambria Math" w:hAnsi="Cambria Math"/>
                </w:rPr>
                <m:t>1.ij</m:t>
              </w:del>
            </m:r>
          </m:sub>
        </m:sSub>
        <m:r>
          <w:del w:id="1203" w:author="Gibran Hemani" w:date="2020-05-25T21:04:00Z">
            <m:rPr>
              <m:lit/>
            </m:rPr>
            <w:rPr>
              <w:rFonts w:ascii="Cambria Math" w:hAnsi="Cambria Math"/>
            </w:rPr>
            <m:t>/</m:t>
          </w:del>
        </m:r>
        <m:sSub>
          <m:sSubPr>
            <m:ctrlPr>
              <w:del w:id="1204" w:author="Gibran Hemani" w:date="2020-05-25T21:04:00Z">
                <w:rPr>
                  <w:rFonts w:ascii="Cambria Math" w:hAnsi="Cambria Math"/>
                </w:rPr>
              </w:del>
            </m:ctrlPr>
          </m:sSubPr>
          <m:e>
            <m:r>
              <w:del w:id="1205" w:author="Gibran Hemani" w:date="2020-05-25T21:04:00Z">
                <w:rPr>
                  <w:rFonts w:ascii="Cambria Math" w:hAnsi="Cambria Math"/>
                </w:rPr>
                <m:t>n</m:t>
              </w:del>
            </m:r>
          </m:e>
          <m:sub>
            <m:r>
              <w:del w:id="1206" w:author="Gibran Hemani" w:date="2020-05-25T21:04:00Z">
                <w:rPr>
                  <w:rFonts w:ascii="Cambria Math" w:hAnsi="Cambria Math"/>
                </w:rPr>
                <m:t>ij</m:t>
              </w:del>
            </m:r>
          </m:sub>
        </m:sSub>
      </m:oMath>
      <w:del w:id="1207" w:author="Gibran Hemani" w:date="2020-05-25T21:04:00Z">
        <w:r w:rsidDel="00B10FA1">
          <w:delText xml:space="preserve">. </w:delText>
        </w:r>
        <w:r w:rsidRPr="00AD3FF0" w:rsidDel="00B10FA1">
          <w:rPr>
            <w:lang w:val="en-AU"/>
          </w:rPr>
          <w:delText xml:space="preserve">The expectation of </w:delText>
        </w:r>
        <w:r w:rsidRPr="00AD3FF0" w:rsidDel="00B10FA1">
          <w:rPr>
            <w:rFonts w:ascii="Symbol" w:hAnsi="Symbol"/>
            <w:lang w:val="en-AU"/>
          </w:rPr>
          <w:delText></w:delText>
        </w:r>
        <w:r w:rsidRPr="00AD3FF0" w:rsidDel="00B10FA1">
          <w:rPr>
            <w:rFonts w:ascii="Symbol" w:hAnsi="Symbol"/>
            <w:lang w:val="en-AU"/>
          </w:rPr>
          <w:delText></w:delText>
        </w:r>
        <w:r w:rsidRPr="00AD3FF0" w:rsidDel="00B10FA1">
          <w:rPr>
            <w:lang w:val="en-AU"/>
          </w:rPr>
          <w:delText xml:space="preserve">is 0, since from above, </w:delText>
        </w:r>
      </w:del>
      <m:oMath>
        <m:r>
          <w:del w:id="1208" w:author="Gibran Hemani" w:date="2020-05-25T21:04:00Z">
            <w:rPr>
              <w:rFonts w:ascii="Cambria Math" w:hAnsi="Cambria Math"/>
              <w:lang w:val="en-AU"/>
            </w:rPr>
            <m:t>E</m:t>
          </w:del>
        </m:r>
        <m:d>
          <m:dPr>
            <m:ctrlPr>
              <w:del w:id="1209" w:author="Gibran Hemani" w:date="2020-05-25T21:04:00Z">
                <w:rPr>
                  <w:rFonts w:ascii="Cambria Math" w:hAnsi="Cambria Math"/>
                  <w:i/>
                  <w:lang w:val="en-AU"/>
                </w:rPr>
              </w:del>
            </m:ctrlPr>
          </m:dPr>
          <m:e>
            <m:sSub>
              <m:sSubPr>
                <m:ctrlPr>
                  <w:del w:id="1210" w:author="Gibran Hemani" w:date="2020-05-25T21:04:00Z">
                    <w:rPr>
                      <w:rFonts w:ascii="Cambria Math" w:hAnsi="Cambria Math"/>
                      <w:i/>
                      <w:lang w:val="en-AU"/>
                    </w:rPr>
                  </w:del>
                </m:ctrlPr>
              </m:sSubPr>
              <m:e>
                <m:r>
                  <w:del w:id="1211" w:author="Gibran Hemani" w:date="2020-05-25T21:04:00Z">
                    <w:rPr>
                      <w:rFonts w:ascii="Cambria Math" w:hAnsi="Cambria Math"/>
                      <w:lang w:val="en-AU"/>
                    </w:rPr>
                    <m:t>y</m:t>
                  </w:del>
                </m:r>
              </m:e>
              <m:sub>
                <m:r>
                  <w:del w:id="1212" w:author="Gibran Hemani" w:date="2020-05-25T21:04:00Z">
                    <w:rPr>
                      <w:rFonts w:ascii="Cambria Math" w:hAnsi="Cambria Math"/>
                      <w:vertAlign w:val="subscript"/>
                      <w:lang w:val="en-AU"/>
                    </w:rPr>
                    <m:t>1</m:t>
                  </w:del>
                </m:r>
              </m:sub>
            </m:sSub>
          </m:e>
          <m:e>
            <m:sSub>
              <m:sSubPr>
                <m:ctrlPr>
                  <w:del w:id="1213" w:author="Gibran Hemani" w:date="2020-05-25T21:04:00Z">
                    <w:rPr>
                      <w:rFonts w:ascii="Cambria Math" w:hAnsi="Cambria Math"/>
                      <w:i/>
                      <w:lang w:val="en-AU"/>
                    </w:rPr>
                  </w:del>
                </m:ctrlPr>
              </m:sSubPr>
              <m:e>
                <m:r>
                  <w:del w:id="1214" w:author="Gibran Hemani" w:date="2020-05-25T21:04:00Z">
                    <w:rPr>
                      <w:rFonts w:ascii="Cambria Math" w:hAnsi="Cambria Math"/>
                      <w:lang w:val="en-AU"/>
                    </w:rPr>
                    <m:t>y</m:t>
                  </w:del>
                </m:r>
              </m:e>
              <m:sub>
                <m:r>
                  <w:del w:id="1215" w:author="Gibran Hemani" w:date="2020-05-25T21:04:00Z">
                    <w:rPr>
                      <w:rFonts w:ascii="Cambria Math" w:hAnsi="Cambria Math"/>
                      <w:vertAlign w:val="subscript"/>
                      <w:lang w:val="en-AU"/>
                    </w:rPr>
                    <m:t>2</m:t>
                  </w:del>
                </m:r>
              </m:sub>
            </m:sSub>
            <m:r>
              <w:del w:id="1216" w:author="Gibran Hemani" w:date="2020-05-25T21:04:00Z">
                <w:rPr>
                  <w:rFonts w:ascii="Cambria Math" w:hAnsi="Cambria Math"/>
                  <w:lang w:val="en-AU"/>
                </w:rPr>
                <m:t>,</m:t>
              </w:del>
            </m:r>
            <m:sSub>
              <m:sSubPr>
                <m:ctrlPr>
                  <w:del w:id="1217" w:author="Gibran Hemani" w:date="2020-05-25T21:04:00Z">
                    <w:rPr>
                      <w:rFonts w:ascii="Cambria Math" w:hAnsi="Cambria Math"/>
                      <w:i/>
                      <w:lang w:val="en-AU"/>
                    </w:rPr>
                  </w:del>
                </m:ctrlPr>
              </m:sSubPr>
              <m:e>
                <m:r>
                  <w:del w:id="1218" w:author="Gibran Hemani" w:date="2020-05-25T21:04:00Z">
                    <w:rPr>
                      <w:rFonts w:ascii="Cambria Math" w:hAnsi="Cambria Math"/>
                      <w:lang w:val="en-AU"/>
                    </w:rPr>
                    <m:t>y</m:t>
                  </w:del>
                </m:r>
              </m:e>
              <m:sub>
                <m:r>
                  <w:del w:id="1219" w:author="Gibran Hemani" w:date="2020-05-25T21:04:00Z">
                    <w:rPr>
                      <w:rFonts w:ascii="Cambria Math" w:hAnsi="Cambria Math"/>
                      <w:vertAlign w:val="subscript"/>
                      <w:lang w:val="en-AU"/>
                    </w:rPr>
                    <m:t>3</m:t>
                  </w:del>
                </m:r>
              </m:sub>
            </m:sSub>
          </m:e>
        </m:d>
        <m:r>
          <w:del w:id="1220" w:author="Gibran Hemani" w:date="2020-05-25T21:04:00Z">
            <w:rPr>
              <w:rFonts w:ascii="Cambria Math" w:hAnsi="Cambria Math"/>
              <w:lang w:val="en-AU"/>
            </w:rPr>
            <m:t>=E</m:t>
          </w:del>
        </m:r>
        <m:d>
          <m:dPr>
            <m:ctrlPr>
              <w:del w:id="1221" w:author="Gibran Hemani" w:date="2020-05-25T21:04:00Z">
                <w:rPr>
                  <w:rFonts w:ascii="Cambria Math" w:hAnsi="Cambria Math"/>
                  <w:i/>
                  <w:lang w:val="en-AU"/>
                </w:rPr>
              </w:del>
            </m:ctrlPr>
          </m:dPr>
          <m:e>
            <m:sSub>
              <m:sSubPr>
                <m:ctrlPr>
                  <w:del w:id="1222" w:author="Gibran Hemani" w:date="2020-05-25T21:04:00Z">
                    <w:rPr>
                      <w:rFonts w:ascii="Cambria Math" w:hAnsi="Cambria Math"/>
                      <w:i/>
                      <w:lang w:val="en-AU"/>
                    </w:rPr>
                  </w:del>
                </m:ctrlPr>
              </m:sSubPr>
              <m:e>
                <m:r>
                  <w:del w:id="1223" w:author="Gibran Hemani" w:date="2020-05-25T21:04:00Z">
                    <w:rPr>
                      <w:rFonts w:ascii="Cambria Math" w:hAnsi="Cambria Math"/>
                      <w:lang w:val="en-AU"/>
                    </w:rPr>
                    <m:t>y</m:t>
                  </w:del>
                </m:r>
              </m:e>
              <m:sub>
                <m:r>
                  <w:del w:id="1224" w:author="Gibran Hemani" w:date="2020-05-25T21:04:00Z">
                    <w:rPr>
                      <w:rFonts w:ascii="Cambria Math" w:hAnsi="Cambria Math"/>
                      <w:vertAlign w:val="subscript"/>
                      <w:lang w:val="en-AU"/>
                    </w:rPr>
                    <m:t>1</m:t>
                  </w:del>
                </m:r>
              </m:sub>
            </m:sSub>
          </m:e>
          <m:e>
            <m:sSub>
              <m:sSubPr>
                <m:ctrlPr>
                  <w:del w:id="1225" w:author="Gibran Hemani" w:date="2020-05-25T21:04:00Z">
                    <w:rPr>
                      <w:rFonts w:ascii="Cambria Math" w:hAnsi="Cambria Math"/>
                      <w:i/>
                      <w:lang w:val="en-AU"/>
                    </w:rPr>
                  </w:del>
                </m:ctrlPr>
              </m:sSubPr>
              <m:e>
                <m:r>
                  <w:del w:id="1226" w:author="Gibran Hemani" w:date="2020-05-25T21:04:00Z">
                    <w:rPr>
                      <w:rFonts w:ascii="Cambria Math" w:hAnsi="Cambria Math"/>
                      <w:lang w:val="en-AU"/>
                    </w:rPr>
                    <m:t>y</m:t>
                  </w:del>
                </m:r>
              </m:e>
              <m:sub>
                <m:r>
                  <w:del w:id="1227" w:author="Gibran Hemani" w:date="2020-05-25T21:04:00Z">
                    <w:rPr>
                      <w:rFonts w:ascii="Cambria Math" w:hAnsi="Cambria Math"/>
                      <w:vertAlign w:val="subscript"/>
                      <w:lang w:val="en-AU"/>
                    </w:rPr>
                    <m:t>2</m:t>
                  </w:del>
                </m:r>
              </m:sub>
            </m:sSub>
          </m:e>
        </m:d>
      </m:oMath>
      <w:del w:id="1228" w:author="Gibran Hemani" w:date="2020-05-25T21:04:00Z">
        <w:r w:rsidDel="00B10FA1">
          <w:rPr>
            <w:lang w:val="en-AU"/>
          </w:rPr>
          <w:delText xml:space="preserve"> </w:delText>
        </w:r>
        <w:r w:rsidRPr="00AD3FF0" w:rsidDel="00B10FA1">
          <w:rPr>
            <w:lang w:val="en-AU"/>
          </w:rPr>
          <w:delText xml:space="preserve">does not depend on </w:delText>
        </w:r>
      </w:del>
      <m:oMath>
        <m:sSub>
          <m:sSubPr>
            <m:ctrlPr>
              <w:del w:id="1229" w:author="Gibran Hemani" w:date="2020-05-25T21:04:00Z">
                <w:rPr>
                  <w:rFonts w:ascii="Cambria Math" w:hAnsi="Cambria Math"/>
                  <w:i/>
                  <w:lang w:val="en-AU"/>
                </w:rPr>
              </w:del>
            </m:ctrlPr>
          </m:sSubPr>
          <m:e>
            <m:r>
              <w:del w:id="1230" w:author="Gibran Hemani" w:date="2020-05-25T21:04:00Z">
                <w:rPr>
                  <w:rFonts w:ascii="Cambria Math" w:hAnsi="Cambria Math"/>
                  <w:lang w:val="en-AU"/>
                </w:rPr>
                <m:t>y</m:t>
              </w:del>
            </m:r>
          </m:e>
          <m:sub>
            <m:r>
              <w:del w:id="1231" w:author="Gibran Hemani" w:date="2020-05-25T21:04:00Z">
                <w:rPr>
                  <w:rFonts w:ascii="Cambria Math" w:hAnsi="Cambria Math"/>
                  <w:vertAlign w:val="subscript"/>
                  <w:lang w:val="en-AU"/>
                </w:rPr>
                <m:t>3</m:t>
              </w:del>
            </m:r>
          </m:sub>
        </m:sSub>
      </m:oMath>
      <w:del w:id="1232" w:author="Gibran Hemani" w:date="2020-05-25T21:04:00Z">
        <w:r w:rsidRPr="00AD3FF0" w:rsidDel="00B10FA1">
          <w:rPr>
            <w:lang w:val="en-AU"/>
          </w:rPr>
          <w:delText xml:space="preserve">, so the expected mean values cancel out. We now calculate </w:delText>
        </w:r>
      </w:del>
    </w:p>
    <w:p w14:paraId="4979F0A3" w14:textId="26474E49" w:rsidR="007B1008" w:rsidDel="00B10FA1" w:rsidRDefault="007B1008" w:rsidP="007B1008">
      <w:pPr>
        <w:pStyle w:val="FirstParagraph"/>
        <w:rPr>
          <w:del w:id="1233" w:author="Gibran Hemani" w:date="2020-05-25T21:04:00Z"/>
          <w:lang w:val="en-AU"/>
        </w:rPr>
      </w:pPr>
      <m:oMathPara>
        <m:oMath>
          <m:r>
            <w:del w:id="1234" w:author="Gibran Hemani" w:date="2020-05-25T21:04:00Z">
              <w:rPr>
                <w:rFonts w:ascii="Cambria Math" w:hAnsi="Cambria Math"/>
                <w:lang w:val="en-AU"/>
              </w:rPr>
              <m:t>E</m:t>
            </w:del>
          </m:r>
          <m:d>
            <m:dPr>
              <m:ctrlPr>
                <w:del w:id="1235" w:author="Gibran Hemani" w:date="2020-05-25T21:04:00Z">
                  <w:rPr>
                    <w:rFonts w:ascii="Cambria Math" w:hAnsi="Cambria Math"/>
                    <w:i/>
                    <w:lang w:val="en-AU"/>
                  </w:rPr>
                </w:del>
              </m:ctrlPr>
            </m:dPr>
            <m:e>
              <m:r>
                <w:del w:id="1236" w:author="Gibran Hemani" w:date="2020-05-25T21:04:00Z">
                  <w:rPr>
                    <w:rFonts w:ascii="Cambria Math" w:hAnsi="Cambria Math"/>
                    <w:lang w:val="en-AU"/>
                  </w:rPr>
                  <m:t>F</m:t>
                </w:del>
              </m:r>
              <m:r>
                <w:del w:id="1237" w:author="Gibran Hemani" w:date="2020-05-25T21:04:00Z">
                  <w:rPr>
                    <w:rFonts w:ascii="Cambria Math" w:hAnsi="Cambria Math"/>
                    <w:vertAlign w:val="subscript"/>
                    <w:lang w:val="en-AU"/>
                  </w:rPr>
                  <m:t>a,b</m:t>
                </w:del>
              </m:r>
            </m:e>
          </m:d>
          <m:r>
            <w:del w:id="1238" w:author="Gibran Hemani" w:date="2020-05-25T21:04:00Z">
              <w:rPr>
                <w:rFonts w:ascii="Cambria Math" w:hAnsi="Cambria Math"/>
                <w:lang w:val="en-AU"/>
              </w:rPr>
              <m:t>=E</m:t>
            </w:del>
          </m:r>
          <m:d>
            <m:dPr>
              <m:ctrlPr>
                <w:del w:id="1239" w:author="Gibran Hemani" w:date="2020-05-25T21:04:00Z">
                  <w:rPr>
                    <w:rFonts w:ascii="Cambria Math" w:hAnsi="Cambria Math"/>
                    <w:i/>
                    <w:lang w:val="en-AU"/>
                  </w:rPr>
                </w:del>
              </m:ctrlPr>
            </m:dPr>
            <m:e>
              <m:sSup>
                <m:sSupPr>
                  <m:ctrlPr>
                    <w:del w:id="1240" w:author="Gibran Hemani" w:date="2020-05-25T21:04:00Z">
                      <w:rPr>
                        <w:rFonts w:ascii="Cambria Math" w:hAnsi="Cambria Math"/>
                        <w:i/>
                        <w:lang w:val="en-AU"/>
                      </w:rPr>
                    </w:del>
                  </m:ctrlPr>
                </m:sSupPr>
                <m:e>
                  <m:r>
                    <w:del w:id="1241" w:author="Gibran Hemani" w:date="2020-05-25T21:04:00Z">
                      <m:rPr>
                        <m:sty m:val="p"/>
                      </m:rPr>
                      <w:rPr>
                        <w:rFonts w:ascii="Cambria Math" w:hAnsi="Cambria Math"/>
                        <w:lang w:val="en-AU"/>
                      </w:rPr>
                      <m:t>δ</m:t>
                    </w:del>
                  </m:r>
                </m:e>
                <m:sup>
                  <m:r>
                    <w:del w:id="1242" w:author="Gibran Hemani" w:date="2020-05-25T21:04:00Z">
                      <w:rPr>
                        <w:rFonts w:ascii="Cambria Math" w:hAnsi="Cambria Math"/>
                        <w:vertAlign w:val="superscript"/>
                        <w:lang w:val="en-AU"/>
                      </w:rPr>
                      <m:t>2</m:t>
                    </w:del>
                  </m:r>
                </m:sup>
              </m:sSup>
            </m:e>
          </m:d>
          <m:r>
            <w:del w:id="1243" w:author="Gibran Hemani" w:date="2020-05-25T21:04:00Z">
              <m:rPr>
                <m:lit/>
              </m:rPr>
              <w:rPr>
                <w:rFonts w:ascii="Cambria Math" w:hAnsi="Cambria Math"/>
                <w:lang w:val="en-AU"/>
              </w:rPr>
              <m:t>/</m:t>
            </w:del>
          </m:r>
          <m:r>
            <w:del w:id="1244" w:author="Gibran Hemani" w:date="2020-05-25T21:04:00Z">
              <w:rPr>
                <w:rFonts w:ascii="Cambria Math" w:hAnsi="Cambria Math"/>
                <w:lang w:val="en-AU"/>
              </w:rPr>
              <m:t>E</m:t>
            </w:del>
          </m:r>
          <m:d>
            <m:dPr>
              <m:ctrlPr>
                <w:del w:id="1245" w:author="Gibran Hemani" w:date="2020-05-25T21:04:00Z">
                  <w:rPr>
                    <w:rFonts w:ascii="Cambria Math" w:hAnsi="Cambria Math"/>
                    <w:i/>
                    <w:lang w:val="en-AU"/>
                  </w:rPr>
                </w:del>
              </m:ctrlPr>
            </m:dPr>
            <m:e>
              <m:r>
                <w:del w:id="1246" w:author="Gibran Hemani" w:date="2020-05-25T21:04:00Z">
                  <w:rPr>
                    <w:rFonts w:ascii="Cambria Math" w:hAnsi="Cambria Math"/>
                    <w:lang w:val="en-AU"/>
                  </w:rPr>
                  <m:t>var</m:t>
                </w:del>
              </m:r>
              <m:d>
                <m:dPr>
                  <m:ctrlPr>
                    <w:del w:id="1247" w:author="Gibran Hemani" w:date="2020-05-25T21:04:00Z">
                      <w:rPr>
                        <w:rFonts w:ascii="Cambria Math" w:hAnsi="Cambria Math"/>
                        <w:i/>
                        <w:lang w:val="en-AU"/>
                      </w:rPr>
                    </w:del>
                  </m:ctrlPr>
                </m:dPr>
                <m:e>
                  <m:r>
                    <w:del w:id="1248" w:author="Gibran Hemani" w:date="2020-05-25T21:04:00Z">
                      <m:rPr>
                        <m:sty m:val="p"/>
                      </m:rPr>
                      <w:rPr>
                        <w:rFonts w:ascii="Cambria Math" w:hAnsi="Cambria Math"/>
                        <w:lang w:val="en-AU"/>
                      </w:rPr>
                      <m:t>δ</m:t>
                    </w:del>
                  </m:r>
                </m:e>
              </m:d>
            </m:e>
          </m:d>
          <m:r>
            <w:del w:id="1249" w:author="Gibran Hemani" w:date="2020-05-25T21:04:00Z">
              <w:rPr>
                <w:rFonts w:ascii="Cambria Math" w:hAnsi="Cambria Math"/>
                <w:lang w:val="en-AU"/>
              </w:rPr>
              <m:t>=var</m:t>
            </w:del>
          </m:r>
          <m:d>
            <m:dPr>
              <m:ctrlPr>
                <w:del w:id="1250" w:author="Gibran Hemani" w:date="2020-05-25T21:04:00Z">
                  <w:rPr>
                    <w:rFonts w:ascii="Cambria Math" w:hAnsi="Cambria Math"/>
                    <w:i/>
                    <w:lang w:val="en-AU"/>
                  </w:rPr>
                </w:del>
              </m:ctrlPr>
            </m:dPr>
            <m:e>
              <m:r>
                <w:del w:id="1251" w:author="Gibran Hemani" w:date="2020-05-25T21:04:00Z">
                  <m:rPr>
                    <m:sty m:val="p"/>
                  </m:rPr>
                  <w:rPr>
                    <w:rFonts w:ascii="Cambria Math" w:hAnsi="Cambria Math"/>
                    <w:lang w:val="en-AU"/>
                  </w:rPr>
                  <m:t>δ</m:t>
                </w:del>
              </m:r>
            </m:e>
          </m:d>
          <m:r>
            <w:del w:id="1252" w:author="Gibran Hemani" w:date="2020-05-25T21:04:00Z">
              <m:rPr>
                <m:lit/>
              </m:rPr>
              <w:rPr>
                <w:rFonts w:ascii="Cambria Math" w:hAnsi="Cambria Math"/>
                <w:lang w:val="en-AU"/>
              </w:rPr>
              <m:t>/</m:t>
            </w:del>
          </m:r>
          <m:r>
            <w:del w:id="1253" w:author="Gibran Hemani" w:date="2020-05-25T21:04:00Z">
              <w:rPr>
                <w:rFonts w:ascii="Cambria Math" w:hAnsi="Cambria Math"/>
                <w:lang w:val="en-AU"/>
              </w:rPr>
              <m:t>E</m:t>
            </w:del>
          </m:r>
          <m:d>
            <m:dPr>
              <m:ctrlPr>
                <w:del w:id="1254" w:author="Gibran Hemani" w:date="2020-05-25T21:04:00Z">
                  <w:rPr>
                    <w:rFonts w:ascii="Cambria Math" w:hAnsi="Cambria Math"/>
                    <w:i/>
                    <w:lang w:val="en-AU"/>
                  </w:rPr>
                </w:del>
              </m:ctrlPr>
            </m:dPr>
            <m:e>
              <m:r>
                <w:del w:id="1255" w:author="Gibran Hemani" w:date="2020-05-25T21:04:00Z">
                  <w:rPr>
                    <w:rFonts w:ascii="Cambria Math" w:hAnsi="Cambria Math"/>
                    <w:lang w:val="en-AU"/>
                  </w:rPr>
                  <m:t>var</m:t>
                </w:del>
              </m:r>
              <m:d>
                <m:dPr>
                  <m:ctrlPr>
                    <w:del w:id="1256" w:author="Gibran Hemani" w:date="2020-05-25T21:04:00Z">
                      <w:rPr>
                        <w:rFonts w:ascii="Cambria Math" w:hAnsi="Cambria Math"/>
                        <w:i/>
                        <w:lang w:val="en-AU"/>
                      </w:rPr>
                    </w:del>
                  </m:ctrlPr>
                </m:dPr>
                <m:e>
                  <m:r>
                    <w:del w:id="1257" w:author="Gibran Hemani" w:date="2020-05-25T21:04:00Z">
                      <m:rPr>
                        <m:sty m:val="p"/>
                      </m:rPr>
                      <w:rPr>
                        <w:rFonts w:ascii="Cambria Math" w:hAnsi="Cambria Math"/>
                        <w:lang w:val="en-AU"/>
                      </w:rPr>
                      <m:t>δ</m:t>
                    </w:del>
                  </m:r>
                </m:e>
              </m:d>
            </m:e>
          </m:d>
          <m:r>
            <w:del w:id="1258" w:author="Gibran Hemani" w:date="2020-05-25T21:04:00Z">
              <w:rPr>
                <w:rFonts w:ascii="Cambria Math" w:hAnsi="Cambria Math"/>
                <w:lang w:val="en-AU"/>
              </w:rPr>
              <m:t>=var</m:t>
            </w:del>
          </m:r>
          <m:d>
            <m:dPr>
              <m:ctrlPr>
                <w:del w:id="1259" w:author="Gibran Hemani" w:date="2020-05-25T21:04:00Z">
                  <w:rPr>
                    <w:rFonts w:ascii="Cambria Math" w:hAnsi="Cambria Math"/>
                    <w:i/>
                    <w:lang w:val="en-AU"/>
                  </w:rPr>
                </w:del>
              </m:ctrlPr>
            </m:dPr>
            <m:e>
              <m:r>
                <w:del w:id="1260" w:author="Gibran Hemani" w:date="2020-05-25T21:04:00Z">
                  <m:rPr>
                    <m:sty m:val="p"/>
                  </m:rPr>
                  <w:rPr>
                    <w:rFonts w:ascii="Cambria Math" w:hAnsi="Cambria Math"/>
                    <w:lang w:val="en-AU"/>
                  </w:rPr>
                  <m:t>δ</m:t>
                </w:del>
              </m:r>
            </m:e>
          </m:d>
          <m:r>
            <w:del w:id="1261" w:author="Gibran Hemani" w:date="2020-05-25T21:04:00Z">
              <m:rPr>
                <m:lit/>
              </m:rPr>
              <w:rPr>
                <w:rFonts w:ascii="Cambria Math" w:hAnsi="Cambria Math"/>
                <w:lang w:val="en-AU"/>
              </w:rPr>
              <m:t>/</m:t>
            </w:del>
          </m:r>
          <m:r>
            <w:del w:id="1262" w:author="Gibran Hemani" w:date="2020-05-25T21:04:00Z">
              <w:rPr>
                <w:rFonts w:ascii="Cambria Math" w:hAnsi="Cambria Math"/>
                <w:lang w:val="en-AU"/>
              </w:rPr>
              <m:t>var</m:t>
            </w:del>
          </m:r>
          <m:d>
            <m:dPr>
              <m:ctrlPr>
                <w:del w:id="1263" w:author="Gibran Hemani" w:date="2020-05-25T21:04:00Z">
                  <w:rPr>
                    <w:rFonts w:ascii="Cambria Math" w:hAnsi="Cambria Math"/>
                    <w:i/>
                    <w:lang w:val="en-AU"/>
                  </w:rPr>
                </w:del>
              </m:ctrlPr>
            </m:dPr>
            <m:e>
              <m:sSub>
                <m:sSubPr>
                  <m:ctrlPr>
                    <w:del w:id="1264" w:author="Gibran Hemani" w:date="2020-05-25T21:04:00Z">
                      <w:rPr>
                        <w:rFonts w:ascii="Cambria Math" w:hAnsi="Cambria Math"/>
                        <w:i/>
                        <w:lang w:val="en-AU"/>
                      </w:rPr>
                    </w:del>
                  </m:ctrlPr>
                </m:sSubPr>
                <m:e>
                  <m:r>
                    <w:del w:id="1265" w:author="Gibran Hemani" w:date="2020-05-25T21:04:00Z">
                      <m:rPr>
                        <m:sty m:val="p"/>
                      </m:rPr>
                      <w:rPr>
                        <w:rFonts w:ascii="Cambria Math" w:hAnsi="Cambria Math"/>
                        <w:lang w:val="en-AU"/>
                      </w:rPr>
                      <m:t>δ</m:t>
                    </w:del>
                  </m:r>
                </m:e>
                <m:sub>
                  <m:r>
                    <w:del w:id="1266" w:author="Gibran Hemani" w:date="2020-05-25T21:04:00Z">
                      <w:rPr>
                        <w:rFonts w:ascii="Cambria Math" w:hAnsi="Cambria Math"/>
                        <w:vertAlign w:val="subscript"/>
                        <w:lang w:val="en-AU"/>
                      </w:rPr>
                      <m:t>LM</m:t>
                    </w:del>
                  </m:r>
                </m:sub>
              </m:sSub>
            </m:e>
          </m:d>
        </m:oMath>
      </m:oMathPara>
    </w:p>
    <w:p w14:paraId="66116AD7" w14:textId="5B18B3C8" w:rsidR="007B1008" w:rsidRPr="00C32B5E" w:rsidDel="00B10FA1" w:rsidRDefault="007B1008" w:rsidP="007B1008">
      <w:pPr>
        <w:pStyle w:val="FirstParagraph"/>
        <w:rPr>
          <w:del w:id="1267" w:author="Gibran Hemani" w:date="2020-05-25T21:04:00Z"/>
          <w:lang w:val="en-AU"/>
        </w:rPr>
      </w:pPr>
      <w:del w:id="1268" w:author="Gibran Hemani" w:date="2020-05-25T21:04:00Z">
        <w:r w:rsidRPr="00AD3FF0" w:rsidDel="00B10FA1">
          <w:rPr>
            <w:lang w:val="en-AU"/>
          </w:rPr>
          <w:delText xml:space="preserve">where the subscript </w:delText>
        </w:r>
        <w:r w:rsidRPr="00AD3FF0" w:rsidDel="00B10FA1">
          <w:rPr>
            <w:i/>
            <w:lang w:val="en-AU"/>
          </w:rPr>
          <w:delText xml:space="preserve">LM </w:delText>
        </w:r>
        <w:r w:rsidRPr="00AD3FF0" w:rsidDel="00B10FA1">
          <w:rPr>
            <w:lang w:val="en-AU"/>
          </w:rPr>
          <w:delText xml:space="preserve">stands for linear model, since the variance of </w:delText>
        </w:r>
        <w:r w:rsidRPr="00AD3FF0" w:rsidDel="00B10FA1">
          <w:rPr>
            <w:rFonts w:ascii="Symbol" w:hAnsi="Symbol"/>
            <w:lang w:val="en-AU"/>
          </w:rPr>
          <w:delText></w:delText>
        </w:r>
        <w:r w:rsidRPr="00AD3FF0" w:rsidDel="00B10FA1">
          <w:rPr>
            <w:lang w:val="en-AU"/>
          </w:rPr>
          <w:delText xml:space="preserve"> that is used in the test statistic is from a linear model</w:delText>
        </w:r>
        <w:r w:rsidDel="00B10FA1">
          <w:rPr>
            <w:lang w:val="en-AU"/>
          </w:rPr>
          <w:delText>, assuming</w:delText>
        </w:r>
        <w:r w:rsidRPr="00AD3FF0" w:rsidDel="00B10FA1">
          <w:rPr>
            <w:lang w:val="en-AU"/>
          </w:rPr>
          <w:delText xml:space="preserve"> homogeneous variance. </w:delText>
        </w:r>
      </w:del>
    </w:p>
    <w:p w14:paraId="453C9AD7" w14:textId="3C759CD4" w:rsidR="007B1008" w:rsidDel="00B10FA1" w:rsidRDefault="007B1008" w:rsidP="007B1008">
      <w:pPr>
        <w:pStyle w:val="FirstParagraph"/>
        <w:rPr>
          <w:del w:id="1269" w:author="Gibran Hemani" w:date="2020-05-25T21:04:00Z"/>
        </w:rPr>
      </w:pPr>
      <w:del w:id="1270" w:author="Gibran Hemani" w:date="2020-05-25T21:04:00Z">
        <w:r w:rsidDel="00B10FA1">
          <w:delText xml:space="preserve">Under a linear model we expect that the error variance of each </w:delText>
        </w:r>
      </w:del>
      <m:oMath>
        <m:r>
          <w:del w:id="1271" w:author="Gibran Hemani" w:date="2020-05-25T21:04:00Z">
            <w:rPr>
              <w:rFonts w:ascii="Cambria Math" w:hAnsi="Cambria Math"/>
            </w:rPr>
            <m:t>mean(</m:t>
          </w:del>
        </m:r>
        <m:sSub>
          <m:sSubPr>
            <m:ctrlPr>
              <w:del w:id="1272" w:author="Gibran Hemani" w:date="2020-05-25T21:04:00Z">
                <w:rPr>
                  <w:rFonts w:ascii="Cambria Math" w:hAnsi="Cambria Math"/>
                </w:rPr>
              </w:del>
            </m:ctrlPr>
          </m:sSubPr>
          <m:e>
            <m:r>
              <w:del w:id="1273" w:author="Gibran Hemani" w:date="2020-05-25T21:04:00Z">
                <w:rPr>
                  <w:rFonts w:ascii="Cambria Math" w:hAnsi="Cambria Math"/>
                </w:rPr>
                <m:t>y</m:t>
              </w:del>
            </m:r>
          </m:e>
          <m:sub>
            <m:r>
              <w:del w:id="1274" w:author="Gibran Hemani" w:date="2020-05-25T21:04:00Z">
                <w:rPr>
                  <w:rFonts w:ascii="Cambria Math" w:hAnsi="Cambria Math"/>
                </w:rPr>
                <m:t>1.ij</m:t>
              </w:del>
            </m:r>
          </m:sub>
        </m:sSub>
        <m:r>
          <w:del w:id="1275" w:author="Gibran Hemani" w:date="2020-05-25T21:04:00Z">
            <w:rPr>
              <w:rFonts w:ascii="Cambria Math" w:hAnsi="Cambria Math"/>
            </w:rPr>
            <m:t>)</m:t>
          </w:del>
        </m:r>
      </m:oMath>
      <w:del w:id="1276" w:author="Gibran Hemani" w:date="2020-05-25T21:04:00Z">
        <w:r w:rsidDel="00B10FA1">
          <w:delText xml:space="preserve"> to be the same, and a pooled estimate is used. This assumption is violated when the trait has a binomial distribution. From the given haplotype frequencies:</w:delText>
        </w:r>
      </w:del>
    </w:p>
    <w:p w14:paraId="410CF0B0" w14:textId="571F30E8" w:rsidR="007B1008" w:rsidDel="00B10FA1" w:rsidRDefault="00892793" w:rsidP="007B1008">
      <w:pPr>
        <w:pStyle w:val="BodyText"/>
        <w:rPr>
          <w:del w:id="1277" w:author="Gibran Hemani" w:date="2020-05-25T21:04:00Z"/>
        </w:rPr>
      </w:pPr>
      <m:oMathPara>
        <m:oMathParaPr>
          <m:jc m:val="center"/>
        </m:oMathParaPr>
        <m:oMath>
          <m:m>
            <m:mPr>
              <m:plcHide m:val="1"/>
              <m:mcs>
                <m:mc>
                  <m:mcPr>
                    <m:count m:val="1"/>
                    <m:mcJc m:val="right"/>
                  </m:mcPr>
                </m:mc>
                <m:mc>
                  <m:mcPr>
                    <m:count m:val="1"/>
                    <m:mcJc m:val="left"/>
                  </m:mcPr>
                </m:mc>
              </m:mcs>
              <m:ctrlPr>
                <w:del w:id="1278" w:author="Gibran Hemani" w:date="2020-05-25T21:04:00Z">
                  <w:rPr>
                    <w:rFonts w:ascii="Cambria Math" w:hAnsi="Cambria Math"/>
                  </w:rPr>
                </w:del>
              </m:ctrlPr>
            </m:mPr>
            <m:mr>
              <m:e>
                <m:r>
                  <w:del w:id="1279" w:author="Gibran Hemani" w:date="2020-05-25T21:04:00Z">
                    <w:rPr>
                      <w:rFonts w:ascii="Cambria Math" w:hAnsi="Cambria Math"/>
                    </w:rPr>
                    <m:t>E(</m:t>
                  </w:del>
                </m:r>
                <m:sSub>
                  <m:sSubPr>
                    <m:ctrlPr>
                      <w:del w:id="1280" w:author="Gibran Hemani" w:date="2020-05-25T21:04:00Z">
                        <w:rPr>
                          <w:rFonts w:ascii="Cambria Math" w:hAnsi="Cambria Math"/>
                        </w:rPr>
                      </w:del>
                    </m:ctrlPr>
                  </m:sSubPr>
                  <m:e>
                    <m:r>
                      <w:del w:id="1281" w:author="Gibran Hemani" w:date="2020-05-25T21:04:00Z">
                        <w:rPr>
                          <w:rFonts w:ascii="Cambria Math" w:hAnsi="Cambria Math"/>
                        </w:rPr>
                        <m:t>y</m:t>
                      </w:del>
                    </m:r>
                  </m:e>
                  <m:sub>
                    <m:r>
                      <w:del w:id="1282" w:author="Gibran Hemani" w:date="2020-05-25T21:04:00Z">
                        <w:rPr>
                          <w:rFonts w:ascii="Cambria Math" w:hAnsi="Cambria Math"/>
                        </w:rPr>
                        <m:t>1.11</m:t>
                      </w:del>
                    </m:r>
                  </m:sub>
                </m:sSub>
                <m:r>
                  <w:del w:id="1283" w:author="Gibran Hemani" w:date="2020-05-25T21:04:00Z">
                    <w:rPr>
                      <w:rFonts w:ascii="Cambria Math" w:hAnsi="Cambria Math"/>
                    </w:rPr>
                    <m:t>)=E(</m:t>
                  </w:del>
                </m:r>
                <m:sSub>
                  <m:sSubPr>
                    <m:ctrlPr>
                      <w:del w:id="1284" w:author="Gibran Hemani" w:date="2020-05-25T21:04:00Z">
                        <w:rPr>
                          <w:rFonts w:ascii="Cambria Math" w:hAnsi="Cambria Math"/>
                        </w:rPr>
                      </w:del>
                    </m:ctrlPr>
                  </m:sSubPr>
                  <m:e>
                    <m:r>
                      <w:del w:id="1285" w:author="Gibran Hemani" w:date="2020-05-25T21:04:00Z">
                        <w:rPr>
                          <w:rFonts w:ascii="Cambria Math" w:hAnsi="Cambria Math"/>
                        </w:rPr>
                        <m:t>y</m:t>
                      </w:del>
                    </m:r>
                  </m:e>
                  <m:sub>
                    <m:r>
                      <w:del w:id="1286" w:author="Gibran Hemani" w:date="2020-05-25T21:04:00Z">
                        <w:rPr>
                          <w:rFonts w:ascii="Cambria Math" w:hAnsi="Cambria Math"/>
                        </w:rPr>
                        <m:t>1.10</m:t>
                      </w:del>
                    </m:r>
                  </m:sub>
                </m:sSub>
                <m:r>
                  <w:del w:id="1287" w:author="Gibran Hemani" w:date="2020-05-25T21:04:00Z">
                    <w:rPr>
                      <w:rFonts w:ascii="Cambria Math" w:hAnsi="Cambria Math"/>
                    </w:rPr>
                    <m:t>)</m:t>
                  </w:del>
                </m:r>
              </m:e>
              <m:e>
                <m:r>
                  <w:del w:id="1288" w:author="Gibran Hemani" w:date="2020-05-25T21:04:00Z">
                    <w:rPr>
                      <w:rFonts w:ascii="Cambria Math" w:hAnsi="Cambria Math"/>
                    </w:rPr>
                    <m:t>=p(</m:t>
                  </w:del>
                </m:r>
                <m:sSub>
                  <m:sSubPr>
                    <m:ctrlPr>
                      <w:del w:id="1289" w:author="Gibran Hemani" w:date="2020-05-25T21:04:00Z">
                        <w:rPr>
                          <w:rFonts w:ascii="Cambria Math" w:hAnsi="Cambria Math"/>
                        </w:rPr>
                      </w:del>
                    </m:ctrlPr>
                  </m:sSubPr>
                  <m:e>
                    <m:r>
                      <w:del w:id="1290" w:author="Gibran Hemani" w:date="2020-05-25T21:04:00Z">
                        <w:rPr>
                          <w:rFonts w:ascii="Cambria Math" w:hAnsi="Cambria Math"/>
                        </w:rPr>
                        <m:t>y</m:t>
                      </w:del>
                    </m:r>
                  </m:e>
                  <m:sub>
                    <m:r>
                      <w:del w:id="1291" w:author="Gibran Hemani" w:date="2020-05-25T21:04:00Z">
                        <w:rPr>
                          <w:rFonts w:ascii="Cambria Math" w:hAnsi="Cambria Math"/>
                        </w:rPr>
                        <m:t>1</m:t>
                      </w:del>
                    </m:r>
                  </m:sub>
                </m:sSub>
                <m:r>
                  <w:del w:id="1292" w:author="Gibran Hemani" w:date="2020-05-25T21:04:00Z">
                    <w:rPr>
                      <w:rFonts w:ascii="Cambria Math" w:hAnsi="Cambria Math"/>
                    </w:rPr>
                    <m:t>=1|</m:t>
                  </w:del>
                </m:r>
                <m:sSub>
                  <m:sSubPr>
                    <m:ctrlPr>
                      <w:del w:id="1293" w:author="Gibran Hemani" w:date="2020-05-25T21:04:00Z">
                        <w:rPr>
                          <w:rFonts w:ascii="Cambria Math" w:hAnsi="Cambria Math"/>
                        </w:rPr>
                      </w:del>
                    </m:ctrlPr>
                  </m:sSubPr>
                  <m:e>
                    <m:r>
                      <w:del w:id="1294" w:author="Gibran Hemani" w:date="2020-05-25T21:04:00Z">
                        <w:rPr>
                          <w:rFonts w:ascii="Cambria Math" w:hAnsi="Cambria Math"/>
                        </w:rPr>
                        <m:t>y</m:t>
                      </w:del>
                    </m:r>
                  </m:e>
                  <m:sub>
                    <m:r>
                      <w:del w:id="1295" w:author="Gibran Hemani" w:date="2020-05-25T21:04:00Z">
                        <w:rPr>
                          <w:rFonts w:ascii="Cambria Math" w:hAnsi="Cambria Math"/>
                        </w:rPr>
                        <m:t>2</m:t>
                      </w:del>
                    </m:r>
                  </m:sub>
                </m:sSub>
                <m:r>
                  <w:del w:id="1296" w:author="Gibran Hemani" w:date="2020-05-25T21:04:00Z">
                    <w:rPr>
                      <w:rFonts w:ascii="Cambria Math" w:hAnsi="Cambria Math"/>
                    </w:rPr>
                    <m:t>=1)</m:t>
                  </w:del>
                </m:r>
              </m:e>
            </m:mr>
            <m:mr>
              <m:e/>
              <m:e>
                <m:r>
                  <w:del w:id="1297" w:author="Gibran Hemani" w:date="2020-05-25T21:04:00Z">
                    <w:rPr>
                      <w:rFonts w:ascii="Cambria Math" w:hAnsi="Cambria Math"/>
                    </w:rPr>
                    <m:t>=</m:t>
                  </w:del>
                </m:r>
                <m:sSub>
                  <m:sSubPr>
                    <m:ctrlPr>
                      <w:del w:id="1298" w:author="Gibran Hemani" w:date="2020-05-25T21:04:00Z">
                        <w:rPr>
                          <w:rFonts w:ascii="Cambria Math" w:hAnsi="Cambria Math"/>
                        </w:rPr>
                      </w:del>
                    </m:ctrlPr>
                  </m:sSubPr>
                  <m:e>
                    <m:r>
                      <w:del w:id="1299" w:author="Gibran Hemani" w:date="2020-05-25T21:04:00Z">
                        <w:rPr>
                          <w:rFonts w:ascii="Cambria Math" w:hAnsi="Cambria Math"/>
                        </w:rPr>
                        <m:t>p</m:t>
                      </w:del>
                    </m:r>
                  </m:e>
                  <m:sub>
                    <m:r>
                      <w:del w:id="1300" w:author="Gibran Hemani" w:date="2020-05-25T21:04:00Z">
                        <w:rPr>
                          <w:rFonts w:ascii="Cambria Math" w:hAnsi="Cambria Math"/>
                        </w:rPr>
                        <m:t>11</m:t>
                      </w:del>
                    </m:r>
                  </m:sub>
                </m:sSub>
                <m:r>
                  <w:del w:id="1301" w:author="Gibran Hemani" w:date="2020-05-25T21:04:00Z">
                    <w:rPr>
                      <w:rFonts w:ascii="Cambria Math" w:hAnsi="Cambria Math"/>
                    </w:rPr>
                    <m:t>/p2</m:t>
                  </w:del>
                </m:r>
              </m:e>
            </m:mr>
            <m:mr>
              <m:e/>
              <m:e>
                <m:r>
                  <w:del w:id="1302" w:author="Gibran Hemani" w:date="2020-05-25T21:04:00Z">
                    <w:rPr>
                      <w:rFonts w:ascii="Cambria Math" w:hAnsi="Cambria Math"/>
                    </w:rPr>
                    <m:t>=</m:t>
                  </w:del>
                </m:r>
                <m:sSub>
                  <m:sSubPr>
                    <m:ctrlPr>
                      <w:del w:id="1303" w:author="Gibran Hemani" w:date="2020-05-25T21:04:00Z">
                        <w:rPr>
                          <w:rFonts w:ascii="Cambria Math" w:hAnsi="Cambria Math"/>
                        </w:rPr>
                      </w:del>
                    </m:ctrlPr>
                  </m:sSubPr>
                  <m:e>
                    <m:r>
                      <w:del w:id="1304" w:author="Gibran Hemani" w:date="2020-05-25T21:04:00Z">
                        <w:rPr>
                          <w:rFonts w:ascii="Cambria Math" w:hAnsi="Cambria Math"/>
                        </w:rPr>
                        <m:t>p</m:t>
                      </w:del>
                    </m:r>
                  </m:e>
                  <m:sub>
                    <m:r>
                      <w:del w:id="1305" w:author="Gibran Hemani" w:date="2020-05-25T21:04:00Z">
                        <w:rPr>
                          <w:rFonts w:ascii="Cambria Math" w:hAnsi="Cambria Math"/>
                        </w:rPr>
                        <m:t>1</m:t>
                      </w:del>
                    </m:r>
                  </m:sub>
                </m:sSub>
                <m:r>
                  <w:del w:id="1306" w:author="Gibran Hemani" w:date="2020-05-25T21:04:00Z">
                    <w:rPr>
                      <w:rFonts w:ascii="Cambria Math" w:hAnsi="Cambria Math"/>
                    </w:rPr>
                    <m:t>+D/</m:t>
                  </w:del>
                </m:r>
                <m:sSub>
                  <m:sSubPr>
                    <m:ctrlPr>
                      <w:del w:id="1307" w:author="Gibran Hemani" w:date="2020-05-25T21:04:00Z">
                        <w:rPr>
                          <w:rFonts w:ascii="Cambria Math" w:hAnsi="Cambria Math"/>
                        </w:rPr>
                      </w:del>
                    </m:ctrlPr>
                  </m:sSubPr>
                  <m:e>
                    <m:r>
                      <w:del w:id="1308" w:author="Gibran Hemani" w:date="2020-05-25T21:04:00Z">
                        <w:rPr>
                          <w:rFonts w:ascii="Cambria Math" w:hAnsi="Cambria Math"/>
                        </w:rPr>
                        <m:t>p</m:t>
                      </w:del>
                    </m:r>
                  </m:e>
                  <m:sub>
                    <m:r>
                      <w:del w:id="1309" w:author="Gibran Hemani" w:date="2020-05-25T21:04:00Z">
                        <w:rPr>
                          <w:rFonts w:ascii="Cambria Math" w:hAnsi="Cambria Math"/>
                        </w:rPr>
                        <m:t>2</m:t>
                      </w:del>
                    </m:r>
                  </m:sub>
                </m:sSub>
              </m:e>
            </m:mr>
          </m:m>
        </m:oMath>
      </m:oMathPara>
    </w:p>
    <w:p w14:paraId="287A6DD3" w14:textId="4AFAEA38" w:rsidR="007B1008" w:rsidDel="00B10FA1" w:rsidRDefault="007B1008" w:rsidP="007B1008">
      <w:pPr>
        <w:pStyle w:val="FirstParagraph"/>
        <w:rPr>
          <w:del w:id="1310" w:author="Gibran Hemani" w:date="2020-05-25T21:04:00Z"/>
        </w:rPr>
      </w:pPr>
      <w:del w:id="1311" w:author="Gibran Hemani" w:date="2020-05-25T21:04:00Z">
        <w:r w:rsidDel="00B10FA1">
          <w:delText>and similarly</w:delText>
        </w:r>
      </w:del>
    </w:p>
    <w:p w14:paraId="7BD401FA" w14:textId="7420BDF3" w:rsidR="007B1008" w:rsidDel="00B10FA1" w:rsidRDefault="00892793" w:rsidP="007B1008">
      <w:pPr>
        <w:pStyle w:val="BodyText"/>
        <w:rPr>
          <w:del w:id="1312" w:author="Gibran Hemani" w:date="2020-05-25T21:04:00Z"/>
        </w:rPr>
      </w:pPr>
      <m:oMathPara>
        <m:oMathParaPr>
          <m:jc m:val="center"/>
        </m:oMathParaPr>
        <m:oMath>
          <m:m>
            <m:mPr>
              <m:plcHide m:val="1"/>
              <m:mcs>
                <m:mc>
                  <m:mcPr>
                    <m:count m:val="1"/>
                    <m:mcJc m:val="right"/>
                  </m:mcPr>
                </m:mc>
                <m:mc>
                  <m:mcPr>
                    <m:count m:val="1"/>
                    <m:mcJc m:val="left"/>
                  </m:mcPr>
                </m:mc>
              </m:mcs>
              <m:ctrlPr>
                <w:del w:id="1313" w:author="Gibran Hemani" w:date="2020-05-25T21:04:00Z">
                  <w:rPr>
                    <w:rFonts w:ascii="Cambria Math" w:hAnsi="Cambria Math"/>
                  </w:rPr>
                </w:del>
              </m:ctrlPr>
            </m:mPr>
            <m:mr>
              <m:e>
                <m:r>
                  <w:del w:id="1314" w:author="Gibran Hemani" w:date="2020-05-25T21:04:00Z">
                    <w:rPr>
                      <w:rFonts w:ascii="Cambria Math" w:hAnsi="Cambria Math"/>
                    </w:rPr>
                    <m:t>E(</m:t>
                  </w:del>
                </m:r>
                <m:sSub>
                  <m:sSubPr>
                    <m:ctrlPr>
                      <w:del w:id="1315" w:author="Gibran Hemani" w:date="2020-05-25T21:04:00Z">
                        <w:rPr>
                          <w:rFonts w:ascii="Cambria Math" w:hAnsi="Cambria Math"/>
                        </w:rPr>
                      </w:del>
                    </m:ctrlPr>
                  </m:sSubPr>
                  <m:e>
                    <m:r>
                      <w:del w:id="1316" w:author="Gibran Hemani" w:date="2020-05-25T21:04:00Z">
                        <w:rPr>
                          <w:rFonts w:ascii="Cambria Math" w:hAnsi="Cambria Math"/>
                        </w:rPr>
                        <m:t>y</m:t>
                      </w:del>
                    </m:r>
                  </m:e>
                  <m:sub>
                    <m:r>
                      <w:del w:id="1317" w:author="Gibran Hemani" w:date="2020-05-25T21:04:00Z">
                        <w:rPr>
                          <w:rFonts w:ascii="Cambria Math" w:hAnsi="Cambria Math"/>
                        </w:rPr>
                        <m:t>1.00</m:t>
                      </w:del>
                    </m:r>
                  </m:sub>
                </m:sSub>
                <m:r>
                  <w:del w:id="1318" w:author="Gibran Hemani" w:date="2020-05-25T21:04:00Z">
                    <w:rPr>
                      <w:rFonts w:ascii="Cambria Math" w:hAnsi="Cambria Math"/>
                    </w:rPr>
                    <m:t>)=E(</m:t>
                  </w:del>
                </m:r>
                <m:sSub>
                  <m:sSubPr>
                    <m:ctrlPr>
                      <w:del w:id="1319" w:author="Gibran Hemani" w:date="2020-05-25T21:04:00Z">
                        <w:rPr>
                          <w:rFonts w:ascii="Cambria Math" w:hAnsi="Cambria Math"/>
                        </w:rPr>
                      </w:del>
                    </m:ctrlPr>
                  </m:sSubPr>
                  <m:e>
                    <m:r>
                      <w:del w:id="1320" w:author="Gibran Hemani" w:date="2020-05-25T21:04:00Z">
                        <w:rPr>
                          <w:rFonts w:ascii="Cambria Math" w:hAnsi="Cambria Math"/>
                        </w:rPr>
                        <m:t>y</m:t>
                      </w:del>
                    </m:r>
                  </m:e>
                  <m:sub>
                    <m:r>
                      <w:del w:id="1321" w:author="Gibran Hemani" w:date="2020-05-25T21:04:00Z">
                        <w:rPr>
                          <w:rFonts w:ascii="Cambria Math" w:hAnsi="Cambria Math"/>
                        </w:rPr>
                        <m:t>1.01</m:t>
                      </w:del>
                    </m:r>
                  </m:sub>
                </m:sSub>
                <m:r>
                  <w:del w:id="1322" w:author="Gibran Hemani" w:date="2020-05-25T21:04:00Z">
                    <w:rPr>
                      <w:rFonts w:ascii="Cambria Math" w:hAnsi="Cambria Math"/>
                    </w:rPr>
                    <m:t>)</m:t>
                  </w:del>
                </m:r>
              </m:e>
              <m:e>
                <m:r>
                  <w:del w:id="1323" w:author="Gibran Hemani" w:date="2020-05-25T21:04:00Z">
                    <w:rPr>
                      <w:rFonts w:ascii="Cambria Math" w:hAnsi="Cambria Math"/>
                    </w:rPr>
                    <m:t>=p(</m:t>
                  </w:del>
                </m:r>
                <m:sSub>
                  <m:sSubPr>
                    <m:ctrlPr>
                      <w:del w:id="1324" w:author="Gibran Hemani" w:date="2020-05-25T21:04:00Z">
                        <w:rPr>
                          <w:rFonts w:ascii="Cambria Math" w:hAnsi="Cambria Math"/>
                        </w:rPr>
                      </w:del>
                    </m:ctrlPr>
                  </m:sSubPr>
                  <m:e>
                    <m:r>
                      <w:del w:id="1325" w:author="Gibran Hemani" w:date="2020-05-25T21:04:00Z">
                        <w:rPr>
                          <w:rFonts w:ascii="Cambria Math" w:hAnsi="Cambria Math"/>
                        </w:rPr>
                        <m:t>y</m:t>
                      </w:del>
                    </m:r>
                  </m:e>
                  <m:sub>
                    <m:r>
                      <w:del w:id="1326" w:author="Gibran Hemani" w:date="2020-05-25T21:04:00Z">
                        <w:rPr>
                          <w:rFonts w:ascii="Cambria Math" w:hAnsi="Cambria Math"/>
                        </w:rPr>
                        <m:t>1</m:t>
                      </w:del>
                    </m:r>
                  </m:sub>
                </m:sSub>
                <m:r>
                  <w:del w:id="1327" w:author="Gibran Hemani" w:date="2020-05-25T21:04:00Z">
                    <w:rPr>
                      <w:rFonts w:ascii="Cambria Math" w:hAnsi="Cambria Math"/>
                    </w:rPr>
                    <m:t>=0|</m:t>
                  </w:del>
                </m:r>
                <m:sSub>
                  <m:sSubPr>
                    <m:ctrlPr>
                      <w:del w:id="1328" w:author="Gibran Hemani" w:date="2020-05-25T21:04:00Z">
                        <w:rPr>
                          <w:rFonts w:ascii="Cambria Math" w:hAnsi="Cambria Math"/>
                        </w:rPr>
                      </w:del>
                    </m:ctrlPr>
                  </m:sSubPr>
                  <m:e>
                    <m:r>
                      <w:del w:id="1329" w:author="Gibran Hemani" w:date="2020-05-25T21:04:00Z">
                        <w:rPr>
                          <w:rFonts w:ascii="Cambria Math" w:hAnsi="Cambria Math"/>
                        </w:rPr>
                        <m:t>y</m:t>
                      </w:del>
                    </m:r>
                  </m:e>
                  <m:sub>
                    <m:r>
                      <w:del w:id="1330" w:author="Gibran Hemani" w:date="2020-05-25T21:04:00Z">
                        <w:rPr>
                          <w:rFonts w:ascii="Cambria Math" w:hAnsi="Cambria Math"/>
                        </w:rPr>
                        <m:t>2</m:t>
                      </w:del>
                    </m:r>
                  </m:sub>
                </m:sSub>
                <m:r>
                  <w:del w:id="1331" w:author="Gibran Hemani" w:date="2020-05-25T21:04:00Z">
                    <w:rPr>
                      <w:rFonts w:ascii="Cambria Math" w:hAnsi="Cambria Math"/>
                    </w:rPr>
                    <m:t>=0)</m:t>
                  </w:del>
                </m:r>
              </m:e>
            </m:mr>
            <m:mr>
              <m:e/>
              <m:e>
                <m:r>
                  <w:del w:id="1332" w:author="Gibran Hemani" w:date="2020-05-25T21:04:00Z">
                    <w:rPr>
                      <w:rFonts w:ascii="Cambria Math" w:hAnsi="Cambria Math"/>
                    </w:rPr>
                    <m:t>=</m:t>
                  </w:del>
                </m:r>
                <m:sSub>
                  <m:sSubPr>
                    <m:ctrlPr>
                      <w:del w:id="1333" w:author="Gibran Hemani" w:date="2020-05-25T21:04:00Z">
                        <w:rPr>
                          <w:rFonts w:ascii="Cambria Math" w:hAnsi="Cambria Math"/>
                        </w:rPr>
                      </w:del>
                    </m:ctrlPr>
                  </m:sSubPr>
                  <m:e>
                    <m:r>
                      <w:del w:id="1334" w:author="Gibran Hemani" w:date="2020-05-25T21:04:00Z">
                        <w:rPr>
                          <w:rFonts w:ascii="Cambria Math" w:hAnsi="Cambria Math"/>
                        </w:rPr>
                        <m:t>p</m:t>
                      </w:del>
                    </m:r>
                  </m:e>
                  <m:sub>
                    <m:r>
                      <w:del w:id="1335" w:author="Gibran Hemani" w:date="2020-05-25T21:04:00Z">
                        <w:rPr>
                          <w:rFonts w:ascii="Cambria Math" w:hAnsi="Cambria Math"/>
                        </w:rPr>
                        <m:t>00</m:t>
                      </w:del>
                    </m:r>
                  </m:sub>
                </m:sSub>
                <m:r>
                  <w:del w:id="1336" w:author="Gibran Hemani" w:date="2020-05-25T21:04:00Z">
                    <w:rPr>
                      <w:rFonts w:ascii="Cambria Math" w:hAnsi="Cambria Math"/>
                    </w:rPr>
                    <m:t>/p2</m:t>
                  </w:del>
                </m:r>
              </m:e>
            </m:mr>
            <m:mr>
              <m:e/>
              <m:e>
                <m:r>
                  <w:del w:id="1337" w:author="Gibran Hemani" w:date="2020-05-25T21:04:00Z">
                    <w:rPr>
                      <w:rFonts w:ascii="Cambria Math" w:hAnsi="Cambria Math"/>
                    </w:rPr>
                    <m:t>=</m:t>
                  </w:del>
                </m:r>
                <m:sSub>
                  <m:sSubPr>
                    <m:ctrlPr>
                      <w:del w:id="1338" w:author="Gibran Hemani" w:date="2020-05-25T21:04:00Z">
                        <w:rPr>
                          <w:rFonts w:ascii="Cambria Math" w:hAnsi="Cambria Math"/>
                        </w:rPr>
                      </w:del>
                    </m:ctrlPr>
                  </m:sSubPr>
                  <m:e>
                    <m:r>
                      <w:del w:id="1339" w:author="Gibran Hemani" w:date="2020-05-25T21:04:00Z">
                        <w:rPr>
                          <w:rFonts w:ascii="Cambria Math" w:hAnsi="Cambria Math"/>
                        </w:rPr>
                        <m:t>p</m:t>
                      </w:del>
                    </m:r>
                  </m:e>
                  <m:sub>
                    <m:r>
                      <w:del w:id="1340" w:author="Gibran Hemani" w:date="2020-05-25T21:04:00Z">
                        <w:rPr>
                          <w:rFonts w:ascii="Cambria Math" w:hAnsi="Cambria Math"/>
                        </w:rPr>
                        <m:t>1</m:t>
                      </w:del>
                    </m:r>
                  </m:sub>
                </m:sSub>
                <m:r>
                  <w:del w:id="1341" w:author="Gibran Hemani" w:date="2020-05-25T21:04:00Z">
                    <w:rPr>
                      <w:rFonts w:ascii="Cambria Math" w:hAnsi="Cambria Math"/>
                    </w:rPr>
                    <m:t>-D/(1-</m:t>
                  </w:del>
                </m:r>
                <m:sSub>
                  <m:sSubPr>
                    <m:ctrlPr>
                      <w:del w:id="1342" w:author="Gibran Hemani" w:date="2020-05-25T21:04:00Z">
                        <w:rPr>
                          <w:rFonts w:ascii="Cambria Math" w:hAnsi="Cambria Math"/>
                        </w:rPr>
                      </w:del>
                    </m:ctrlPr>
                  </m:sSubPr>
                  <m:e>
                    <m:r>
                      <w:del w:id="1343" w:author="Gibran Hemani" w:date="2020-05-25T21:04:00Z">
                        <w:rPr>
                          <w:rFonts w:ascii="Cambria Math" w:hAnsi="Cambria Math"/>
                        </w:rPr>
                        <m:t>p</m:t>
                      </w:del>
                    </m:r>
                  </m:e>
                  <m:sub>
                    <m:r>
                      <w:del w:id="1344" w:author="Gibran Hemani" w:date="2020-05-25T21:04:00Z">
                        <w:rPr>
                          <w:rFonts w:ascii="Cambria Math" w:hAnsi="Cambria Math"/>
                        </w:rPr>
                        <m:t>2</m:t>
                      </w:del>
                    </m:r>
                  </m:sub>
                </m:sSub>
                <m:r>
                  <w:del w:id="1345" w:author="Gibran Hemani" w:date="2020-05-25T21:04:00Z">
                    <w:rPr>
                      <w:rFonts w:ascii="Cambria Math" w:hAnsi="Cambria Math"/>
                    </w:rPr>
                    <m:t>)</m:t>
                  </w:del>
                </m:r>
              </m:e>
            </m:mr>
          </m:m>
        </m:oMath>
      </m:oMathPara>
    </w:p>
    <w:p w14:paraId="0F5CDB38" w14:textId="4D560B59" w:rsidR="007B1008" w:rsidDel="00B10FA1" w:rsidRDefault="007B1008" w:rsidP="007B1008">
      <w:pPr>
        <w:pStyle w:val="FirstParagraph"/>
        <w:rPr>
          <w:del w:id="1346" w:author="Gibran Hemani" w:date="2020-05-25T21:04:00Z"/>
        </w:rPr>
      </w:pPr>
      <w:del w:id="1347" w:author="Gibran Hemani" w:date="2020-05-25T21:04:00Z">
        <w:r w:rsidDel="00B10FA1">
          <w:delText>Each of the terms has a binomial variance</w:delText>
        </w:r>
      </w:del>
    </w:p>
    <w:p w14:paraId="7852AF82" w14:textId="66201212" w:rsidR="007B1008" w:rsidDel="00B10FA1" w:rsidRDefault="007B1008" w:rsidP="007B1008">
      <w:pPr>
        <w:pStyle w:val="BodyText"/>
        <w:rPr>
          <w:del w:id="1348" w:author="Gibran Hemani" w:date="2020-05-25T21:04:00Z"/>
        </w:rPr>
      </w:pPr>
      <m:oMathPara>
        <m:oMathParaPr>
          <m:jc m:val="center"/>
        </m:oMathParaPr>
        <m:oMath>
          <m:r>
            <w:del w:id="1349" w:author="Gibran Hemani" w:date="2020-05-25T21:04:00Z">
              <w:rPr>
                <w:rFonts w:ascii="Cambria Math" w:hAnsi="Cambria Math"/>
              </w:rPr>
              <m:t>var(mean(</m:t>
            </w:del>
          </m:r>
          <m:sSub>
            <m:sSubPr>
              <m:ctrlPr>
                <w:del w:id="1350" w:author="Gibran Hemani" w:date="2020-05-25T21:04:00Z">
                  <w:rPr>
                    <w:rFonts w:ascii="Cambria Math" w:hAnsi="Cambria Math"/>
                  </w:rPr>
                </w:del>
              </m:ctrlPr>
            </m:sSubPr>
            <m:e>
              <m:r>
                <w:del w:id="1351" w:author="Gibran Hemani" w:date="2020-05-25T21:04:00Z">
                  <w:rPr>
                    <w:rFonts w:ascii="Cambria Math" w:hAnsi="Cambria Math"/>
                  </w:rPr>
                  <m:t>y</m:t>
                </w:del>
              </m:r>
            </m:e>
            <m:sub>
              <m:r>
                <w:del w:id="1352" w:author="Gibran Hemani" w:date="2020-05-25T21:04:00Z">
                  <w:rPr>
                    <w:rFonts w:ascii="Cambria Math" w:hAnsi="Cambria Math"/>
                  </w:rPr>
                  <m:t>1.ij</m:t>
                </w:del>
              </m:r>
            </m:sub>
          </m:sSub>
          <m:r>
            <w:del w:id="1353" w:author="Gibran Hemani" w:date="2020-05-25T21:04:00Z">
              <w:rPr>
                <w:rFonts w:ascii="Cambria Math" w:hAnsi="Cambria Math"/>
              </w:rPr>
              <m:t>))=E(</m:t>
            </w:del>
          </m:r>
          <m:sSub>
            <m:sSubPr>
              <m:ctrlPr>
                <w:del w:id="1354" w:author="Gibran Hemani" w:date="2020-05-25T21:04:00Z">
                  <w:rPr>
                    <w:rFonts w:ascii="Cambria Math" w:hAnsi="Cambria Math"/>
                  </w:rPr>
                </w:del>
              </m:ctrlPr>
            </m:sSubPr>
            <m:e>
              <m:r>
                <w:del w:id="1355" w:author="Gibran Hemani" w:date="2020-05-25T21:04:00Z">
                  <w:rPr>
                    <w:rFonts w:ascii="Cambria Math" w:hAnsi="Cambria Math"/>
                  </w:rPr>
                  <m:t>y</m:t>
                </w:del>
              </m:r>
            </m:e>
            <m:sub>
              <m:r>
                <w:del w:id="1356" w:author="Gibran Hemani" w:date="2020-05-25T21:04:00Z">
                  <w:rPr>
                    <w:rFonts w:ascii="Cambria Math" w:hAnsi="Cambria Math"/>
                  </w:rPr>
                  <m:t>1.ij</m:t>
                </w:del>
              </m:r>
            </m:sub>
          </m:sSub>
          <m:r>
            <w:del w:id="1357" w:author="Gibran Hemani" w:date="2020-05-25T21:04:00Z">
              <w:rPr>
                <w:rFonts w:ascii="Cambria Math" w:hAnsi="Cambria Math"/>
              </w:rPr>
              <m:t>)(1-E(y1.ij))/</m:t>
            </w:del>
          </m:r>
          <m:sSub>
            <m:sSubPr>
              <m:ctrlPr>
                <w:del w:id="1358" w:author="Gibran Hemani" w:date="2020-05-25T21:04:00Z">
                  <w:rPr>
                    <w:rFonts w:ascii="Cambria Math" w:hAnsi="Cambria Math"/>
                  </w:rPr>
                </w:del>
              </m:ctrlPr>
            </m:sSubPr>
            <m:e>
              <m:r>
                <w:del w:id="1359" w:author="Gibran Hemani" w:date="2020-05-25T21:04:00Z">
                  <w:rPr>
                    <w:rFonts w:ascii="Cambria Math" w:hAnsi="Cambria Math"/>
                  </w:rPr>
                  <m:t>n</m:t>
                </w:del>
              </m:r>
            </m:e>
            <m:sub>
              <m:r>
                <w:del w:id="1360" w:author="Gibran Hemani" w:date="2020-05-25T21:04:00Z">
                  <w:rPr>
                    <w:rFonts w:ascii="Cambria Math" w:hAnsi="Cambria Math"/>
                  </w:rPr>
                  <m:t>ij</m:t>
                </w:del>
              </m:r>
            </m:sub>
          </m:sSub>
        </m:oMath>
      </m:oMathPara>
    </w:p>
    <w:p w14:paraId="172408F6" w14:textId="0D70C5D4" w:rsidR="007B1008" w:rsidDel="00B10FA1" w:rsidRDefault="007B1008" w:rsidP="007B1008">
      <w:pPr>
        <w:pStyle w:val="FirstParagraph"/>
        <w:rPr>
          <w:del w:id="1361" w:author="Gibran Hemani" w:date="2020-05-25T21:04:00Z"/>
        </w:rPr>
      </w:pPr>
      <w:del w:id="1362" w:author="Gibran Hemani" w:date="2020-05-25T21:04:00Z">
        <w:r w:rsidDel="00B10FA1">
          <w:delText>and frequencies</w:delText>
        </w:r>
      </w:del>
    </w:p>
    <w:p w14:paraId="5C788D39" w14:textId="589E30BD" w:rsidR="007B1008" w:rsidDel="00B10FA1" w:rsidRDefault="00892793" w:rsidP="007B1008">
      <w:pPr>
        <w:pStyle w:val="BodyText"/>
        <w:rPr>
          <w:del w:id="1363" w:author="Gibran Hemani" w:date="2020-05-25T21:04:00Z"/>
        </w:rPr>
      </w:pPr>
      <m:oMathPara>
        <m:oMathParaPr>
          <m:jc m:val="center"/>
        </m:oMathParaPr>
        <m:oMath>
          <m:m>
            <m:mPr>
              <m:plcHide m:val="1"/>
              <m:mcs>
                <m:mc>
                  <m:mcPr>
                    <m:count m:val="1"/>
                    <m:mcJc m:val="right"/>
                  </m:mcPr>
                </m:mc>
                <m:mc>
                  <m:mcPr>
                    <m:count m:val="1"/>
                    <m:mcJc m:val="left"/>
                  </m:mcPr>
                </m:mc>
                <m:mc>
                  <m:mcPr>
                    <m:count m:val="1"/>
                    <m:mcJc m:val="right"/>
                  </m:mcPr>
                </m:mc>
              </m:mcs>
              <m:ctrlPr>
                <w:del w:id="1364" w:author="Gibran Hemani" w:date="2020-05-25T21:04:00Z">
                  <w:rPr>
                    <w:rFonts w:ascii="Cambria Math" w:hAnsi="Cambria Math"/>
                  </w:rPr>
                </w:del>
              </m:ctrlPr>
            </m:mPr>
            <m:mr>
              <m:e>
                <m:sSub>
                  <m:sSubPr>
                    <m:ctrlPr>
                      <w:del w:id="1365" w:author="Gibran Hemani" w:date="2020-05-25T21:04:00Z">
                        <w:rPr>
                          <w:rFonts w:ascii="Cambria Math" w:hAnsi="Cambria Math"/>
                        </w:rPr>
                      </w:del>
                    </m:ctrlPr>
                  </m:sSubPr>
                  <m:e>
                    <m:r>
                      <w:del w:id="1366" w:author="Gibran Hemani" w:date="2020-05-25T21:04:00Z">
                        <w:rPr>
                          <w:rFonts w:ascii="Cambria Math" w:hAnsi="Cambria Math"/>
                        </w:rPr>
                        <m:t>y</m:t>
                      </w:del>
                    </m:r>
                  </m:e>
                  <m:sub>
                    <m:r>
                      <w:del w:id="1367" w:author="Gibran Hemani" w:date="2020-05-25T21:04:00Z">
                        <w:rPr>
                          <w:rFonts w:ascii="Cambria Math" w:hAnsi="Cambria Math"/>
                        </w:rPr>
                        <m:t>2</m:t>
                      </w:del>
                    </m:r>
                  </m:sub>
                </m:sSub>
                <m:r>
                  <w:del w:id="1368" w:author="Gibran Hemani" w:date="2020-05-25T21:04:00Z">
                    <w:rPr>
                      <w:rFonts w:ascii="Cambria Math" w:hAnsi="Cambria Math"/>
                    </w:rPr>
                    <m:t> </m:t>
                  </w:del>
                </m:r>
              </m:e>
              <m:e>
                <m:sSub>
                  <m:sSubPr>
                    <m:ctrlPr>
                      <w:del w:id="1369" w:author="Gibran Hemani" w:date="2020-05-25T21:04:00Z">
                        <w:rPr>
                          <w:rFonts w:ascii="Cambria Math" w:hAnsi="Cambria Math"/>
                        </w:rPr>
                      </w:del>
                    </m:ctrlPr>
                  </m:sSubPr>
                  <m:e>
                    <m:r>
                      <w:del w:id="1370" w:author="Gibran Hemani" w:date="2020-05-25T21:04:00Z">
                        <w:rPr>
                          <w:rFonts w:ascii="Cambria Math" w:hAnsi="Cambria Math"/>
                        </w:rPr>
                        <m:t>y</m:t>
                      </w:del>
                    </m:r>
                  </m:e>
                  <m:sub>
                    <m:r>
                      <w:del w:id="1371" w:author="Gibran Hemani" w:date="2020-05-25T21:04:00Z">
                        <w:rPr>
                          <w:rFonts w:ascii="Cambria Math" w:hAnsi="Cambria Math"/>
                        </w:rPr>
                        <m:t>3</m:t>
                      </w:del>
                    </m:r>
                  </m:sub>
                </m:sSub>
              </m:e>
              <m:e>
                <m:sSub>
                  <m:sSubPr>
                    <m:ctrlPr>
                      <w:del w:id="1372" w:author="Gibran Hemani" w:date="2020-05-25T21:04:00Z">
                        <w:rPr>
                          <w:rFonts w:ascii="Cambria Math" w:hAnsi="Cambria Math"/>
                        </w:rPr>
                      </w:del>
                    </m:ctrlPr>
                  </m:sSubPr>
                  <m:e>
                    <m:r>
                      <w:del w:id="1373" w:author="Gibran Hemani" w:date="2020-05-25T21:04:00Z">
                        <w:rPr>
                          <w:rFonts w:ascii="Cambria Math" w:hAnsi="Cambria Math"/>
                        </w:rPr>
                        <m:t>n</m:t>
                      </w:del>
                    </m:r>
                  </m:e>
                  <m:sub>
                    <m:r>
                      <w:del w:id="1374" w:author="Gibran Hemani" w:date="2020-05-25T21:04:00Z">
                        <w:rPr>
                          <w:rFonts w:ascii="Cambria Math" w:hAnsi="Cambria Math"/>
                        </w:rPr>
                        <m:t>ij</m:t>
                      </w:del>
                    </m:r>
                  </m:sub>
                </m:sSub>
                <m:r>
                  <w:del w:id="1375" w:author="Gibran Hemani" w:date="2020-05-25T21:04:00Z">
                    <w:rPr>
                      <w:rFonts w:ascii="Cambria Math" w:hAnsi="Cambria Math"/>
                    </w:rPr>
                    <m:t>/n</m:t>
                  </w:del>
                </m:r>
              </m:e>
            </m:mr>
            <m:mr>
              <m:e>
                <m:r>
                  <w:del w:id="1376" w:author="Gibran Hemani" w:date="2020-05-25T21:04:00Z">
                    <w:rPr>
                      <w:rFonts w:ascii="Cambria Math" w:hAnsi="Cambria Math"/>
                    </w:rPr>
                    <m:t>0 </m:t>
                  </w:del>
                </m:r>
              </m:e>
              <m:e>
                <m:r>
                  <w:del w:id="1377" w:author="Gibran Hemani" w:date="2020-05-25T21:04:00Z">
                    <w:rPr>
                      <w:rFonts w:ascii="Cambria Math" w:hAnsi="Cambria Math"/>
                    </w:rPr>
                    <m:t>0</m:t>
                  </w:del>
                </m:r>
              </m:e>
              <m:e>
                <m:r>
                  <w:del w:id="1378" w:author="Gibran Hemani" w:date="2020-05-25T21:04:00Z">
                    <w:rPr>
                      <w:rFonts w:ascii="Cambria Math" w:hAnsi="Cambria Math"/>
                    </w:rPr>
                    <m:t>(1-</m:t>
                  </w:del>
                </m:r>
                <m:sSub>
                  <m:sSubPr>
                    <m:ctrlPr>
                      <w:del w:id="1379" w:author="Gibran Hemani" w:date="2020-05-25T21:04:00Z">
                        <w:rPr>
                          <w:rFonts w:ascii="Cambria Math" w:hAnsi="Cambria Math"/>
                        </w:rPr>
                      </w:del>
                    </m:ctrlPr>
                  </m:sSubPr>
                  <m:e>
                    <m:r>
                      <w:del w:id="1380" w:author="Gibran Hemani" w:date="2020-05-25T21:04:00Z">
                        <w:rPr>
                          <w:rFonts w:ascii="Cambria Math" w:hAnsi="Cambria Math"/>
                        </w:rPr>
                        <m:t>p</m:t>
                      </w:del>
                    </m:r>
                  </m:e>
                  <m:sub>
                    <m:r>
                      <w:del w:id="1381" w:author="Gibran Hemani" w:date="2020-05-25T21:04:00Z">
                        <w:rPr>
                          <w:rFonts w:ascii="Cambria Math" w:hAnsi="Cambria Math"/>
                        </w:rPr>
                        <m:t>2</m:t>
                      </w:del>
                    </m:r>
                  </m:sub>
                </m:sSub>
                <m:r>
                  <w:del w:id="1382" w:author="Gibran Hemani" w:date="2020-05-25T21:04:00Z">
                    <w:rPr>
                      <w:rFonts w:ascii="Cambria Math" w:hAnsi="Cambria Math"/>
                    </w:rPr>
                    <m:t>)(1-</m:t>
                  </w:del>
                </m:r>
                <m:sSub>
                  <m:sSubPr>
                    <m:ctrlPr>
                      <w:del w:id="1383" w:author="Gibran Hemani" w:date="2020-05-25T21:04:00Z">
                        <w:rPr>
                          <w:rFonts w:ascii="Cambria Math" w:hAnsi="Cambria Math"/>
                        </w:rPr>
                      </w:del>
                    </m:ctrlPr>
                  </m:sSubPr>
                  <m:e>
                    <m:r>
                      <w:del w:id="1384" w:author="Gibran Hemani" w:date="2020-05-25T21:04:00Z">
                        <w:rPr>
                          <w:rFonts w:ascii="Cambria Math" w:hAnsi="Cambria Math"/>
                        </w:rPr>
                        <m:t>p</m:t>
                      </w:del>
                    </m:r>
                  </m:e>
                  <m:sub>
                    <m:r>
                      <w:del w:id="1385" w:author="Gibran Hemani" w:date="2020-05-25T21:04:00Z">
                        <w:rPr>
                          <w:rFonts w:ascii="Cambria Math" w:hAnsi="Cambria Math"/>
                        </w:rPr>
                        <m:t>3</m:t>
                      </w:del>
                    </m:r>
                  </m:sub>
                </m:sSub>
                <m:r>
                  <w:del w:id="1386" w:author="Gibran Hemani" w:date="2020-05-25T21:04:00Z">
                    <w:rPr>
                      <w:rFonts w:ascii="Cambria Math" w:hAnsi="Cambria Math"/>
                    </w:rPr>
                    <m:t>)</m:t>
                  </w:del>
                </m:r>
              </m:e>
            </m:mr>
            <m:mr>
              <m:e>
                <m:r>
                  <w:del w:id="1387" w:author="Gibran Hemani" w:date="2020-05-25T21:04:00Z">
                    <w:rPr>
                      <w:rFonts w:ascii="Cambria Math" w:hAnsi="Cambria Math"/>
                    </w:rPr>
                    <m:t>0 </m:t>
                  </w:del>
                </m:r>
              </m:e>
              <m:e>
                <m:r>
                  <w:del w:id="1388" w:author="Gibran Hemani" w:date="2020-05-25T21:04:00Z">
                    <w:rPr>
                      <w:rFonts w:ascii="Cambria Math" w:hAnsi="Cambria Math"/>
                    </w:rPr>
                    <m:t>1</m:t>
                  </w:del>
                </m:r>
              </m:e>
              <m:e>
                <m:sSub>
                  <m:sSubPr>
                    <m:ctrlPr>
                      <w:del w:id="1389" w:author="Gibran Hemani" w:date="2020-05-25T21:04:00Z">
                        <w:rPr>
                          <w:rFonts w:ascii="Cambria Math" w:hAnsi="Cambria Math"/>
                        </w:rPr>
                      </w:del>
                    </m:ctrlPr>
                  </m:sSubPr>
                  <m:e>
                    <m:r>
                      <w:del w:id="1390" w:author="Gibran Hemani" w:date="2020-05-25T21:04:00Z">
                        <w:rPr>
                          <w:rFonts w:ascii="Cambria Math" w:hAnsi="Cambria Math"/>
                        </w:rPr>
                        <m:t>(1-p</m:t>
                      </w:del>
                    </m:r>
                  </m:e>
                  <m:sub>
                    <m:r>
                      <w:del w:id="1391" w:author="Gibran Hemani" w:date="2020-05-25T21:04:00Z">
                        <w:rPr>
                          <w:rFonts w:ascii="Cambria Math" w:hAnsi="Cambria Math"/>
                        </w:rPr>
                        <m:t>2</m:t>
                      </w:del>
                    </m:r>
                  </m:sub>
                </m:sSub>
                <m:r>
                  <w:del w:id="1392" w:author="Gibran Hemani" w:date="2020-05-25T21:04:00Z">
                    <w:rPr>
                      <w:rFonts w:ascii="Cambria Math" w:hAnsi="Cambria Math"/>
                    </w:rPr>
                    <m:t>)</m:t>
                  </w:del>
                </m:r>
                <m:sSub>
                  <m:sSubPr>
                    <m:ctrlPr>
                      <w:del w:id="1393" w:author="Gibran Hemani" w:date="2020-05-25T21:04:00Z">
                        <w:rPr>
                          <w:rFonts w:ascii="Cambria Math" w:hAnsi="Cambria Math"/>
                        </w:rPr>
                      </w:del>
                    </m:ctrlPr>
                  </m:sSubPr>
                  <m:e>
                    <m:r>
                      <w:del w:id="1394" w:author="Gibran Hemani" w:date="2020-05-25T21:04:00Z">
                        <w:rPr>
                          <w:rFonts w:ascii="Cambria Math" w:hAnsi="Cambria Math"/>
                        </w:rPr>
                        <m:t>p</m:t>
                      </w:del>
                    </m:r>
                  </m:e>
                  <m:sub>
                    <m:r>
                      <w:del w:id="1395" w:author="Gibran Hemani" w:date="2020-05-25T21:04:00Z">
                        <w:rPr>
                          <w:rFonts w:ascii="Cambria Math" w:hAnsi="Cambria Math"/>
                        </w:rPr>
                        <m:t>3</m:t>
                      </w:del>
                    </m:r>
                  </m:sub>
                </m:sSub>
              </m:e>
            </m:mr>
            <m:mr>
              <m:e>
                <m:r>
                  <w:del w:id="1396" w:author="Gibran Hemani" w:date="2020-05-25T21:04:00Z">
                    <w:rPr>
                      <w:rFonts w:ascii="Cambria Math" w:hAnsi="Cambria Math"/>
                    </w:rPr>
                    <m:t>1 </m:t>
                  </w:del>
                </m:r>
              </m:e>
              <m:e>
                <m:r>
                  <w:del w:id="1397" w:author="Gibran Hemani" w:date="2020-05-25T21:04:00Z">
                    <w:rPr>
                      <w:rFonts w:ascii="Cambria Math" w:hAnsi="Cambria Math"/>
                    </w:rPr>
                    <m:t>0</m:t>
                  </w:del>
                </m:r>
              </m:e>
              <m:e>
                <m:sSub>
                  <m:sSubPr>
                    <m:ctrlPr>
                      <w:del w:id="1398" w:author="Gibran Hemani" w:date="2020-05-25T21:04:00Z">
                        <w:rPr>
                          <w:rFonts w:ascii="Cambria Math" w:hAnsi="Cambria Math"/>
                        </w:rPr>
                      </w:del>
                    </m:ctrlPr>
                  </m:sSubPr>
                  <m:e>
                    <m:r>
                      <w:del w:id="1399" w:author="Gibran Hemani" w:date="2020-05-25T21:04:00Z">
                        <w:rPr>
                          <w:rFonts w:ascii="Cambria Math" w:hAnsi="Cambria Math"/>
                        </w:rPr>
                        <m:t>p</m:t>
                      </w:del>
                    </m:r>
                  </m:e>
                  <m:sub>
                    <m:r>
                      <w:del w:id="1400" w:author="Gibran Hemani" w:date="2020-05-25T21:04:00Z">
                        <w:rPr>
                          <w:rFonts w:ascii="Cambria Math" w:hAnsi="Cambria Math"/>
                        </w:rPr>
                        <m:t>2</m:t>
                      </w:del>
                    </m:r>
                  </m:sub>
                </m:sSub>
                <m:r>
                  <w:del w:id="1401" w:author="Gibran Hemani" w:date="2020-05-25T21:04:00Z">
                    <w:rPr>
                      <w:rFonts w:ascii="Cambria Math" w:hAnsi="Cambria Math"/>
                    </w:rPr>
                    <m:t>(1-</m:t>
                  </w:del>
                </m:r>
                <m:sSub>
                  <m:sSubPr>
                    <m:ctrlPr>
                      <w:del w:id="1402" w:author="Gibran Hemani" w:date="2020-05-25T21:04:00Z">
                        <w:rPr>
                          <w:rFonts w:ascii="Cambria Math" w:hAnsi="Cambria Math"/>
                        </w:rPr>
                      </w:del>
                    </m:ctrlPr>
                  </m:sSubPr>
                  <m:e>
                    <m:r>
                      <w:del w:id="1403" w:author="Gibran Hemani" w:date="2020-05-25T21:04:00Z">
                        <w:rPr>
                          <w:rFonts w:ascii="Cambria Math" w:hAnsi="Cambria Math"/>
                        </w:rPr>
                        <m:t>p</m:t>
                      </w:del>
                    </m:r>
                  </m:e>
                  <m:sub>
                    <m:r>
                      <w:del w:id="1404" w:author="Gibran Hemani" w:date="2020-05-25T21:04:00Z">
                        <w:rPr>
                          <w:rFonts w:ascii="Cambria Math" w:hAnsi="Cambria Math"/>
                        </w:rPr>
                        <m:t>3</m:t>
                      </w:del>
                    </m:r>
                  </m:sub>
                </m:sSub>
                <m:r>
                  <w:del w:id="1405" w:author="Gibran Hemani" w:date="2020-05-25T21:04:00Z">
                    <w:rPr>
                      <w:rFonts w:ascii="Cambria Math" w:hAnsi="Cambria Math"/>
                    </w:rPr>
                    <m:t>)</m:t>
                  </w:del>
                </m:r>
              </m:e>
            </m:mr>
            <m:mr>
              <m:e>
                <m:r>
                  <w:del w:id="1406" w:author="Gibran Hemani" w:date="2020-05-25T21:04:00Z">
                    <w:rPr>
                      <w:rFonts w:ascii="Cambria Math" w:hAnsi="Cambria Math"/>
                    </w:rPr>
                    <m:t>1 </m:t>
                  </w:del>
                </m:r>
              </m:e>
              <m:e>
                <m:r>
                  <w:del w:id="1407" w:author="Gibran Hemani" w:date="2020-05-25T21:04:00Z">
                    <w:rPr>
                      <w:rFonts w:ascii="Cambria Math" w:hAnsi="Cambria Math"/>
                    </w:rPr>
                    <m:t>1</m:t>
                  </w:del>
                </m:r>
              </m:e>
              <m:e>
                <m:sSub>
                  <m:sSubPr>
                    <m:ctrlPr>
                      <w:del w:id="1408" w:author="Gibran Hemani" w:date="2020-05-25T21:04:00Z">
                        <w:rPr>
                          <w:rFonts w:ascii="Cambria Math" w:hAnsi="Cambria Math"/>
                        </w:rPr>
                      </w:del>
                    </m:ctrlPr>
                  </m:sSubPr>
                  <m:e>
                    <m:r>
                      <w:del w:id="1409" w:author="Gibran Hemani" w:date="2020-05-25T21:04:00Z">
                        <w:rPr>
                          <w:rFonts w:ascii="Cambria Math" w:hAnsi="Cambria Math"/>
                        </w:rPr>
                        <m:t>p</m:t>
                      </w:del>
                    </m:r>
                  </m:e>
                  <m:sub>
                    <m:r>
                      <w:del w:id="1410" w:author="Gibran Hemani" w:date="2020-05-25T21:04:00Z">
                        <w:rPr>
                          <w:rFonts w:ascii="Cambria Math" w:hAnsi="Cambria Math"/>
                        </w:rPr>
                        <m:t>2</m:t>
                      </w:del>
                    </m:r>
                  </m:sub>
                </m:sSub>
                <m:sSub>
                  <m:sSubPr>
                    <m:ctrlPr>
                      <w:del w:id="1411" w:author="Gibran Hemani" w:date="2020-05-25T21:04:00Z">
                        <w:rPr>
                          <w:rFonts w:ascii="Cambria Math" w:hAnsi="Cambria Math"/>
                        </w:rPr>
                      </w:del>
                    </m:ctrlPr>
                  </m:sSubPr>
                  <m:e>
                    <m:r>
                      <w:del w:id="1412" w:author="Gibran Hemani" w:date="2020-05-25T21:04:00Z">
                        <w:rPr>
                          <w:rFonts w:ascii="Cambria Math" w:hAnsi="Cambria Math"/>
                        </w:rPr>
                        <m:t>p</m:t>
                      </w:del>
                    </m:r>
                  </m:e>
                  <m:sub>
                    <m:r>
                      <w:del w:id="1413" w:author="Gibran Hemani" w:date="2020-05-25T21:04:00Z">
                        <w:rPr>
                          <w:rFonts w:ascii="Cambria Math" w:hAnsi="Cambria Math"/>
                        </w:rPr>
                        <m:t>3</m:t>
                      </w:del>
                    </m:r>
                  </m:sub>
                </m:sSub>
              </m:e>
            </m:mr>
          </m:m>
        </m:oMath>
      </m:oMathPara>
    </w:p>
    <w:p w14:paraId="17CEA4F7" w14:textId="478ABAC5" w:rsidR="007B1008" w:rsidDel="00B10FA1" w:rsidRDefault="007B1008" w:rsidP="007B1008">
      <w:pPr>
        <w:pStyle w:val="FirstParagraph"/>
        <w:rPr>
          <w:del w:id="1414" w:author="Gibran Hemani" w:date="2020-05-25T21:04:00Z"/>
        </w:rPr>
      </w:pPr>
      <w:del w:id="1415" w:author="Gibran Hemani" w:date="2020-05-25T21:04:00Z">
        <w:r w:rsidDel="00B10FA1">
          <w:delText>Putting all the terms together gives the exact variance of the test statistic as</w:delText>
        </w:r>
      </w:del>
    </w:p>
    <w:p w14:paraId="6D9B68BA" w14:textId="1C179660" w:rsidR="007B1008" w:rsidDel="00B10FA1" w:rsidRDefault="00892793" w:rsidP="007B1008">
      <w:pPr>
        <w:pStyle w:val="BodyText"/>
        <w:rPr>
          <w:del w:id="1416" w:author="Gibran Hemani" w:date="2020-05-25T21:04:00Z"/>
        </w:rPr>
      </w:pPr>
      <m:oMathPara>
        <m:oMath>
          <m:m>
            <m:mPr>
              <m:plcHide m:val="1"/>
              <m:mcs>
                <m:mc>
                  <m:mcPr>
                    <m:count m:val="1"/>
                    <m:mcJc m:val="right"/>
                  </m:mcPr>
                </m:mc>
              </m:mcs>
              <m:ctrlPr>
                <w:del w:id="1417" w:author="Gibran Hemani" w:date="2020-05-25T21:04:00Z">
                  <w:rPr>
                    <w:rFonts w:ascii="Cambria Math" w:hAnsi="Cambria Math"/>
                  </w:rPr>
                </w:del>
              </m:ctrlPr>
            </m:mPr>
            <m:mr>
              <m:e>
                <m:r>
                  <w:del w:id="1418" w:author="Gibran Hemani" w:date="2020-05-25T21:04:00Z">
                    <w:rPr>
                      <w:rFonts w:ascii="Cambria Math" w:hAnsi="Cambria Math"/>
                    </w:rPr>
                    <m:t>var(δ)=</m:t>
                  </w:del>
                </m:r>
                <m:f>
                  <m:fPr>
                    <m:ctrlPr>
                      <w:del w:id="1419" w:author="Gibran Hemani" w:date="2020-05-25T21:04:00Z">
                        <w:rPr>
                          <w:rFonts w:ascii="Cambria Math" w:hAnsi="Cambria Math"/>
                        </w:rPr>
                      </w:del>
                    </m:ctrlPr>
                  </m:fPr>
                  <m:num>
                    <m:sSub>
                      <m:sSubPr>
                        <m:ctrlPr>
                          <w:del w:id="1420" w:author="Gibran Hemani" w:date="2020-05-25T21:04:00Z">
                            <w:rPr>
                              <w:rFonts w:ascii="Cambria Math" w:hAnsi="Cambria Math"/>
                            </w:rPr>
                          </w:del>
                        </m:ctrlPr>
                      </m:sSubPr>
                      <m:e>
                        <m:r>
                          <w:del w:id="1421" w:author="Gibran Hemani" w:date="2020-05-25T21:04:00Z">
                            <w:rPr>
                              <w:rFonts w:ascii="Cambria Math" w:hAnsi="Cambria Math"/>
                            </w:rPr>
                            <m:t>p</m:t>
                          </w:del>
                        </m:r>
                      </m:e>
                      <m:sub>
                        <m:r>
                          <w:del w:id="1422" w:author="Gibran Hemani" w:date="2020-05-25T21:04:00Z">
                            <w:rPr>
                              <w:rFonts w:ascii="Cambria Math" w:hAnsi="Cambria Math"/>
                            </w:rPr>
                            <m:t>1</m:t>
                          </w:del>
                        </m:r>
                      </m:sub>
                    </m:sSub>
                    <m:r>
                      <w:del w:id="1423" w:author="Gibran Hemani" w:date="2020-05-25T21:04:00Z">
                        <w:rPr>
                          <w:rFonts w:ascii="Cambria Math" w:hAnsi="Cambria Math"/>
                        </w:rPr>
                        <m:t>(1-</m:t>
                      </w:del>
                    </m:r>
                    <m:sSub>
                      <m:sSubPr>
                        <m:ctrlPr>
                          <w:del w:id="1424" w:author="Gibran Hemani" w:date="2020-05-25T21:04:00Z">
                            <w:rPr>
                              <w:rFonts w:ascii="Cambria Math" w:hAnsi="Cambria Math"/>
                            </w:rPr>
                          </w:del>
                        </m:ctrlPr>
                      </m:sSubPr>
                      <m:e>
                        <m:r>
                          <w:del w:id="1425" w:author="Gibran Hemani" w:date="2020-05-25T21:04:00Z">
                            <w:rPr>
                              <w:rFonts w:ascii="Cambria Math" w:hAnsi="Cambria Math"/>
                            </w:rPr>
                            <m:t>p</m:t>
                          </w:del>
                        </m:r>
                      </m:e>
                      <m:sub>
                        <m:r>
                          <w:del w:id="1426" w:author="Gibran Hemani" w:date="2020-05-25T21:04:00Z">
                            <w:rPr>
                              <w:rFonts w:ascii="Cambria Math" w:hAnsi="Cambria Math"/>
                            </w:rPr>
                            <m:t>1</m:t>
                          </w:del>
                        </m:r>
                      </m:sub>
                    </m:sSub>
                    <m:r>
                      <w:del w:id="1427" w:author="Gibran Hemani" w:date="2020-05-25T21:04:00Z">
                        <w:rPr>
                          <w:rFonts w:ascii="Cambria Math" w:hAnsi="Cambria Math"/>
                        </w:rPr>
                        <m:t>)+</m:t>
                      </w:del>
                    </m:r>
                    <m:f>
                      <m:fPr>
                        <m:ctrlPr>
                          <w:del w:id="1428" w:author="Gibran Hemani" w:date="2020-05-25T21:04:00Z">
                            <w:rPr>
                              <w:rFonts w:ascii="Cambria Math" w:hAnsi="Cambria Math"/>
                            </w:rPr>
                          </w:del>
                        </m:ctrlPr>
                      </m:fPr>
                      <m:num>
                        <m:r>
                          <w:del w:id="1429" w:author="Gibran Hemani" w:date="2020-05-25T21:04:00Z">
                            <w:rPr>
                              <w:rFonts w:ascii="Cambria Math" w:hAnsi="Cambria Math"/>
                            </w:rPr>
                            <m:t>D(1-2</m:t>
                          </w:del>
                        </m:r>
                        <m:sSub>
                          <m:sSubPr>
                            <m:ctrlPr>
                              <w:del w:id="1430" w:author="Gibran Hemani" w:date="2020-05-25T21:04:00Z">
                                <w:rPr>
                                  <w:rFonts w:ascii="Cambria Math" w:hAnsi="Cambria Math"/>
                                </w:rPr>
                              </w:del>
                            </m:ctrlPr>
                          </m:sSubPr>
                          <m:e>
                            <m:r>
                              <w:del w:id="1431" w:author="Gibran Hemani" w:date="2020-05-25T21:04:00Z">
                                <w:rPr>
                                  <w:rFonts w:ascii="Cambria Math" w:hAnsi="Cambria Math"/>
                                </w:rPr>
                                <m:t>p</m:t>
                              </w:del>
                            </m:r>
                          </m:e>
                          <m:sub>
                            <m:r>
                              <w:del w:id="1432" w:author="Gibran Hemani" w:date="2020-05-25T21:04:00Z">
                                <w:rPr>
                                  <w:rFonts w:ascii="Cambria Math" w:hAnsi="Cambria Math"/>
                                </w:rPr>
                                <m:t>1</m:t>
                              </w:del>
                            </m:r>
                          </m:sub>
                        </m:sSub>
                        <m:r>
                          <w:del w:id="1433" w:author="Gibran Hemani" w:date="2020-05-25T21:04:00Z">
                            <w:rPr>
                              <w:rFonts w:ascii="Cambria Math" w:hAnsi="Cambria Math"/>
                            </w:rPr>
                            <m:t>)(1-2</m:t>
                          </w:del>
                        </m:r>
                        <m:sSub>
                          <m:sSubPr>
                            <m:ctrlPr>
                              <w:del w:id="1434" w:author="Gibran Hemani" w:date="2020-05-25T21:04:00Z">
                                <w:rPr>
                                  <w:rFonts w:ascii="Cambria Math" w:hAnsi="Cambria Math"/>
                                </w:rPr>
                              </w:del>
                            </m:ctrlPr>
                          </m:sSubPr>
                          <m:e>
                            <m:r>
                              <w:del w:id="1435" w:author="Gibran Hemani" w:date="2020-05-25T21:04:00Z">
                                <w:rPr>
                                  <w:rFonts w:ascii="Cambria Math" w:hAnsi="Cambria Math"/>
                                </w:rPr>
                                <m:t>p</m:t>
                              </w:del>
                            </m:r>
                          </m:e>
                          <m:sub>
                            <m:r>
                              <w:del w:id="1436" w:author="Gibran Hemani" w:date="2020-05-25T21:04:00Z">
                                <w:rPr>
                                  <w:rFonts w:ascii="Cambria Math" w:hAnsi="Cambria Math"/>
                                </w:rPr>
                                <m:t>2</m:t>
                              </w:del>
                            </m:r>
                          </m:sub>
                        </m:sSub>
                        <m:r>
                          <w:del w:id="1437" w:author="Gibran Hemani" w:date="2020-05-25T21:04:00Z">
                            <w:rPr>
                              <w:rFonts w:ascii="Cambria Math" w:hAnsi="Cambria Math"/>
                            </w:rPr>
                            <m:t>)</m:t>
                          </w:del>
                        </m:r>
                      </m:num>
                      <m:den>
                        <m:sSub>
                          <m:sSubPr>
                            <m:ctrlPr>
                              <w:del w:id="1438" w:author="Gibran Hemani" w:date="2020-05-25T21:04:00Z">
                                <w:rPr>
                                  <w:rFonts w:ascii="Cambria Math" w:hAnsi="Cambria Math"/>
                                  <w:i/>
                                </w:rPr>
                              </w:del>
                            </m:ctrlPr>
                          </m:sSubPr>
                          <m:e>
                            <m:r>
                              <w:del w:id="1439" w:author="Gibran Hemani" w:date="2020-05-25T21:04:00Z">
                                <w:rPr>
                                  <w:rFonts w:ascii="Cambria Math" w:hAnsi="Cambria Math"/>
                                </w:rPr>
                                <m:t>p</m:t>
                              </w:del>
                            </m:r>
                          </m:e>
                          <m:sub>
                            <m:r>
                              <w:del w:id="1440" w:author="Gibran Hemani" w:date="2020-05-25T21:04:00Z">
                                <w:rPr>
                                  <w:rFonts w:ascii="Cambria Math" w:hAnsi="Cambria Math"/>
                                </w:rPr>
                                <m:t>2</m:t>
                              </w:del>
                            </m:r>
                          </m:sub>
                        </m:sSub>
                        <m:r>
                          <w:del w:id="1441" w:author="Gibran Hemani" w:date="2020-05-25T21:04:00Z">
                            <w:rPr>
                              <w:rFonts w:ascii="Cambria Math" w:hAnsi="Cambria Math"/>
                            </w:rPr>
                            <m:t>(1-</m:t>
                          </w:del>
                        </m:r>
                        <m:sSub>
                          <m:sSubPr>
                            <m:ctrlPr>
                              <w:del w:id="1442" w:author="Gibran Hemani" w:date="2020-05-25T21:04:00Z">
                                <w:rPr>
                                  <w:rFonts w:ascii="Cambria Math" w:hAnsi="Cambria Math"/>
                                  <w:i/>
                                </w:rPr>
                              </w:del>
                            </m:ctrlPr>
                          </m:sSubPr>
                          <m:e>
                            <m:r>
                              <w:del w:id="1443" w:author="Gibran Hemani" w:date="2020-05-25T21:04:00Z">
                                <w:rPr>
                                  <w:rFonts w:ascii="Cambria Math" w:hAnsi="Cambria Math"/>
                                </w:rPr>
                                <m:t>p</m:t>
                              </w:del>
                            </m:r>
                          </m:e>
                          <m:sub>
                            <m:r>
                              <w:del w:id="1444" w:author="Gibran Hemani" w:date="2020-05-25T21:04:00Z">
                                <w:rPr>
                                  <w:rFonts w:ascii="Cambria Math" w:hAnsi="Cambria Math"/>
                                </w:rPr>
                                <m:t>2</m:t>
                              </w:del>
                            </m:r>
                          </m:sub>
                        </m:sSub>
                        <m:r>
                          <w:del w:id="1445" w:author="Gibran Hemani" w:date="2020-05-25T21:04:00Z">
                            <w:rPr>
                              <w:rFonts w:ascii="Cambria Math" w:hAnsi="Cambria Math"/>
                            </w:rPr>
                            <m:t>)</m:t>
                          </w:del>
                        </m:r>
                      </m:den>
                    </m:f>
                    <m:r>
                      <w:del w:id="1446" w:author="Gibran Hemani" w:date="2020-05-25T21:04:00Z">
                        <w:rPr>
                          <w:rFonts w:ascii="Cambria Math" w:hAnsi="Cambria Math"/>
                        </w:rPr>
                        <m:t>-</m:t>
                      </w:del>
                    </m:r>
                    <m:f>
                      <m:fPr>
                        <m:ctrlPr>
                          <w:del w:id="1447" w:author="Gibran Hemani" w:date="2020-05-25T21:04:00Z">
                            <w:rPr>
                              <w:rFonts w:ascii="Cambria Math" w:hAnsi="Cambria Math"/>
                            </w:rPr>
                          </w:del>
                        </m:ctrlPr>
                      </m:fPr>
                      <m:num>
                        <m:sSup>
                          <m:sSupPr>
                            <m:ctrlPr>
                              <w:del w:id="1448" w:author="Gibran Hemani" w:date="2020-05-25T21:04:00Z">
                                <w:rPr>
                                  <w:rFonts w:ascii="Cambria Math" w:hAnsi="Cambria Math"/>
                                </w:rPr>
                              </w:del>
                            </m:ctrlPr>
                          </m:sSupPr>
                          <m:e>
                            <m:r>
                              <w:del w:id="1449" w:author="Gibran Hemani" w:date="2020-05-25T21:04:00Z">
                                <w:rPr>
                                  <w:rFonts w:ascii="Cambria Math" w:hAnsi="Cambria Math"/>
                                </w:rPr>
                                <m:t>D</m:t>
                              </w:del>
                            </m:r>
                          </m:e>
                          <m:sup>
                            <m:r>
                              <w:del w:id="1450" w:author="Gibran Hemani" w:date="2020-05-25T21:04:00Z">
                                <w:rPr>
                                  <w:rFonts w:ascii="Cambria Math" w:hAnsi="Cambria Math"/>
                                </w:rPr>
                                <m:t>2</m:t>
                              </w:del>
                            </m:r>
                          </m:sup>
                        </m:sSup>
                        <m:r>
                          <w:del w:id="1451" w:author="Gibran Hemani" w:date="2020-05-25T21:04:00Z">
                            <w:rPr>
                              <w:rFonts w:ascii="Cambria Math" w:hAnsi="Cambria Math"/>
                            </w:rPr>
                            <m:t>(1-3</m:t>
                          </w:del>
                        </m:r>
                        <m:sSub>
                          <m:sSubPr>
                            <m:ctrlPr>
                              <w:del w:id="1452" w:author="Gibran Hemani" w:date="2020-05-25T21:04:00Z">
                                <w:rPr>
                                  <w:rFonts w:ascii="Cambria Math" w:hAnsi="Cambria Math"/>
                                </w:rPr>
                              </w:del>
                            </m:ctrlPr>
                          </m:sSubPr>
                          <m:e>
                            <m:r>
                              <w:del w:id="1453" w:author="Gibran Hemani" w:date="2020-05-25T21:04:00Z">
                                <w:rPr>
                                  <w:rFonts w:ascii="Cambria Math" w:hAnsi="Cambria Math"/>
                                </w:rPr>
                                <m:t>p</m:t>
                              </w:del>
                            </m:r>
                          </m:e>
                          <m:sub>
                            <m:r>
                              <w:del w:id="1454" w:author="Gibran Hemani" w:date="2020-05-25T21:04:00Z">
                                <w:rPr>
                                  <w:rFonts w:ascii="Cambria Math" w:hAnsi="Cambria Math"/>
                                </w:rPr>
                                <m:t>2</m:t>
                              </w:del>
                            </m:r>
                          </m:sub>
                        </m:sSub>
                        <m:r>
                          <w:del w:id="1455" w:author="Gibran Hemani" w:date="2020-05-25T21:04:00Z">
                            <w:rPr>
                              <w:rFonts w:ascii="Cambria Math" w:hAnsi="Cambria Math"/>
                            </w:rPr>
                            <m:t>(1-</m:t>
                          </w:del>
                        </m:r>
                        <m:sSub>
                          <m:sSubPr>
                            <m:ctrlPr>
                              <w:del w:id="1456" w:author="Gibran Hemani" w:date="2020-05-25T21:04:00Z">
                                <w:rPr>
                                  <w:rFonts w:ascii="Cambria Math" w:hAnsi="Cambria Math"/>
                                </w:rPr>
                              </w:del>
                            </m:ctrlPr>
                          </m:sSubPr>
                          <m:e>
                            <m:r>
                              <w:del w:id="1457" w:author="Gibran Hemani" w:date="2020-05-25T21:04:00Z">
                                <w:rPr>
                                  <w:rFonts w:ascii="Cambria Math" w:hAnsi="Cambria Math"/>
                                </w:rPr>
                                <m:t>p</m:t>
                              </w:del>
                            </m:r>
                          </m:e>
                          <m:sub>
                            <m:r>
                              <w:del w:id="1458" w:author="Gibran Hemani" w:date="2020-05-25T21:04:00Z">
                                <w:rPr>
                                  <w:rFonts w:ascii="Cambria Math" w:hAnsi="Cambria Math"/>
                                </w:rPr>
                                <m:t>2</m:t>
                              </w:del>
                            </m:r>
                          </m:sub>
                        </m:sSub>
                        <m:r>
                          <w:del w:id="1459" w:author="Gibran Hemani" w:date="2020-05-25T21:04:00Z">
                            <w:rPr>
                              <w:rFonts w:ascii="Cambria Math" w:hAnsi="Cambria Math"/>
                            </w:rPr>
                            <m:t>))</m:t>
                          </w:del>
                        </m:r>
                      </m:num>
                      <m:den>
                        <m:sSubSup>
                          <m:sSubSupPr>
                            <m:ctrlPr>
                              <w:del w:id="1460" w:author="Gibran Hemani" w:date="2020-05-25T21:04:00Z">
                                <w:rPr>
                                  <w:rFonts w:ascii="Cambria Math" w:hAnsi="Cambria Math"/>
                                </w:rPr>
                              </w:del>
                            </m:ctrlPr>
                          </m:sSubSupPr>
                          <m:e>
                            <m:r>
                              <w:del w:id="1461" w:author="Gibran Hemani" w:date="2020-05-25T21:04:00Z">
                                <w:rPr>
                                  <w:rFonts w:ascii="Cambria Math" w:hAnsi="Cambria Math"/>
                                </w:rPr>
                                <m:t>p</m:t>
                              </w:del>
                            </m:r>
                          </m:e>
                          <m:sub>
                            <m:r>
                              <w:del w:id="1462" w:author="Gibran Hemani" w:date="2020-05-25T21:04:00Z">
                                <w:rPr>
                                  <w:rFonts w:ascii="Cambria Math" w:hAnsi="Cambria Math"/>
                                </w:rPr>
                                <m:t>2</m:t>
                              </w:del>
                            </m:r>
                          </m:sub>
                          <m:sup>
                            <m:r>
                              <w:del w:id="1463" w:author="Gibran Hemani" w:date="2020-05-25T21:04:00Z">
                                <w:rPr>
                                  <w:rFonts w:ascii="Cambria Math" w:hAnsi="Cambria Math"/>
                                </w:rPr>
                                <m:t>2</m:t>
                              </w:del>
                            </m:r>
                          </m:sup>
                        </m:sSubSup>
                        <m:r>
                          <w:del w:id="1464" w:author="Gibran Hemani" w:date="2020-05-25T21:04:00Z">
                            <w:rPr>
                              <w:rFonts w:ascii="Cambria Math" w:hAnsi="Cambria Math"/>
                            </w:rPr>
                            <m:t>(1-</m:t>
                          </w:del>
                        </m:r>
                        <m:sSub>
                          <m:sSubPr>
                            <m:ctrlPr>
                              <w:del w:id="1465" w:author="Gibran Hemani" w:date="2020-05-25T21:04:00Z">
                                <w:rPr>
                                  <w:rFonts w:ascii="Cambria Math" w:hAnsi="Cambria Math"/>
                                </w:rPr>
                              </w:del>
                            </m:ctrlPr>
                          </m:sSubPr>
                          <m:e>
                            <m:r>
                              <w:del w:id="1466" w:author="Gibran Hemani" w:date="2020-05-25T21:04:00Z">
                                <w:rPr>
                                  <w:rFonts w:ascii="Cambria Math" w:hAnsi="Cambria Math"/>
                                </w:rPr>
                                <m:t>p</m:t>
                              </w:del>
                            </m:r>
                          </m:e>
                          <m:sub>
                            <m:r>
                              <w:del w:id="1467" w:author="Gibran Hemani" w:date="2020-05-25T21:04:00Z">
                                <w:rPr>
                                  <w:rFonts w:ascii="Cambria Math" w:hAnsi="Cambria Math"/>
                                </w:rPr>
                                <m:t>2</m:t>
                              </w:del>
                            </m:r>
                          </m:sub>
                        </m:sSub>
                        <m:r>
                          <w:del w:id="1468" w:author="Gibran Hemani" w:date="2020-05-25T21:04:00Z">
                            <w:rPr>
                              <w:rFonts w:ascii="Cambria Math" w:hAnsi="Cambria Math"/>
                            </w:rPr>
                            <m:t>)</m:t>
                          </w:del>
                        </m:r>
                        <m:sSup>
                          <m:sSupPr>
                            <m:ctrlPr>
                              <w:del w:id="1469" w:author="Gibran Hemani" w:date="2020-05-25T21:04:00Z">
                                <w:rPr>
                                  <w:rFonts w:ascii="Cambria Math" w:hAnsi="Cambria Math"/>
                                </w:rPr>
                              </w:del>
                            </m:ctrlPr>
                          </m:sSupPr>
                          <m:e>
                            <m:r>
                              <w:del w:id="1470" w:author="Gibran Hemani" w:date="2020-05-25T21:04:00Z">
                                <w:rPr>
                                  <w:rFonts w:ascii="Cambria Math" w:hAnsi="Cambria Math"/>
                                </w:rPr>
                                <m:t>)</m:t>
                              </w:del>
                            </m:r>
                          </m:e>
                          <m:sup>
                            <m:r>
                              <w:del w:id="1471" w:author="Gibran Hemani" w:date="2020-05-25T21:04:00Z">
                                <w:rPr>
                                  <w:rFonts w:ascii="Cambria Math" w:hAnsi="Cambria Math"/>
                                </w:rPr>
                                <m:t>2</m:t>
                              </w:del>
                            </m:r>
                          </m:sup>
                        </m:sSup>
                      </m:den>
                    </m:f>
                  </m:num>
                  <m:den>
                    <m:r>
                      <w:del w:id="1472" w:author="Gibran Hemani" w:date="2020-05-25T21:04:00Z">
                        <w:rPr>
                          <w:rFonts w:ascii="Cambria Math" w:hAnsi="Cambria Math"/>
                        </w:rPr>
                        <m:t>c</m:t>
                      </w:del>
                    </m:r>
                  </m:den>
                </m:f>
              </m:e>
            </m:mr>
          </m:m>
        </m:oMath>
      </m:oMathPara>
    </w:p>
    <w:p w14:paraId="7E0D8EF8" w14:textId="38AC7120" w:rsidR="007B1008" w:rsidRPr="006C6F69" w:rsidDel="00B10FA1" w:rsidRDefault="007B1008" w:rsidP="007B1008">
      <w:pPr>
        <w:pStyle w:val="FirstParagraph"/>
        <w:rPr>
          <w:del w:id="1473" w:author="Gibran Hemani" w:date="2020-05-25T21:04:00Z"/>
          <w:lang w:val="en-GB"/>
        </w:rPr>
      </w:pPr>
      <w:del w:id="1474" w:author="Gibran Hemani" w:date="2020-05-25T21:04:00Z">
        <w:r w:rsidDel="00B10FA1">
          <w:delText xml:space="preserve">where </w:delText>
        </w:r>
      </w:del>
      <m:oMath>
        <m:r>
          <w:del w:id="1475" w:author="Gibran Hemani" w:date="2020-05-25T21:04:00Z">
            <w:rPr>
              <w:rFonts w:ascii="Cambria Math" w:hAnsi="Cambria Math"/>
            </w:rPr>
            <m:t>c=n</m:t>
          </w:del>
        </m:r>
        <m:sSub>
          <m:sSubPr>
            <m:ctrlPr>
              <w:del w:id="1476" w:author="Gibran Hemani" w:date="2020-05-25T21:04:00Z">
                <w:rPr>
                  <w:rFonts w:ascii="Cambria Math" w:hAnsi="Cambria Math"/>
                </w:rPr>
              </w:del>
            </m:ctrlPr>
          </m:sSubPr>
          <m:e>
            <m:r>
              <w:del w:id="1477" w:author="Gibran Hemani" w:date="2020-05-25T21:04:00Z">
                <w:rPr>
                  <w:rFonts w:ascii="Cambria Math" w:hAnsi="Cambria Math"/>
                </w:rPr>
                <m:t>p</m:t>
              </w:del>
            </m:r>
          </m:e>
          <m:sub>
            <m:r>
              <w:del w:id="1478" w:author="Gibran Hemani" w:date="2020-05-25T21:04:00Z">
                <w:rPr>
                  <w:rFonts w:ascii="Cambria Math" w:hAnsi="Cambria Math"/>
                </w:rPr>
                <m:t>2</m:t>
              </w:del>
            </m:r>
          </m:sub>
        </m:sSub>
        <m:r>
          <w:del w:id="1479" w:author="Gibran Hemani" w:date="2020-05-25T21:04:00Z">
            <w:rPr>
              <w:rFonts w:ascii="Cambria Math" w:hAnsi="Cambria Math"/>
            </w:rPr>
            <m:t>(1-</m:t>
          </w:del>
        </m:r>
        <m:sSub>
          <m:sSubPr>
            <m:ctrlPr>
              <w:del w:id="1480" w:author="Gibran Hemani" w:date="2020-05-25T21:04:00Z">
                <w:rPr>
                  <w:rFonts w:ascii="Cambria Math" w:hAnsi="Cambria Math"/>
                </w:rPr>
              </w:del>
            </m:ctrlPr>
          </m:sSubPr>
          <m:e>
            <m:r>
              <w:del w:id="1481" w:author="Gibran Hemani" w:date="2020-05-25T21:04:00Z">
                <w:rPr>
                  <w:rFonts w:ascii="Cambria Math" w:hAnsi="Cambria Math"/>
                </w:rPr>
                <m:t>p</m:t>
              </w:del>
            </m:r>
          </m:e>
          <m:sub>
            <m:r>
              <w:del w:id="1482" w:author="Gibran Hemani" w:date="2020-05-25T21:04:00Z">
                <w:rPr>
                  <w:rFonts w:ascii="Cambria Math" w:hAnsi="Cambria Math"/>
                </w:rPr>
                <m:t>2</m:t>
              </w:del>
            </m:r>
          </m:sub>
        </m:sSub>
        <m:r>
          <w:del w:id="1483" w:author="Gibran Hemani" w:date="2020-05-25T21:04:00Z">
            <w:rPr>
              <w:rFonts w:ascii="Cambria Math" w:hAnsi="Cambria Math"/>
            </w:rPr>
            <m:t>)</m:t>
          </w:del>
        </m:r>
        <m:sSub>
          <m:sSubPr>
            <m:ctrlPr>
              <w:del w:id="1484" w:author="Gibran Hemani" w:date="2020-05-25T21:04:00Z">
                <w:rPr>
                  <w:rFonts w:ascii="Cambria Math" w:hAnsi="Cambria Math"/>
                </w:rPr>
              </w:del>
            </m:ctrlPr>
          </m:sSubPr>
          <m:e>
            <m:r>
              <w:del w:id="1485" w:author="Gibran Hemani" w:date="2020-05-25T21:04:00Z">
                <w:rPr>
                  <w:rFonts w:ascii="Cambria Math" w:hAnsi="Cambria Math"/>
                </w:rPr>
                <m:t>p</m:t>
              </w:del>
            </m:r>
          </m:e>
          <m:sub>
            <m:r>
              <w:del w:id="1486" w:author="Gibran Hemani" w:date="2020-05-25T21:04:00Z">
                <w:rPr>
                  <w:rFonts w:ascii="Cambria Math" w:hAnsi="Cambria Math"/>
                </w:rPr>
                <m:t>3</m:t>
              </w:del>
            </m:r>
          </m:sub>
        </m:sSub>
        <m:r>
          <w:del w:id="1487" w:author="Gibran Hemani" w:date="2020-05-25T21:04:00Z">
            <w:rPr>
              <w:rFonts w:ascii="Cambria Math" w:hAnsi="Cambria Math"/>
            </w:rPr>
            <m:t>(1-</m:t>
          </w:del>
        </m:r>
        <m:sSub>
          <m:sSubPr>
            <m:ctrlPr>
              <w:del w:id="1488" w:author="Gibran Hemani" w:date="2020-05-25T21:04:00Z">
                <w:rPr>
                  <w:rFonts w:ascii="Cambria Math" w:hAnsi="Cambria Math"/>
                </w:rPr>
              </w:del>
            </m:ctrlPr>
          </m:sSubPr>
          <m:e>
            <m:r>
              <w:del w:id="1489" w:author="Gibran Hemani" w:date="2020-05-25T21:04:00Z">
                <w:rPr>
                  <w:rFonts w:ascii="Cambria Math" w:hAnsi="Cambria Math"/>
                </w:rPr>
                <m:t>p</m:t>
              </w:del>
            </m:r>
          </m:e>
          <m:sub>
            <m:r>
              <w:del w:id="1490" w:author="Gibran Hemani" w:date="2020-05-25T21:04:00Z">
                <w:rPr>
                  <w:rFonts w:ascii="Cambria Math" w:hAnsi="Cambria Math"/>
                </w:rPr>
                <m:t>3</m:t>
              </w:del>
            </m:r>
          </m:sub>
        </m:sSub>
        <m:r>
          <w:del w:id="1491" w:author="Gibran Hemani" w:date="2020-05-25T21:04:00Z">
            <w:rPr>
              <w:rFonts w:ascii="Cambria Math" w:hAnsi="Cambria Math"/>
            </w:rPr>
            <m:t>)</m:t>
          </w:del>
        </m:r>
      </m:oMath>
      <w:del w:id="1492" w:author="Gibran Hemani" w:date="2020-05-25T21:04:00Z">
        <w:r w:rsidDel="00B10FA1">
          <w:delText xml:space="preserve">. </w:delText>
        </w:r>
        <w:r w:rsidRPr="009A2396" w:rsidDel="00B10FA1">
          <w:rPr>
            <w:lang w:val="en-GB"/>
          </w:rPr>
          <w:delText xml:space="preserve">In the linear model, the error variance is assumed to be the same in each cell of the 2x2 table and a pooled estimate is used. </w:delText>
        </w:r>
        <w:r w:rsidDel="00B10FA1">
          <w:delText>As a result</w:delText>
        </w:r>
      </w:del>
    </w:p>
    <w:p w14:paraId="6932B368" w14:textId="617AF6D9" w:rsidR="007B1008" w:rsidDel="00B10FA1" w:rsidRDefault="00892793" w:rsidP="007B1008">
      <w:pPr>
        <w:pStyle w:val="BodyText"/>
        <w:rPr>
          <w:del w:id="1493" w:author="Gibran Hemani" w:date="2020-05-25T21:04:00Z"/>
        </w:rPr>
      </w:pPr>
      <m:oMathPara>
        <m:oMathParaPr>
          <m:jc m:val="center"/>
        </m:oMathParaPr>
        <m:oMath>
          <m:m>
            <m:mPr>
              <m:plcHide m:val="1"/>
              <m:mcs>
                <m:mc>
                  <m:mcPr>
                    <m:count m:val="1"/>
                    <m:mcJc m:val="right"/>
                  </m:mcPr>
                </m:mc>
              </m:mcs>
              <m:ctrlPr>
                <w:del w:id="1494" w:author="Gibran Hemani" w:date="2020-05-25T21:04:00Z">
                  <w:rPr>
                    <w:rFonts w:ascii="Cambria Math" w:hAnsi="Cambria Math"/>
                  </w:rPr>
                </w:del>
              </m:ctrlPr>
            </m:mPr>
            <m:mr>
              <m:e>
                <m:r>
                  <w:del w:id="1495" w:author="Gibran Hemani" w:date="2020-05-25T21:04:00Z">
                    <w:rPr>
                      <w:rFonts w:ascii="Cambria Math" w:hAnsi="Cambria Math"/>
                    </w:rPr>
                    <m:t>c⋅var(</m:t>
                  </w:del>
                </m:r>
                <m:sSub>
                  <m:sSubPr>
                    <m:ctrlPr>
                      <w:del w:id="1496" w:author="Gibran Hemani" w:date="2020-05-25T21:04:00Z">
                        <w:rPr>
                          <w:rFonts w:ascii="Cambria Math" w:hAnsi="Cambria Math"/>
                        </w:rPr>
                      </w:del>
                    </m:ctrlPr>
                  </m:sSubPr>
                  <m:e>
                    <m:r>
                      <w:del w:id="1497" w:author="Gibran Hemani" w:date="2020-05-25T21:04:00Z">
                        <w:rPr>
                          <w:rFonts w:ascii="Cambria Math" w:hAnsi="Cambria Math"/>
                        </w:rPr>
                        <m:t>δ</m:t>
                      </w:del>
                    </m:r>
                  </m:e>
                  <m:sub>
                    <m:r>
                      <w:del w:id="1498" w:author="Gibran Hemani" w:date="2020-05-25T21:04:00Z">
                        <w:rPr>
                          <w:rFonts w:ascii="Cambria Math" w:hAnsi="Cambria Math"/>
                        </w:rPr>
                        <m:t>LM</m:t>
                      </w:del>
                    </m:r>
                  </m:sub>
                </m:sSub>
                <m:r>
                  <w:del w:id="1499" w:author="Gibran Hemani" w:date="2020-05-25T21:04:00Z">
                    <w:rPr>
                      <w:rFonts w:ascii="Cambria Math" w:hAnsi="Cambria Math"/>
                    </w:rPr>
                    <m:t>)=</m:t>
                  </w:del>
                </m:r>
                <m:sSub>
                  <m:sSubPr>
                    <m:ctrlPr>
                      <w:del w:id="1500" w:author="Gibran Hemani" w:date="2020-05-25T21:04:00Z">
                        <w:rPr>
                          <w:rFonts w:ascii="Cambria Math" w:hAnsi="Cambria Math"/>
                        </w:rPr>
                      </w:del>
                    </m:ctrlPr>
                  </m:sSubPr>
                  <m:e>
                    <m:r>
                      <w:del w:id="1501" w:author="Gibran Hemani" w:date="2020-05-25T21:04:00Z">
                        <w:rPr>
                          <w:rFonts w:ascii="Cambria Math" w:hAnsi="Cambria Math"/>
                        </w:rPr>
                        <m:t>p</m:t>
                      </w:del>
                    </m:r>
                  </m:e>
                  <m:sub>
                    <m:r>
                      <w:del w:id="1502" w:author="Gibran Hemani" w:date="2020-05-25T21:04:00Z">
                        <w:rPr>
                          <w:rFonts w:ascii="Cambria Math" w:hAnsi="Cambria Math"/>
                        </w:rPr>
                        <m:t>1</m:t>
                      </w:del>
                    </m:r>
                  </m:sub>
                </m:sSub>
                <m:r>
                  <w:del w:id="1503" w:author="Gibran Hemani" w:date="2020-05-25T21:04:00Z">
                    <w:rPr>
                      <w:rFonts w:ascii="Cambria Math" w:hAnsi="Cambria Math"/>
                    </w:rPr>
                    <m:t>(1-</m:t>
                  </w:del>
                </m:r>
                <m:sSub>
                  <m:sSubPr>
                    <m:ctrlPr>
                      <w:del w:id="1504" w:author="Gibran Hemani" w:date="2020-05-25T21:04:00Z">
                        <w:rPr>
                          <w:rFonts w:ascii="Cambria Math" w:hAnsi="Cambria Math"/>
                        </w:rPr>
                      </w:del>
                    </m:ctrlPr>
                  </m:sSubPr>
                  <m:e>
                    <m:r>
                      <w:del w:id="1505" w:author="Gibran Hemani" w:date="2020-05-25T21:04:00Z">
                        <w:rPr>
                          <w:rFonts w:ascii="Cambria Math" w:hAnsi="Cambria Math"/>
                        </w:rPr>
                        <m:t>p</m:t>
                      </w:del>
                    </m:r>
                  </m:e>
                  <m:sub>
                    <m:r>
                      <w:del w:id="1506" w:author="Gibran Hemani" w:date="2020-05-25T21:04:00Z">
                        <w:rPr>
                          <w:rFonts w:ascii="Cambria Math" w:hAnsi="Cambria Math"/>
                        </w:rPr>
                        <m:t>1</m:t>
                      </w:del>
                    </m:r>
                  </m:sub>
                </m:sSub>
                <m:r>
                  <w:del w:id="1507" w:author="Gibran Hemani" w:date="2020-05-25T21:04:00Z">
                    <w:rPr>
                      <w:rFonts w:ascii="Cambria Math" w:hAnsi="Cambria Math"/>
                    </w:rPr>
                    <m:t>)(1-</m:t>
                  </w:del>
                </m:r>
                <m:sSubSup>
                  <m:sSubSupPr>
                    <m:ctrlPr>
                      <w:del w:id="1508" w:author="Gibran Hemani" w:date="2020-05-25T21:04:00Z">
                        <w:rPr>
                          <w:rFonts w:ascii="Cambria Math" w:hAnsi="Cambria Math"/>
                        </w:rPr>
                      </w:del>
                    </m:ctrlPr>
                  </m:sSubSupPr>
                  <m:e>
                    <m:r>
                      <w:del w:id="1509" w:author="Gibran Hemani" w:date="2020-05-25T21:04:00Z">
                        <w:rPr>
                          <w:rFonts w:ascii="Cambria Math" w:hAnsi="Cambria Math"/>
                        </w:rPr>
                        <m:t>r</m:t>
                      </w:del>
                    </m:r>
                  </m:e>
                  <m:sub>
                    <m:r>
                      <w:del w:id="1510" w:author="Gibran Hemani" w:date="2020-05-25T21:04:00Z">
                        <w:rPr>
                          <w:rFonts w:ascii="Cambria Math" w:hAnsi="Cambria Math"/>
                        </w:rPr>
                        <m:t>12</m:t>
                      </w:del>
                    </m:r>
                  </m:sub>
                  <m:sup>
                    <m:r>
                      <w:del w:id="1511" w:author="Gibran Hemani" w:date="2020-05-25T21:04:00Z">
                        <w:rPr>
                          <w:rFonts w:ascii="Cambria Math" w:hAnsi="Cambria Math"/>
                        </w:rPr>
                        <m:t>2</m:t>
                      </w:del>
                    </m:r>
                  </m:sup>
                </m:sSubSup>
                <m:r>
                  <w:del w:id="1512" w:author="Gibran Hemani" w:date="2020-05-25T21:04:00Z">
                    <w:rPr>
                      <w:rFonts w:ascii="Cambria Math" w:hAnsi="Cambria Math"/>
                    </w:rPr>
                    <m:t>)=var(</m:t>
                  </w:del>
                </m:r>
                <m:sSub>
                  <m:sSubPr>
                    <m:ctrlPr>
                      <w:del w:id="1513" w:author="Gibran Hemani" w:date="2020-05-25T21:04:00Z">
                        <w:rPr>
                          <w:rFonts w:ascii="Cambria Math" w:hAnsi="Cambria Math"/>
                        </w:rPr>
                      </w:del>
                    </m:ctrlPr>
                  </m:sSubPr>
                  <m:e>
                    <m:r>
                      <w:del w:id="1514" w:author="Gibran Hemani" w:date="2020-05-25T21:04:00Z">
                        <w:rPr>
                          <w:rFonts w:ascii="Cambria Math" w:hAnsi="Cambria Math"/>
                        </w:rPr>
                        <m:t>e</m:t>
                      </w:del>
                    </m:r>
                  </m:e>
                  <m:sub>
                    <m:r>
                      <w:del w:id="1515" w:author="Gibran Hemani" w:date="2020-05-25T21:04:00Z">
                        <w:rPr>
                          <w:rFonts w:ascii="Cambria Math" w:hAnsi="Cambria Math"/>
                        </w:rPr>
                        <m:t>LM</m:t>
                      </w:del>
                    </m:r>
                  </m:sub>
                </m:sSub>
                <m:r>
                  <w:del w:id="1516" w:author="Gibran Hemani" w:date="2020-05-25T21:04:00Z">
                    <w:rPr>
                      <w:rFonts w:ascii="Cambria Math" w:hAnsi="Cambria Math"/>
                    </w:rPr>
                    <m:t>)</m:t>
                  </w:del>
                </m:r>
              </m:e>
            </m:mr>
          </m:m>
        </m:oMath>
      </m:oMathPara>
    </w:p>
    <w:p w14:paraId="59198B99" w14:textId="0CD50204" w:rsidR="007B1008" w:rsidDel="00B10FA1" w:rsidRDefault="007B1008" w:rsidP="007B1008">
      <w:pPr>
        <w:pStyle w:val="FirstParagraph"/>
        <w:rPr>
          <w:del w:id="1517" w:author="Gibran Hemani" w:date="2020-05-25T21:04:00Z"/>
        </w:rPr>
      </w:pPr>
      <w:del w:id="1518" w:author="Gibran Hemani" w:date="2020-05-25T21:04:00Z">
        <w:r w:rsidDel="00B10FA1">
          <w:delText>Thus, when using a linear model an incorrect variance of the interaction test is assumed, and this can lead to inflated (or deflated) type-I error rates. The ratio of the exact and linear model variances is the expected value of the linear model F-test. If we first rearrange,</w:delText>
        </w:r>
      </w:del>
    </w:p>
    <w:p w14:paraId="440D5F39" w14:textId="2A666FB9" w:rsidR="007B1008" w:rsidDel="00B10FA1" w:rsidRDefault="00892793" w:rsidP="007B1008">
      <w:pPr>
        <w:pStyle w:val="BodyText"/>
        <w:rPr>
          <w:del w:id="1519" w:author="Gibran Hemani" w:date="2020-05-25T21:04:00Z"/>
        </w:rPr>
      </w:pPr>
      <m:oMathPara>
        <m:oMathParaPr>
          <m:jc m:val="center"/>
        </m:oMathParaPr>
        <m:oMath>
          <m:m>
            <m:mPr>
              <m:plcHide m:val="1"/>
              <m:mcs>
                <m:mc>
                  <m:mcPr>
                    <m:count m:val="1"/>
                    <m:mcJc m:val="right"/>
                  </m:mcPr>
                </m:mc>
              </m:mcs>
              <m:ctrlPr>
                <w:del w:id="1520" w:author="Gibran Hemani" w:date="2020-05-25T21:04:00Z">
                  <w:rPr>
                    <w:rFonts w:ascii="Cambria Math" w:hAnsi="Cambria Math"/>
                  </w:rPr>
                </w:del>
              </m:ctrlPr>
            </m:mPr>
            <m:mr>
              <m:e>
                <m:r>
                  <w:del w:id="1521" w:author="Gibran Hemani" w:date="2020-05-25T21:04:00Z">
                    <w:rPr>
                      <w:rFonts w:ascii="Cambria Math" w:hAnsi="Cambria Math"/>
                    </w:rPr>
                    <m:t>c⋅var(δ)=var(</m:t>
                  </w:del>
                </m:r>
                <m:sSub>
                  <m:sSubPr>
                    <m:ctrlPr>
                      <w:del w:id="1522" w:author="Gibran Hemani" w:date="2020-05-25T21:04:00Z">
                        <w:rPr>
                          <w:rFonts w:ascii="Cambria Math" w:hAnsi="Cambria Math"/>
                        </w:rPr>
                      </w:del>
                    </m:ctrlPr>
                  </m:sSubPr>
                  <m:e>
                    <m:r>
                      <w:del w:id="1523" w:author="Gibran Hemani" w:date="2020-05-25T21:04:00Z">
                        <w:rPr>
                          <w:rFonts w:ascii="Cambria Math" w:hAnsi="Cambria Math"/>
                        </w:rPr>
                        <m:t>e</m:t>
                      </w:del>
                    </m:r>
                  </m:e>
                  <m:sub>
                    <m:r>
                      <w:del w:id="1524" w:author="Gibran Hemani" w:date="2020-05-25T21:04:00Z">
                        <w:rPr>
                          <w:rFonts w:ascii="Cambria Math" w:hAnsi="Cambria Math"/>
                        </w:rPr>
                        <m:t>LM</m:t>
                      </w:del>
                    </m:r>
                  </m:sub>
                </m:sSub>
                <m:r>
                  <w:del w:id="1525" w:author="Gibran Hemani" w:date="2020-05-25T21:04:00Z">
                    <w:rPr>
                      <w:rFonts w:ascii="Cambria Math" w:hAnsi="Cambria Math"/>
                    </w:rPr>
                    <m:t>)+</m:t>
                  </w:del>
                </m:r>
                <m:f>
                  <m:fPr>
                    <m:ctrlPr>
                      <w:del w:id="1526" w:author="Gibran Hemani" w:date="2020-05-25T21:04:00Z">
                        <w:rPr>
                          <w:rFonts w:ascii="Cambria Math" w:hAnsi="Cambria Math"/>
                        </w:rPr>
                      </w:del>
                    </m:ctrlPr>
                  </m:fPr>
                  <m:num>
                    <m:r>
                      <w:del w:id="1527" w:author="Gibran Hemani" w:date="2020-05-25T21:04:00Z">
                        <w:rPr>
                          <w:rFonts w:ascii="Cambria Math" w:hAnsi="Cambria Math"/>
                        </w:rPr>
                        <m:t>D(1-2</m:t>
                      </w:del>
                    </m:r>
                    <m:sSub>
                      <m:sSubPr>
                        <m:ctrlPr>
                          <w:del w:id="1528" w:author="Gibran Hemani" w:date="2020-05-25T21:04:00Z">
                            <w:rPr>
                              <w:rFonts w:ascii="Cambria Math" w:hAnsi="Cambria Math"/>
                            </w:rPr>
                          </w:del>
                        </m:ctrlPr>
                      </m:sSubPr>
                      <m:e>
                        <m:r>
                          <w:del w:id="1529" w:author="Gibran Hemani" w:date="2020-05-25T21:04:00Z">
                            <w:rPr>
                              <w:rFonts w:ascii="Cambria Math" w:hAnsi="Cambria Math"/>
                            </w:rPr>
                            <m:t>p</m:t>
                          </w:del>
                        </m:r>
                      </m:e>
                      <m:sub>
                        <m:r>
                          <w:del w:id="1530" w:author="Gibran Hemani" w:date="2020-05-25T21:04:00Z">
                            <w:rPr>
                              <w:rFonts w:ascii="Cambria Math" w:hAnsi="Cambria Math"/>
                            </w:rPr>
                            <m:t>1</m:t>
                          </w:del>
                        </m:r>
                      </m:sub>
                    </m:sSub>
                    <m:r>
                      <w:del w:id="1531" w:author="Gibran Hemani" w:date="2020-05-25T21:04:00Z">
                        <w:rPr>
                          <w:rFonts w:ascii="Cambria Math" w:hAnsi="Cambria Math"/>
                        </w:rPr>
                        <m:t>)(1-2</m:t>
                      </w:del>
                    </m:r>
                    <m:sSub>
                      <m:sSubPr>
                        <m:ctrlPr>
                          <w:del w:id="1532" w:author="Gibran Hemani" w:date="2020-05-25T21:04:00Z">
                            <w:rPr>
                              <w:rFonts w:ascii="Cambria Math" w:hAnsi="Cambria Math"/>
                            </w:rPr>
                          </w:del>
                        </m:ctrlPr>
                      </m:sSubPr>
                      <m:e>
                        <m:r>
                          <w:del w:id="1533" w:author="Gibran Hemani" w:date="2020-05-25T21:04:00Z">
                            <w:rPr>
                              <w:rFonts w:ascii="Cambria Math" w:hAnsi="Cambria Math"/>
                            </w:rPr>
                            <m:t>p</m:t>
                          </w:del>
                        </m:r>
                      </m:e>
                      <m:sub>
                        <m:r>
                          <w:del w:id="1534" w:author="Gibran Hemani" w:date="2020-05-25T21:04:00Z">
                            <w:rPr>
                              <w:rFonts w:ascii="Cambria Math" w:hAnsi="Cambria Math"/>
                            </w:rPr>
                            <m:t>2</m:t>
                          </w:del>
                        </m:r>
                      </m:sub>
                    </m:sSub>
                    <m:r>
                      <w:del w:id="1535" w:author="Gibran Hemani" w:date="2020-05-25T21:04:00Z">
                        <w:rPr>
                          <w:rFonts w:ascii="Cambria Math" w:hAnsi="Cambria Math"/>
                        </w:rPr>
                        <m:t>)</m:t>
                      </w:del>
                    </m:r>
                  </m:num>
                  <m:den>
                    <m:sSub>
                      <m:sSubPr>
                        <m:ctrlPr>
                          <w:del w:id="1536" w:author="Gibran Hemani" w:date="2020-05-25T21:04:00Z">
                            <w:rPr>
                              <w:rFonts w:ascii="Cambria Math" w:hAnsi="Cambria Math"/>
                            </w:rPr>
                          </w:del>
                        </m:ctrlPr>
                      </m:sSubPr>
                      <m:e>
                        <m:r>
                          <w:del w:id="1537" w:author="Gibran Hemani" w:date="2020-05-25T21:04:00Z">
                            <w:rPr>
                              <w:rFonts w:ascii="Cambria Math" w:hAnsi="Cambria Math"/>
                            </w:rPr>
                            <m:t>p</m:t>
                          </w:del>
                        </m:r>
                      </m:e>
                      <m:sub>
                        <m:r>
                          <w:del w:id="1538" w:author="Gibran Hemani" w:date="2020-05-25T21:04:00Z">
                            <w:rPr>
                              <w:rFonts w:ascii="Cambria Math" w:hAnsi="Cambria Math"/>
                            </w:rPr>
                            <m:t>2</m:t>
                          </w:del>
                        </m:r>
                      </m:sub>
                    </m:sSub>
                    <m:r>
                      <w:del w:id="1539" w:author="Gibran Hemani" w:date="2020-05-25T21:04:00Z">
                        <w:rPr>
                          <w:rFonts w:ascii="Cambria Math" w:hAnsi="Cambria Math"/>
                        </w:rPr>
                        <m:t>(1-</m:t>
                      </w:del>
                    </m:r>
                    <m:sSub>
                      <m:sSubPr>
                        <m:ctrlPr>
                          <w:del w:id="1540" w:author="Gibran Hemani" w:date="2020-05-25T21:04:00Z">
                            <w:rPr>
                              <w:rFonts w:ascii="Cambria Math" w:hAnsi="Cambria Math"/>
                            </w:rPr>
                          </w:del>
                        </m:ctrlPr>
                      </m:sSubPr>
                      <m:e>
                        <m:r>
                          <w:del w:id="1541" w:author="Gibran Hemani" w:date="2020-05-25T21:04:00Z">
                            <w:rPr>
                              <w:rFonts w:ascii="Cambria Math" w:hAnsi="Cambria Math"/>
                            </w:rPr>
                            <m:t>p</m:t>
                          </w:del>
                        </m:r>
                      </m:e>
                      <m:sub>
                        <m:r>
                          <w:del w:id="1542" w:author="Gibran Hemani" w:date="2020-05-25T21:04:00Z">
                            <w:rPr>
                              <w:rFonts w:ascii="Cambria Math" w:hAnsi="Cambria Math"/>
                            </w:rPr>
                            <m:t>2</m:t>
                          </w:del>
                        </m:r>
                      </m:sub>
                    </m:sSub>
                    <m:r>
                      <w:del w:id="1543" w:author="Gibran Hemani" w:date="2020-05-25T21:04:00Z">
                        <w:rPr>
                          <w:rFonts w:ascii="Cambria Math" w:hAnsi="Cambria Math"/>
                        </w:rPr>
                        <m:t>)</m:t>
                      </w:del>
                    </m:r>
                  </m:den>
                </m:f>
                <m:r>
                  <w:del w:id="1544" w:author="Gibran Hemani" w:date="2020-05-25T21:04:00Z">
                    <w:rPr>
                      <w:rFonts w:ascii="Cambria Math" w:hAnsi="Cambria Math"/>
                    </w:rPr>
                    <m:t>-</m:t>
                  </w:del>
                </m:r>
                <m:f>
                  <m:fPr>
                    <m:ctrlPr>
                      <w:del w:id="1545" w:author="Gibran Hemani" w:date="2020-05-25T21:04:00Z">
                        <w:rPr>
                          <w:rFonts w:ascii="Cambria Math" w:hAnsi="Cambria Math"/>
                        </w:rPr>
                      </w:del>
                    </m:ctrlPr>
                  </m:fPr>
                  <m:num>
                    <m:sSup>
                      <m:sSupPr>
                        <m:ctrlPr>
                          <w:del w:id="1546" w:author="Gibran Hemani" w:date="2020-05-25T21:04:00Z">
                            <w:rPr>
                              <w:rFonts w:ascii="Cambria Math" w:hAnsi="Cambria Math"/>
                            </w:rPr>
                          </w:del>
                        </m:ctrlPr>
                      </m:sSupPr>
                      <m:e>
                        <m:r>
                          <w:del w:id="1547" w:author="Gibran Hemani" w:date="2020-05-25T21:04:00Z">
                            <w:rPr>
                              <w:rFonts w:ascii="Cambria Math" w:hAnsi="Cambria Math"/>
                            </w:rPr>
                            <m:t>D</m:t>
                          </w:del>
                        </m:r>
                      </m:e>
                      <m:sup>
                        <m:r>
                          <w:del w:id="1548" w:author="Gibran Hemani" w:date="2020-05-25T21:04:00Z">
                            <w:rPr>
                              <w:rFonts w:ascii="Cambria Math" w:hAnsi="Cambria Math"/>
                            </w:rPr>
                            <m:t>2</m:t>
                          </w:del>
                        </m:r>
                      </m:sup>
                    </m:sSup>
                    <m:r>
                      <w:del w:id="1549" w:author="Gibran Hemani" w:date="2020-05-25T21:04:00Z">
                        <w:rPr>
                          <w:rFonts w:ascii="Cambria Math" w:hAnsi="Cambria Math"/>
                        </w:rPr>
                        <m:t>(1-2</m:t>
                      </w:del>
                    </m:r>
                    <m:sSub>
                      <m:sSubPr>
                        <m:ctrlPr>
                          <w:del w:id="1550" w:author="Gibran Hemani" w:date="2020-05-25T21:04:00Z">
                            <w:rPr>
                              <w:rFonts w:ascii="Cambria Math" w:hAnsi="Cambria Math"/>
                            </w:rPr>
                          </w:del>
                        </m:ctrlPr>
                      </m:sSubPr>
                      <m:e>
                        <m:r>
                          <w:del w:id="1551" w:author="Gibran Hemani" w:date="2020-05-25T21:04:00Z">
                            <w:rPr>
                              <w:rFonts w:ascii="Cambria Math" w:hAnsi="Cambria Math"/>
                            </w:rPr>
                            <m:t>p</m:t>
                          </w:del>
                        </m:r>
                      </m:e>
                      <m:sub>
                        <m:r>
                          <w:del w:id="1552" w:author="Gibran Hemani" w:date="2020-05-25T21:04:00Z">
                            <w:rPr>
                              <w:rFonts w:ascii="Cambria Math" w:hAnsi="Cambria Math"/>
                            </w:rPr>
                            <m:t>2</m:t>
                          </w:del>
                        </m:r>
                      </m:sub>
                    </m:sSub>
                    <m:sSup>
                      <m:sSupPr>
                        <m:ctrlPr>
                          <w:del w:id="1553" w:author="Gibran Hemani" w:date="2020-05-25T21:04:00Z">
                            <w:rPr>
                              <w:rFonts w:ascii="Cambria Math" w:hAnsi="Cambria Math"/>
                            </w:rPr>
                          </w:del>
                        </m:ctrlPr>
                      </m:sSupPr>
                      <m:e>
                        <m:r>
                          <w:del w:id="1554" w:author="Gibran Hemani" w:date="2020-05-25T21:04:00Z">
                            <w:rPr>
                              <w:rFonts w:ascii="Cambria Math" w:hAnsi="Cambria Math"/>
                            </w:rPr>
                            <m:t>)</m:t>
                          </w:del>
                        </m:r>
                      </m:e>
                      <m:sup>
                        <m:r>
                          <w:del w:id="1555" w:author="Gibran Hemani" w:date="2020-05-25T21:04:00Z">
                            <w:rPr>
                              <w:rFonts w:ascii="Cambria Math" w:hAnsi="Cambria Math"/>
                            </w:rPr>
                            <m:t>2</m:t>
                          </w:del>
                        </m:r>
                      </m:sup>
                    </m:sSup>
                  </m:num>
                  <m:den>
                    <m:sSubSup>
                      <m:sSubSupPr>
                        <m:ctrlPr>
                          <w:del w:id="1556" w:author="Gibran Hemani" w:date="2020-05-25T21:04:00Z">
                            <w:rPr>
                              <w:rFonts w:ascii="Cambria Math" w:hAnsi="Cambria Math"/>
                            </w:rPr>
                          </w:del>
                        </m:ctrlPr>
                      </m:sSubSupPr>
                      <m:e>
                        <m:r>
                          <w:del w:id="1557" w:author="Gibran Hemani" w:date="2020-05-25T21:04:00Z">
                            <w:rPr>
                              <w:rFonts w:ascii="Cambria Math" w:hAnsi="Cambria Math"/>
                            </w:rPr>
                            <m:t>p</m:t>
                          </w:del>
                        </m:r>
                      </m:e>
                      <m:sub>
                        <m:r>
                          <w:del w:id="1558" w:author="Gibran Hemani" w:date="2020-05-25T21:04:00Z">
                            <w:rPr>
                              <w:rFonts w:ascii="Cambria Math" w:hAnsi="Cambria Math"/>
                            </w:rPr>
                            <m:t>2</m:t>
                          </w:del>
                        </m:r>
                      </m:sub>
                      <m:sup>
                        <m:r>
                          <w:del w:id="1559" w:author="Gibran Hemani" w:date="2020-05-25T21:04:00Z">
                            <w:rPr>
                              <w:rFonts w:ascii="Cambria Math" w:hAnsi="Cambria Math"/>
                            </w:rPr>
                            <m:t>2</m:t>
                          </w:del>
                        </m:r>
                      </m:sup>
                    </m:sSubSup>
                    <m:r>
                      <w:del w:id="1560" w:author="Gibran Hemani" w:date="2020-05-25T21:04:00Z">
                        <w:rPr>
                          <w:rFonts w:ascii="Cambria Math" w:hAnsi="Cambria Math"/>
                        </w:rPr>
                        <m:t>(1-</m:t>
                      </w:del>
                    </m:r>
                    <m:sSub>
                      <m:sSubPr>
                        <m:ctrlPr>
                          <w:del w:id="1561" w:author="Gibran Hemani" w:date="2020-05-25T21:04:00Z">
                            <w:rPr>
                              <w:rFonts w:ascii="Cambria Math" w:hAnsi="Cambria Math"/>
                            </w:rPr>
                          </w:del>
                        </m:ctrlPr>
                      </m:sSubPr>
                      <m:e>
                        <m:r>
                          <w:del w:id="1562" w:author="Gibran Hemani" w:date="2020-05-25T21:04:00Z">
                            <w:rPr>
                              <w:rFonts w:ascii="Cambria Math" w:hAnsi="Cambria Math"/>
                            </w:rPr>
                            <m:t>p</m:t>
                          </w:del>
                        </m:r>
                      </m:e>
                      <m:sub>
                        <m:r>
                          <w:del w:id="1563" w:author="Gibran Hemani" w:date="2020-05-25T21:04:00Z">
                            <w:rPr>
                              <w:rFonts w:ascii="Cambria Math" w:hAnsi="Cambria Math"/>
                            </w:rPr>
                            <m:t>2</m:t>
                          </w:del>
                        </m:r>
                      </m:sub>
                    </m:sSub>
                    <m:sSup>
                      <m:sSupPr>
                        <m:ctrlPr>
                          <w:del w:id="1564" w:author="Gibran Hemani" w:date="2020-05-25T21:04:00Z">
                            <w:rPr>
                              <w:rFonts w:ascii="Cambria Math" w:hAnsi="Cambria Math"/>
                            </w:rPr>
                          </w:del>
                        </m:ctrlPr>
                      </m:sSupPr>
                      <m:e>
                        <m:r>
                          <w:del w:id="1565" w:author="Gibran Hemani" w:date="2020-05-25T21:04:00Z">
                            <w:rPr>
                              <w:rFonts w:ascii="Cambria Math" w:hAnsi="Cambria Math"/>
                            </w:rPr>
                            <m:t>)</m:t>
                          </w:del>
                        </m:r>
                      </m:e>
                      <m:sup>
                        <m:r>
                          <w:del w:id="1566" w:author="Gibran Hemani" w:date="2020-05-25T21:04:00Z">
                            <w:rPr>
                              <w:rFonts w:ascii="Cambria Math" w:hAnsi="Cambria Math"/>
                            </w:rPr>
                            <m:t>2</m:t>
                          </w:del>
                        </m:r>
                      </m:sup>
                    </m:sSup>
                  </m:den>
                </m:f>
              </m:e>
            </m:mr>
          </m:m>
        </m:oMath>
      </m:oMathPara>
    </w:p>
    <w:p w14:paraId="500AE419" w14:textId="36F32F14" w:rsidR="007B1008" w:rsidDel="00B10FA1" w:rsidRDefault="007B1008" w:rsidP="007B1008">
      <w:pPr>
        <w:pStyle w:val="FirstParagraph"/>
        <w:rPr>
          <w:del w:id="1567" w:author="Gibran Hemani" w:date="2020-05-25T21:04:00Z"/>
        </w:rPr>
      </w:pPr>
      <w:del w:id="1568" w:author="Gibran Hemani" w:date="2020-05-25T21:04:00Z">
        <w:r w:rsidDel="00B10FA1">
          <w:delText>we can obtain the ratio of test statistic variances</w:delText>
        </w:r>
      </w:del>
    </w:p>
    <w:p w14:paraId="4CDD7D7B" w14:textId="27931F51" w:rsidR="007B1008" w:rsidDel="00B10FA1" w:rsidRDefault="00892793" w:rsidP="007B1008">
      <w:pPr>
        <w:pStyle w:val="BodyText"/>
        <w:rPr>
          <w:del w:id="1569" w:author="Gibran Hemani" w:date="2020-05-25T21:04:00Z"/>
        </w:rPr>
      </w:pPr>
      <m:oMathPara>
        <m:oMathParaPr>
          <m:jc m:val="center"/>
        </m:oMathParaPr>
        <m:oMath>
          <m:m>
            <m:mPr>
              <m:plcHide m:val="1"/>
              <m:mcs>
                <m:mc>
                  <m:mcPr>
                    <m:count m:val="1"/>
                    <m:mcJc m:val="right"/>
                  </m:mcPr>
                </m:mc>
              </m:mcs>
              <m:ctrlPr>
                <w:del w:id="1570" w:author="Gibran Hemani" w:date="2020-05-25T21:04:00Z">
                  <w:rPr>
                    <w:rFonts w:ascii="Cambria Math" w:hAnsi="Cambria Math"/>
                  </w:rPr>
                </w:del>
              </m:ctrlPr>
            </m:mPr>
            <m:mr>
              <m:e>
                <m:r>
                  <w:del w:id="1571" w:author="Gibran Hemani" w:date="2020-05-25T21:04:00Z">
                    <w:rPr>
                      <w:rFonts w:ascii="Cambria Math" w:hAnsi="Cambria Math"/>
                    </w:rPr>
                    <m:t>var(δ)/var(</m:t>
                  </w:del>
                </m:r>
                <m:sSub>
                  <m:sSubPr>
                    <m:ctrlPr>
                      <w:del w:id="1572" w:author="Gibran Hemani" w:date="2020-05-25T21:04:00Z">
                        <w:rPr>
                          <w:rFonts w:ascii="Cambria Math" w:hAnsi="Cambria Math"/>
                        </w:rPr>
                      </w:del>
                    </m:ctrlPr>
                  </m:sSubPr>
                  <m:e>
                    <m:r>
                      <w:del w:id="1573" w:author="Gibran Hemani" w:date="2020-05-25T21:04:00Z">
                        <w:rPr>
                          <w:rFonts w:ascii="Cambria Math" w:hAnsi="Cambria Math"/>
                        </w:rPr>
                        <m:t>δ</m:t>
                      </w:del>
                    </m:r>
                  </m:e>
                  <m:sub>
                    <m:r>
                      <w:del w:id="1574" w:author="Gibran Hemani" w:date="2020-05-25T21:04:00Z">
                        <w:rPr>
                          <w:rFonts w:ascii="Cambria Math" w:hAnsi="Cambria Math"/>
                        </w:rPr>
                        <m:t>LM</m:t>
                      </w:del>
                    </m:r>
                  </m:sub>
                </m:sSub>
                <m:r>
                  <w:del w:id="1575" w:author="Gibran Hemani" w:date="2020-05-25T21:04:00Z">
                    <w:rPr>
                      <w:rFonts w:ascii="Cambria Math" w:hAnsi="Cambria Math"/>
                    </w:rPr>
                    <m:t>)=E(F)=1+</m:t>
                  </w:del>
                </m:r>
                <m:f>
                  <m:fPr>
                    <m:ctrlPr>
                      <w:del w:id="1576" w:author="Gibran Hemani" w:date="2020-05-25T21:04:00Z">
                        <w:rPr>
                          <w:rFonts w:ascii="Cambria Math" w:hAnsi="Cambria Math"/>
                        </w:rPr>
                      </w:del>
                    </m:ctrlPr>
                  </m:fPr>
                  <m:num>
                    <m:r>
                      <w:del w:id="1577" w:author="Gibran Hemani" w:date="2020-05-25T21:04:00Z">
                        <w:rPr>
                          <w:rFonts w:ascii="Cambria Math" w:hAnsi="Cambria Math"/>
                        </w:rPr>
                        <m:t>D(1-2</m:t>
                      </w:del>
                    </m:r>
                    <m:sSub>
                      <m:sSubPr>
                        <m:ctrlPr>
                          <w:del w:id="1578" w:author="Gibran Hemani" w:date="2020-05-25T21:04:00Z">
                            <w:rPr>
                              <w:rFonts w:ascii="Cambria Math" w:hAnsi="Cambria Math"/>
                            </w:rPr>
                          </w:del>
                        </m:ctrlPr>
                      </m:sSubPr>
                      <m:e>
                        <m:r>
                          <w:del w:id="1579" w:author="Gibran Hemani" w:date="2020-05-25T21:04:00Z">
                            <w:rPr>
                              <w:rFonts w:ascii="Cambria Math" w:hAnsi="Cambria Math"/>
                            </w:rPr>
                            <m:t>p</m:t>
                          </w:del>
                        </m:r>
                      </m:e>
                      <m:sub>
                        <m:r>
                          <w:del w:id="1580" w:author="Gibran Hemani" w:date="2020-05-25T21:04:00Z">
                            <w:rPr>
                              <w:rFonts w:ascii="Cambria Math" w:hAnsi="Cambria Math"/>
                            </w:rPr>
                            <m:t>i</m:t>
                          </w:del>
                        </m:r>
                      </m:sub>
                    </m:sSub>
                    <m:r>
                      <w:del w:id="1581" w:author="Gibran Hemani" w:date="2020-05-25T21:04:00Z">
                        <w:rPr>
                          <w:rFonts w:ascii="Cambria Math" w:hAnsi="Cambria Math"/>
                        </w:rPr>
                        <m:t>)(1-2</m:t>
                      </w:del>
                    </m:r>
                    <m:sSub>
                      <m:sSubPr>
                        <m:ctrlPr>
                          <w:del w:id="1582" w:author="Gibran Hemani" w:date="2020-05-25T21:04:00Z">
                            <w:rPr>
                              <w:rFonts w:ascii="Cambria Math" w:hAnsi="Cambria Math"/>
                            </w:rPr>
                          </w:del>
                        </m:ctrlPr>
                      </m:sSubPr>
                      <m:e>
                        <m:r>
                          <w:del w:id="1583" w:author="Gibran Hemani" w:date="2020-05-25T21:04:00Z">
                            <w:rPr>
                              <w:rFonts w:ascii="Cambria Math" w:hAnsi="Cambria Math"/>
                            </w:rPr>
                            <m:t>p</m:t>
                          </w:del>
                        </m:r>
                      </m:e>
                      <m:sub>
                        <m:r>
                          <w:del w:id="1584" w:author="Gibran Hemani" w:date="2020-05-25T21:04:00Z">
                            <w:rPr>
                              <w:rFonts w:ascii="Cambria Math" w:hAnsi="Cambria Math"/>
                            </w:rPr>
                            <m:t>2</m:t>
                          </w:del>
                        </m:r>
                      </m:sub>
                    </m:sSub>
                    <m:r>
                      <w:del w:id="1585" w:author="Gibran Hemani" w:date="2020-05-25T21:04:00Z">
                        <w:rPr>
                          <w:rFonts w:ascii="Cambria Math" w:hAnsi="Cambria Math"/>
                        </w:rPr>
                        <m:t>)</m:t>
                      </w:del>
                    </m:r>
                  </m:num>
                  <m:den>
                    <m:sSub>
                      <m:sSubPr>
                        <m:ctrlPr>
                          <w:del w:id="1586" w:author="Gibran Hemani" w:date="2020-05-25T21:04:00Z">
                            <w:rPr>
                              <w:rFonts w:ascii="Cambria Math" w:hAnsi="Cambria Math"/>
                            </w:rPr>
                          </w:del>
                        </m:ctrlPr>
                      </m:sSubPr>
                      <m:e>
                        <m:r>
                          <w:del w:id="1587" w:author="Gibran Hemani" w:date="2020-05-25T21:04:00Z">
                            <w:rPr>
                              <w:rFonts w:ascii="Cambria Math" w:hAnsi="Cambria Math"/>
                            </w:rPr>
                            <m:t>p</m:t>
                          </w:del>
                        </m:r>
                      </m:e>
                      <m:sub>
                        <m:r>
                          <w:del w:id="1588" w:author="Gibran Hemani" w:date="2020-05-25T21:04:00Z">
                            <w:rPr>
                              <w:rFonts w:ascii="Cambria Math" w:hAnsi="Cambria Math"/>
                            </w:rPr>
                            <m:t>2</m:t>
                          </w:del>
                        </m:r>
                      </m:sub>
                    </m:sSub>
                    <m:r>
                      <w:del w:id="1589" w:author="Gibran Hemani" w:date="2020-05-25T21:04:00Z">
                        <w:rPr>
                          <w:rFonts w:ascii="Cambria Math" w:hAnsi="Cambria Math"/>
                        </w:rPr>
                        <m:t>(1-</m:t>
                      </w:del>
                    </m:r>
                    <m:sSub>
                      <m:sSubPr>
                        <m:ctrlPr>
                          <w:del w:id="1590" w:author="Gibran Hemani" w:date="2020-05-25T21:04:00Z">
                            <w:rPr>
                              <w:rFonts w:ascii="Cambria Math" w:hAnsi="Cambria Math"/>
                            </w:rPr>
                          </w:del>
                        </m:ctrlPr>
                      </m:sSubPr>
                      <m:e>
                        <m:r>
                          <w:del w:id="1591" w:author="Gibran Hemani" w:date="2020-05-25T21:04:00Z">
                            <w:rPr>
                              <w:rFonts w:ascii="Cambria Math" w:hAnsi="Cambria Math"/>
                            </w:rPr>
                            <m:t>p</m:t>
                          </w:del>
                        </m:r>
                      </m:e>
                      <m:sub>
                        <m:r>
                          <w:del w:id="1592" w:author="Gibran Hemani" w:date="2020-05-25T21:04:00Z">
                            <w:rPr>
                              <w:rFonts w:ascii="Cambria Math" w:hAnsi="Cambria Math"/>
                            </w:rPr>
                            <m:t>2</m:t>
                          </w:del>
                        </m:r>
                      </m:sub>
                    </m:sSub>
                    <m:r>
                      <w:del w:id="1593" w:author="Gibran Hemani" w:date="2020-05-25T21:04:00Z">
                        <w:rPr>
                          <w:rFonts w:ascii="Cambria Math" w:hAnsi="Cambria Math"/>
                        </w:rPr>
                        <m:t>)</m:t>
                      </w:del>
                    </m:r>
                  </m:den>
                </m:f>
                <m:r>
                  <w:del w:id="1594" w:author="Gibran Hemani" w:date="2020-05-25T21:04:00Z">
                    <w:rPr>
                      <w:rFonts w:ascii="Cambria Math" w:hAnsi="Cambria Math"/>
                    </w:rPr>
                    <m:t>-</m:t>
                  </w:del>
                </m:r>
                <m:f>
                  <m:fPr>
                    <m:ctrlPr>
                      <w:del w:id="1595" w:author="Gibran Hemani" w:date="2020-05-25T21:04:00Z">
                        <w:rPr>
                          <w:rFonts w:ascii="Cambria Math" w:hAnsi="Cambria Math"/>
                        </w:rPr>
                      </w:del>
                    </m:ctrlPr>
                  </m:fPr>
                  <m:num>
                    <m:sSup>
                      <m:sSupPr>
                        <m:ctrlPr>
                          <w:del w:id="1596" w:author="Gibran Hemani" w:date="2020-05-25T21:04:00Z">
                            <w:rPr>
                              <w:rFonts w:ascii="Cambria Math" w:hAnsi="Cambria Math"/>
                            </w:rPr>
                          </w:del>
                        </m:ctrlPr>
                      </m:sSupPr>
                      <m:e>
                        <m:r>
                          <w:del w:id="1597" w:author="Gibran Hemani" w:date="2020-05-25T21:04:00Z">
                            <w:rPr>
                              <w:rFonts w:ascii="Cambria Math" w:hAnsi="Cambria Math"/>
                            </w:rPr>
                            <m:t>D</m:t>
                          </w:del>
                        </m:r>
                      </m:e>
                      <m:sup>
                        <m:r>
                          <w:del w:id="1598" w:author="Gibran Hemani" w:date="2020-05-25T21:04:00Z">
                            <w:rPr>
                              <w:rFonts w:ascii="Cambria Math" w:hAnsi="Cambria Math"/>
                            </w:rPr>
                            <m:t>2</m:t>
                          </w:del>
                        </m:r>
                      </m:sup>
                    </m:sSup>
                    <m:r>
                      <w:del w:id="1599" w:author="Gibran Hemani" w:date="2020-05-25T21:04:00Z">
                        <w:rPr>
                          <w:rFonts w:ascii="Cambria Math" w:hAnsi="Cambria Math"/>
                        </w:rPr>
                        <m:t>(1-2</m:t>
                      </w:del>
                    </m:r>
                    <m:sSub>
                      <m:sSubPr>
                        <m:ctrlPr>
                          <w:del w:id="1600" w:author="Gibran Hemani" w:date="2020-05-25T21:04:00Z">
                            <w:rPr>
                              <w:rFonts w:ascii="Cambria Math" w:hAnsi="Cambria Math"/>
                            </w:rPr>
                          </w:del>
                        </m:ctrlPr>
                      </m:sSubPr>
                      <m:e>
                        <m:r>
                          <w:del w:id="1601" w:author="Gibran Hemani" w:date="2020-05-25T21:04:00Z">
                            <w:rPr>
                              <w:rFonts w:ascii="Cambria Math" w:hAnsi="Cambria Math"/>
                            </w:rPr>
                            <m:t>p</m:t>
                          </w:del>
                        </m:r>
                      </m:e>
                      <m:sub>
                        <m:r>
                          <w:del w:id="1602" w:author="Gibran Hemani" w:date="2020-05-25T21:04:00Z">
                            <w:rPr>
                              <w:rFonts w:ascii="Cambria Math" w:hAnsi="Cambria Math"/>
                            </w:rPr>
                            <m:t>2</m:t>
                          </w:del>
                        </m:r>
                      </m:sub>
                    </m:sSub>
                    <m:sSup>
                      <m:sSupPr>
                        <m:ctrlPr>
                          <w:del w:id="1603" w:author="Gibran Hemani" w:date="2020-05-25T21:04:00Z">
                            <w:rPr>
                              <w:rFonts w:ascii="Cambria Math" w:hAnsi="Cambria Math"/>
                            </w:rPr>
                          </w:del>
                        </m:ctrlPr>
                      </m:sSupPr>
                      <m:e>
                        <m:r>
                          <w:del w:id="1604" w:author="Gibran Hemani" w:date="2020-05-25T21:04:00Z">
                            <w:rPr>
                              <w:rFonts w:ascii="Cambria Math" w:hAnsi="Cambria Math"/>
                            </w:rPr>
                            <m:t>)</m:t>
                          </w:del>
                        </m:r>
                      </m:e>
                      <m:sup>
                        <m:r>
                          <w:del w:id="1605" w:author="Gibran Hemani" w:date="2020-05-25T21:04:00Z">
                            <w:rPr>
                              <w:rFonts w:ascii="Cambria Math" w:hAnsi="Cambria Math"/>
                            </w:rPr>
                            <m:t>2</m:t>
                          </w:del>
                        </m:r>
                      </m:sup>
                    </m:sSup>
                  </m:num>
                  <m:den>
                    <m:sSubSup>
                      <m:sSubSupPr>
                        <m:ctrlPr>
                          <w:del w:id="1606" w:author="Gibran Hemani" w:date="2020-05-25T21:04:00Z">
                            <w:rPr>
                              <w:rFonts w:ascii="Cambria Math" w:hAnsi="Cambria Math"/>
                            </w:rPr>
                          </w:del>
                        </m:ctrlPr>
                      </m:sSubSupPr>
                      <m:e>
                        <m:r>
                          <w:del w:id="1607" w:author="Gibran Hemani" w:date="2020-05-25T21:04:00Z">
                            <w:rPr>
                              <w:rFonts w:ascii="Cambria Math" w:hAnsi="Cambria Math"/>
                            </w:rPr>
                            <m:t>p</m:t>
                          </w:del>
                        </m:r>
                      </m:e>
                      <m:sub>
                        <m:r>
                          <w:del w:id="1608" w:author="Gibran Hemani" w:date="2020-05-25T21:04:00Z">
                            <w:rPr>
                              <w:rFonts w:ascii="Cambria Math" w:hAnsi="Cambria Math"/>
                            </w:rPr>
                            <m:t>2</m:t>
                          </w:del>
                        </m:r>
                      </m:sub>
                      <m:sup>
                        <m:r>
                          <w:del w:id="1609" w:author="Gibran Hemani" w:date="2020-05-25T21:04:00Z">
                            <w:rPr>
                              <w:rFonts w:ascii="Cambria Math" w:hAnsi="Cambria Math"/>
                            </w:rPr>
                            <m:t>2</m:t>
                          </w:del>
                        </m:r>
                      </m:sup>
                    </m:sSubSup>
                    <m:r>
                      <w:del w:id="1610" w:author="Gibran Hemani" w:date="2020-05-25T21:04:00Z">
                        <w:rPr>
                          <w:rFonts w:ascii="Cambria Math" w:hAnsi="Cambria Math"/>
                        </w:rPr>
                        <m:t>(1-</m:t>
                      </w:del>
                    </m:r>
                    <m:sSub>
                      <m:sSubPr>
                        <m:ctrlPr>
                          <w:del w:id="1611" w:author="Gibran Hemani" w:date="2020-05-25T21:04:00Z">
                            <w:rPr>
                              <w:rFonts w:ascii="Cambria Math" w:hAnsi="Cambria Math"/>
                            </w:rPr>
                          </w:del>
                        </m:ctrlPr>
                      </m:sSubPr>
                      <m:e>
                        <m:r>
                          <w:del w:id="1612" w:author="Gibran Hemani" w:date="2020-05-25T21:04:00Z">
                            <w:rPr>
                              <w:rFonts w:ascii="Cambria Math" w:hAnsi="Cambria Math"/>
                            </w:rPr>
                            <m:t>p</m:t>
                          </w:del>
                        </m:r>
                      </m:e>
                      <m:sub>
                        <m:r>
                          <w:del w:id="1613" w:author="Gibran Hemani" w:date="2020-05-25T21:04:00Z">
                            <w:rPr>
                              <w:rFonts w:ascii="Cambria Math" w:hAnsi="Cambria Math"/>
                            </w:rPr>
                            <m:t>2</m:t>
                          </w:del>
                        </m:r>
                      </m:sub>
                    </m:sSub>
                    <m:sSup>
                      <m:sSupPr>
                        <m:ctrlPr>
                          <w:del w:id="1614" w:author="Gibran Hemani" w:date="2020-05-25T21:04:00Z">
                            <w:rPr>
                              <w:rFonts w:ascii="Cambria Math" w:hAnsi="Cambria Math"/>
                            </w:rPr>
                          </w:del>
                        </m:ctrlPr>
                      </m:sSupPr>
                      <m:e>
                        <m:r>
                          <w:del w:id="1615" w:author="Gibran Hemani" w:date="2020-05-25T21:04:00Z">
                            <w:rPr>
                              <w:rFonts w:ascii="Cambria Math" w:hAnsi="Cambria Math"/>
                            </w:rPr>
                            <m:t>)</m:t>
                          </w:del>
                        </m:r>
                      </m:e>
                      <m:sup>
                        <m:r>
                          <w:del w:id="1616" w:author="Gibran Hemani" w:date="2020-05-25T21:04:00Z">
                            <w:rPr>
                              <w:rFonts w:ascii="Cambria Math" w:hAnsi="Cambria Math"/>
                            </w:rPr>
                            <m:t>2</m:t>
                          </w:del>
                        </m:r>
                      </m:sup>
                    </m:sSup>
                  </m:den>
                </m:f>
              </m:e>
            </m:mr>
          </m:m>
        </m:oMath>
      </m:oMathPara>
    </w:p>
    <w:p w14:paraId="6823AED3" w14:textId="73667F1B" w:rsidR="007B1008" w:rsidDel="00B10FA1" w:rsidRDefault="007B1008" w:rsidP="007B1008">
      <w:pPr>
        <w:pStyle w:val="FirstParagraph"/>
        <w:rPr>
          <w:del w:id="1617" w:author="Gibran Hemani" w:date="2020-05-25T21:04:00Z"/>
        </w:rPr>
      </w:pPr>
      <w:del w:id="1618" w:author="Gibran Hemani" w:date="2020-05-25T21:04:00Z">
        <w:r w:rsidDel="00B10FA1">
          <w:delText xml:space="preserve">Unless </w:delText>
        </w:r>
      </w:del>
      <m:oMath>
        <m:r>
          <w:del w:id="1619" w:author="Gibran Hemani" w:date="2020-05-25T21:04:00Z">
            <w:rPr>
              <w:rFonts w:ascii="Cambria Math" w:hAnsi="Cambria Math"/>
            </w:rPr>
            <m:t>D=0</m:t>
          </w:del>
        </m:r>
      </m:oMath>
      <w:del w:id="1620" w:author="Gibran Hemani" w:date="2020-05-25T21:04:00Z">
        <w:r w:rsidDel="00B10FA1">
          <w:delText xml:space="preserve">, </w:delText>
        </w:r>
      </w:del>
      <m:oMath>
        <m:sSub>
          <m:sSubPr>
            <m:ctrlPr>
              <w:del w:id="1621" w:author="Gibran Hemani" w:date="2020-05-25T21:04:00Z">
                <w:rPr>
                  <w:rFonts w:ascii="Cambria Math" w:hAnsi="Cambria Math"/>
                </w:rPr>
              </w:del>
            </m:ctrlPr>
          </m:sSubPr>
          <m:e>
            <m:r>
              <w:del w:id="1622" w:author="Gibran Hemani" w:date="2020-05-25T21:04:00Z">
                <w:rPr>
                  <w:rFonts w:ascii="Cambria Math" w:hAnsi="Cambria Math"/>
                </w:rPr>
                <m:t>p</m:t>
              </w:del>
            </m:r>
          </m:e>
          <m:sub>
            <m:r>
              <w:del w:id="1623" w:author="Gibran Hemani" w:date="2020-05-25T21:04:00Z">
                <w:rPr>
                  <w:rFonts w:ascii="Cambria Math" w:hAnsi="Cambria Math"/>
                </w:rPr>
                <m:t>2</m:t>
              </w:del>
            </m:r>
          </m:sub>
        </m:sSub>
        <m:r>
          <w:del w:id="1624" w:author="Gibran Hemani" w:date="2020-05-25T21:04:00Z">
            <w:rPr>
              <w:rFonts w:ascii="Cambria Math" w:hAnsi="Cambria Math"/>
            </w:rPr>
            <m:t>=0.5</m:t>
          </w:del>
        </m:r>
      </m:oMath>
      <w:del w:id="1625" w:author="Gibran Hemani" w:date="2020-05-25T21:04:00Z">
        <w:r w:rsidDel="00B10FA1">
          <w:delText xml:space="preserve"> or </w:delText>
        </w:r>
      </w:del>
      <m:oMath>
        <m:sSub>
          <m:sSubPr>
            <m:ctrlPr>
              <w:del w:id="1626" w:author="Gibran Hemani" w:date="2020-05-25T21:04:00Z">
                <w:rPr>
                  <w:rFonts w:ascii="Cambria Math" w:hAnsi="Cambria Math"/>
                </w:rPr>
              </w:del>
            </m:ctrlPr>
          </m:sSubPr>
          <m:e>
            <m:r>
              <w:del w:id="1627" w:author="Gibran Hemani" w:date="2020-05-25T21:04:00Z">
                <w:rPr>
                  <w:rFonts w:ascii="Cambria Math" w:hAnsi="Cambria Math"/>
                </w:rPr>
                <m:t>r</m:t>
              </w:del>
            </m:r>
          </m:e>
          <m:sub>
            <m:r>
              <w:del w:id="1628" w:author="Gibran Hemani" w:date="2020-05-25T21:04:00Z">
                <w:rPr>
                  <w:rFonts w:ascii="Cambria Math" w:hAnsi="Cambria Math"/>
                </w:rPr>
                <m:t>12</m:t>
              </w:del>
            </m:r>
          </m:sub>
        </m:sSub>
        <m:r>
          <w:del w:id="1629" w:author="Gibran Hemani" w:date="2020-05-25T21:04:00Z">
            <w:rPr>
              <w:rFonts w:ascii="Cambria Math" w:hAnsi="Cambria Math"/>
            </w:rPr>
            <m:t>=1</m:t>
          </w:del>
        </m:r>
      </m:oMath>
      <w:del w:id="1630" w:author="Gibran Hemani" w:date="2020-05-25T21:04:00Z">
        <w:r w:rsidDel="00B10FA1">
          <w:delText xml:space="preserve"> the exact variance is different from that under the linear model. This also shows that the inflation (or deflation) term does not depend on the allele frequency at the unlinked </w:delText>
        </w:r>
        <w:r w:rsidRPr="00A77B67" w:rsidDel="00B10FA1">
          <w:rPr>
            <w:i/>
            <w:iCs/>
          </w:rPr>
          <w:delText>trans</w:delText>
        </w:r>
        <w:r w:rsidDel="00B10FA1">
          <w:delText xml:space="preserve"> locus.</w:delText>
        </w:r>
      </w:del>
    </w:p>
    <w:p w14:paraId="3BF6B802" w14:textId="5733DA86" w:rsidR="007B1008" w:rsidDel="00B10FA1" w:rsidRDefault="007B1008" w:rsidP="007B1008">
      <w:pPr>
        <w:pStyle w:val="FirstParagraph"/>
        <w:rPr>
          <w:del w:id="1631" w:author="Gibran Hemani" w:date="2020-05-25T21:04:00Z"/>
        </w:rPr>
      </w:pPr>
      <w:del w:id="1632" w:author="Gibran Hemani" w:date="2020-05-25T21:04:00Z">
        <w:r w:rsidDel="00B10FA1">
          <w:delText xml:space="preserve">We conducted basic simulations of this model, where we set </w:delText>
        </w:r>
      </w:del>
      <m:oMath>
        <m:sSub>
          <m:sSubPr>
            <m:ctrlPr>
              <w:del w:id="1633" w:author="Gibran Hemani" w:date="2020-05-25T21:04:00Z">
                <w:rPr>
                  <w:rFonts w:ascii="Cambria Math" w:hAnsi="Cambria Math"/>
                </w:rPr>
              </w:del>
            </m:ctrlPr>
          </m:sSubPr>
          <m:e>
            <m:r>
              <w:del w:id="1634" w:author="Gibran Hemani" w:date="2020-05-25T21:04:00Z">
                <w:rPr>
                  <w:rFonts w:ascii="Cambria Math" w:hAnsi="Cambria Math"/>
                </w:rPr>
                <m:t>p</m:t>
              </w:del>
            </m:r>
          </m:e>
          <m:sub>
            <m:r>
              <w:del w:id="1635" w:author="Gibran Hemani" w:date="2020-05-25T21:04:00Z">
                <w:rPr>
                  <w:rFonts w:ascii="Cambria Math" w:hAnsi="Cambria Math"/>
                </w:rPr>
                <m:t>1</m:t>
              </w:del>
            </m:r>
          </m:sub>
        </m:sSub>
        <m:r>
          <w:del w:id="1636" w:author="Gibran Hemani" w:date="2020-05-25T21:04:00Z">
            <w:rPr>
              <w:rFonts w:ascii="Cambria Math" w:hAnsi="Cambria Math"/>
            </w:rPr>
            <m:t>=</m:t>
          </w:del>
        </m:r>
        <m:sSub>
          <m:sSubPr>
            <m:ctrlPr>
              <w:del w:id="1637" w:author="Gibran Hemani" w:date="2020-05-25T21:04:00Z">
                <w:rPr>
                  <w:rFonts w:ascii="Cambria Math" w:hAnsi="Cambria Math"/>
                </w:rPr>
              </w:del>
            </m:ctrlPr>
          </m:sSubPr>
          <m:e>
            <m:r>
              <w:del w:id="1638" w:author="Gibran Hemani" w:date="2020-05-25T21:04:00Z">
                <w:rPr>
                  <w:rFonts w:ascii="Cambria Math" w:hAnsi="Cambria Math"/>
                </w:rPr>
                <m:t>p</m:t>
              </w:del>
            </m:r>
          </m:e>
          <m:sub>
            <m:r>
              <w:del w:id="1639" w:author="Gibran Hemani" w:date="2020-05-25T21:04:00Z">
                <w:rPr>
                  <w:rFonts w:ascii="Cambria Math" w:hAnsi="Cambria Math"/>
                </w:rPr>
                <m:t>2</m:t>
              </w:del>
            </m:r>
          </m:sub>
        </m:sSub>
        <m:r>
          <w:del w:id="1640" w:author="Gibran Hemani" w:date="2020-05-25T21:04:00Z">
            <w:rPr>
              <w:rFonts w:ascii="Cambria Math" w:hAnsi="Cambria Math"/>
            </w:rPr>
            <m:t>=0.1</m:t>
          </w:del>
        </m:r>
      </m:oMath>
      <w:del w:id="1641" w:author="Gibran Hemani" w:date="2020-05-25T21:04:00Z">
        <w:r w:rsidDel="00B10FA1">
          <w:delText xml:space="preserve">, </w:delText>
        </w:r>
      </w:del>
      <m:oMath>
        <m:sSub>
          <m:sSubPr>
            <m:ctrlPr>
              <w:del w:id="1642" w:author="Gibran Hemani" w:date="2020-05-25T21:04:00Z">
                <w:rPr>
                  <w:rFonts w:ascii="Cambria Math" w:hAnsi="Cambria Math"/>
                </w:rPr>
              </w:del>
            </m:ctrlPr>
          </m:sSubPr>
          <m:e>
            <m:r>
              <w:del w:id="1643" w:author="Gibran Hemani" w:date="2020-05-25T21:04:00Z">
                <w:rPr>
                  <w:rFonts w:ascii="Cambria Math" w:hAnsi="Cambria Math"/>
                </w:rPr>
                <m:t>p</m:t>
              </w:del>
            </m:r>
          </m:e>
          <m:sub>
            <m:r>
              <w:del w:id="1644" w:author="Gibran Hemani" w:date="2020-05-25T21:04:00Z">
                <w:rPr>
                  <w:rFonts w:ascii="Cambria Math" w:hAnsi="Cambria Math"/>
                </w:rPr>
                <m:t>3</m:t>
              </w:del>
            </m:r>
          </m:sub>
        </m:sSub>
        <m:r>
          <w:del w:id="1645" w:author="Gibran Hemani" w:date="2020-05-25T21:04:00Z">
            <w:rPr>
              <w:rFonts w:ascii="Cambria Math" w:hAnsi="Cambria Math"/>
            </w:rPr>
            <m:t>=0.5</m:t>
          </w:del>
        </m:r>
      </m:oMath>
      <w:del w:id="1646" w:author="Gibran Hemani" w:date="2020-05-25T21:04:00Z">
        <w:r w:rsidDel="00B10FA1">
          <w:delText xml:space="preserve">, and the LD was either </w:delText>
        </w:r>
      </w:del>
      <m:oMath>
        <m:sSub>
          <m:sSubPr>
            <m:ctrlPr>
              <w:del w:id="1647" w:author="Gibran Hemani" w:date="2020-05-25T21:04:00Z">
                <w:rPr>
                  <w:rFonts w:ascii="Cambria Math" w:hAnsi="Cambria Math"/>
                </w:rPr>
              </w:del>
            </m:ctrlPr>
          </m:sSubPr>
          <m:e>
            <m:r>
              <w:del w:id="1648" w:author="Gibran Hemani" w:date="2020-05-25T21:04:00Z">
                <w:rPr>
                  <w:rFonts w:ascii="Cambria Math" w:hAnsi="Cambria Math"/>
                </w:rPr>
                <m:t>r</m:t>
              </w:del>
            </m:r>
          </m:e>
          <m:sub>
            <m:r>
              <w:del w:id="1649" w:author="Gibran Hemani" w:date="2020-05-25T21:04:00Z">
                <w:rPr>
                  <w:rFonts w:ascii="Cambria Math" w:hAnsi="Cambria Math"/>
                </w:rPr>
                <m:t>12</m:t>
              </w:del>
            </m:r>
          </m:sub>
        </m:sSub>
        <m:r>
          <w:del w:id="1650" w:author="Gibran Hemani" w:date="2020-05-25T21:04:00Z">
            <w:rPr>
              <w:rFonts w:ascii="Cambria Math" w:hAnsi="Cambria Math"/>
            </w:rPr>
            <m:t>=0.5</m:t>
          </w:del>
        </m:r>
      </m:oMath>
      <w:del w:id="1651" w:author="Gibran Hemani" w:date="2020-05-25T21:04:00Z">
        <w:r w:rsidDel="00B10FA1">
          <w:delText xml:space="preserve"> or 0 to generate the values of </w:delText>
        </w:r>
      </w:del>
      <m:oMath>
        <m:sSub>
          <m:sSubPr>
            <m:ctrlPr>
              <w:del w:id="1652" w:author="Gibran Hemani" w:date="2020-05-25T21:04:00Z">
                <w:rPr>
                  <w:rFonts w:ascii="Cambria Math" w:hAnsi="Cambria Math"/>
                </w:rPr>
              </w:del>
            </m:ctrlPr>
          </m:sSubPr>
          <m:e>
            <m:r>
              <w:del w:id="1653" w:author="Gibran Hemani" w:date="2020-05-25T21:04:00Z">
                <w:rPr>
                  <w:rFonts w:ascii="Cambria Math" w:hAnsi="Cambria Math"/>
                </w:rPr>
                <m:t>y</m:t>
              </w:del>
            </m:r>
          </m:e>
          <m:sub>
            <m:r>
              <w:del w:id="1654" w:author="Gibran Hemani" w:date="2020-05-25T21:04:00Z">
                <w:rPr>
                  <w:rFonts w:ascii="Cambria Math" w:hAnsi="Cambria Math"/>
                </w:rPr>
                <m:t>1</m:t>
              </w:del>
            </m:r>
          </m:sub>
        </m:sSub>
      </m:oMath>
      <w:del w:id="1655" w:author="Gibran Hemani" w:date="2020-05-25T21:04:00Z">
        <w:r w:rsidRPr="002C3FEB" w:rsidDel="00B10FA1">
          <w:delText xml:space="preserve">, </w:delText>
        </w:r>
      </w:del>
      <m:oMath>
        <m:sSub>
          <m:sSubPr>
            <m:ctrlPr>
              <w:del w:id="1656" w:author="Gibran Hemani" w:date="2020-05-25T21:04:00Z">
                <w:rPr>
                  <w:rFonts w:ascii="Cambria Math" w:hAnsi="Cambria Math"/>
                </w:rPr>
              </w:del>
            </m:ctrlPr>
          </m:sSubPr>
          <m:e>
            <m:r>
              <w:del w:id="1657" w:author="Gibran Hemani" w:date="2020-05-25T21:04:00Z">
                <w:rPr>
                  <w:rFonts w:ascii="Cambria Math" w:hAnsi="Cambria Math"/>
                </w:rPr>
                <m:t>y</m:t>
              </w:del>
            </m:r>
          </m:e>
          <m:sub>
            <m:r>
              <w:del w:id="1658" w:author="Gibran Hemani" w:date="2020-05-25T21:04:00Z">
                <w:rPr>
                  <w:rFonts w:ascii="Cambria Math" w:hAnsi="Cambria Math"/>
                </w:rPr>
                <m:t>2</m:t>
              </w:del>
            </m:r>
          </m:sub>
        </m:sSub>
      </m:oMath>
      <w:del w:id="1659" w:author="Gibran Hemani" w:date="2020-05-25T21:04:00Z">
        <w:r w:rsidRPr="002C3FEB" w:rsidDel="00B10FA1">
          <w:delText xml:space="preserve"> and </w:delText>
        </w:r>
      </w:del>
      <m:oMath>
        <m:sSub>
          <m:sSubPr>
            <m:ctrlPr>
              <w:del w:id="1660" w:author="Gibran Hemani" w:date="2020-05-25T21:04:00Z">
                <w:rPr>
                  <w:rFonts w:ascii="Cambria Math" w:hAnsi="Cambria Math"/>
                </w:rPr>
              </w:del>
            </m:ctrlPr>
          </m:sSubPr>
          <m:e>
            <m:r>
              <w:del w:id="1661" w:author="Gibran Hemani" w:date="2020-05-25T21:04:00Z">
                <w:rPr>
                  <w:rFonts w:ascii="Cambria Math" w:hAnsi="Cambria Math"/>
                </w:rPr>
                <m:t>y</m:t>
              </w:del>
            </m:r>
          </m:e>
          <m:sub>
            <m:r>
              <w:del w:id="1662" w:author="Gibran Hemani" w:date="2020-05-25T21:04:00Z">
                <w:rPr>
                  <w:rFonts w:ascii="Cambria Math" w:hAnsi="Cambria Math"/>
                </w:rPr>
                <m:t>3</m:t>
              </w:del>
            </m:r>
          </m:sub>
        </m:sSub>
      </m:oMath>
      <w:del w:id="1663" w:author="Gibran Hemani" w:date="2020-05-25T21:04:00Z">
        <w:r w:rsidDel="00B10FA1">
          <w:delText xml:space="preserve">. We then tested for interaction to obtain </w:delText>
        </w:r>
      </w:del>
      <m:oMath>
        <m:sSub>
          <m:sSubPr>
            <m:ctrlPr>
              <w:del w:id="1664" w:author="Gibran Hemani" w:date="2020-05-25T21:04:00Z">
                <w:rPr>
                  <w:rFonts w:ascii="Cambria Math" w:hAnsi="Cambria Math"/>
                </w:rPr>
              </w:del>
            </m:ctrlPr>
          </m:sSubPr>
          <m:e>
            <m:r>
              <w:del w:id="1665" w:author="Gibran Hemani" w:date="2020-05-25T21:04:00Z">
                <w:rPr>
                  <w:rFonts w:ascii="Cambria Math" w:hAnsi="Cambria Math"/>
                </w:rPr>
                <m:t>F</m:t>
              </w:del>
            </m:r>
          </m:e>
          <m:sub>
            <m:r>
              <w:del w:id="1666" w:author="Gibran Hemani" w:date="2020-05-25T21:04:00Z">
                <w:rPr>
                  <w:rFonts w:ascii="Cambria Math" w:hAnsi="Cambria Math"/>
                </w:rPr>
                <m:t>ab</m:t>
              </w:del>
            </m:r>
          </m:sub>
        </m:sSub>
      </m:oMath>
      <w:del w:id="1667" w:author="Gibran Hemani" w:date="2020-05-25T21:04:00Z">
        <w:r w:rsidDel="00B10FA1">
          <w:delText xml:space="preserve">, and repeated the process 10,000 times to obtain a distribution of </w:delText>
        </w:r>
      </w:del>
      <m:oMath>
        <m:sSub>
          <m:sSubPr>
            <m:ctrlPr>
              <w:del w:id="1668" w:author="Gibran Hemani" w:date="2020-05-25T21:04:00Z">
                <w:rPr>
                  <w:rFonts w:ascii="Cambria Math" w:hAnsi="Cambria Math"/>
                </w:rPr>
              </w:del>
            </m:ctrlPr>
          </m:sSubPr>
          <m:e>
            <m:r>
              <w:del w:id="1669" w:author="Gibran Hemani" w:date="2020-05-25T21:04:00Z">
                <w:rPr>
                  <w:rFonts w:ascii="Cambria Math" w:hAnsi="Cambria Math"/>
                </w:rPr>
                <m:t>F</m:t>
              </w:del>
            </m:r>
          </m:e>
          <m:sub>
            <m:r>
              <w:del w:id="1670" w:author="Gibran Hemani" w:date="2020-05-25T21:04:00Z">
                <w:rPr>
                  <w:rFonts w:ascii="Cambria Math" w:hAnsi="Cambria Math"/>
                </w:rPr>
                <m:t>ab</m:t>
              </w:del>
            </m:r>
          </m:sub>
        </m:sSub>
      </m:oMath>
      <w:del w:id="1671" w:author="Gibran Hemani" w:date="2020-05-25T21:04:00Z">
        <w:r w:rsidDel="00B10FA1">
          <w:delText xml:space="preserve"> when there is LD between </w:delText>
        </w:r>
      </w:del>
      <m:oMath>
        <m:sSub>
          <m:sSubPr>
            <m:ctrlPr>
              <w:del w:id="1672" w:author="Gibran Hemani" w:date="2020-05-25T21:04:00Z">
                <w:rPr>
                  <w:rFonts w:ascii="Cambria Math" w:hAnsi="Cambria Math"/>
                </w:rPr>
              </w:del>
            </m:ctrlPr>
          </m:sSubPr>
          <m:e>
            <m:r>
              <w:del w:id="1673" w:author="Gibran Hemani" w:date="2020-05-25T21:04:00Z">
                <w:rPr>
                  <w:rFonts w:ascii="Cambria Math" w:hAnsi="Cambria Math"/>
                </w:rPr>
                <m:t>y</m:t>
              </w:del>
            </m:r>
          </m:e>
          <m:sub>
            <m:r>
              <w:del w:id="1674" w:author="Gibran Hemani" w:date="2020-05-25T21:04:00Z">
                <w:rPr>
                  <w:rFonts w:ascii="Cambria Math" w:hAnsi="Cambria Math"/>
                </w:rPr>
                <m:t>1</m:t>
              </w:del>
            </m:r>
          </m:sub>
        </m:sSub>
      </m:oMath>
      <w:del w:id="1675" w:author="Gibran Hemani" w:date="2020-05-25T21:04:00Z">
        <w:r w:rsidRPr="002C3FEB" w:rsidDel="00B10FA1">
          <w:delText xml:space="preserve"> and </w:delText>
        </w:r>
      </w:del>
      <m:oMath>
        <m:sSub>
          <m:sSubPr>
            <m:ctrlPr>
              <w:del w:id="1676" w:author="Gibran Hemani" w:date="2020-05-25T21:04:00Z">
                <w:rPr>
                  <w:rFonts w:ascii="Cambria Math" w:hAnsi="Cambria Math"/>
                </w:rPr>
              </w:del>
            </m:ctrlPr>
          </m:sSubPr>
          <m:e>
            <m:r>
              <w:del w:id="1677" w:author="Gibran Hemani" w:date="2020-05-25T21:04:00Z">
                <w:rPr>
                  <w:rFonts w:ascii="Cambria Math" w:hAnsi="Cambria Math"/>
                </w:rPr>
                <m:t>y</m:t>
              </w:del>
            </m:r>
          </m:e>
          <m:sub>
            <m:r>
              <w:del w:id="1678" w:author="Gibran Hemani" w:date="2020-05-25T21:04:00Z">
                <w:rPr>
                  <w:rFonts w:ascii="Cambria Math" w:hAnsi="Cambria Math"/>
                </w:rPr>
                <m:t>2</m:t>
              </w:del>
            </m:r>
          </m:sub>
        </m:sSub>
      </m:oMath>
      <w:del w:id="1679" w:author="Gibran Hemani" w:date="2020-05-25T21:04:00Z">
        <w:r w:rsidDel="00B10FA1">
          <w:delText xml:space="preserve">, and when they are uncorrelated. When uncorrelated the mean and variance of </w:delText>
        </w:r>
      </w:del>
      <m:oMath>
        <m:sSub>
          <m:sSubPr>
            <m:ctrlPr>
              <w:del w:id="1680" w:author="Gibran Hemani" w:date="2020-05-25T21:04:00Z">
                <w:rPr>
                  <w:rFonts w:ascii="Cambria Math" w:hAnsi="Cambria Math"/>
                </w:rPr>
              </w:del>
            </m:ctrlPr>
          </m:sSubPr>
          <m:e>
            <m:r>
              <w:del w:id="1681" w:author="Gibran Hemani" w:date="2020-05-25T21:04:00Z">
                <w:rPr>
                  <w:rFonts w:ascii="Cambria Math" w:hAnsi="Cambria Math"/>
                </w:rPr>
                <m:t>F</m:t>
              </w:del>
            </m:r>
          </m:e>
          <m:sub>
            <m:r>
              <w:del w:id="1682" w:author="Gibran Hemani" w:date="2020-05-25T21:04:00Z">
                <w:rPr>
                  <w:rFonts w:ascii="Cambria Math" w:hAnsi="Cambria Math"/>
                </w:rPr>
                <m:t>ab</m:t>
              </w:del>
            </m:r>
          </m:sub>
        </m:sSub>
      </m:oMath>
      <w:del w:id="1683" w:author="Gibran Hemani" w:date="2020-05-25T21:04:00Z">
        <w:r w:rsidDel="00B10FA1">
          <w:delText xml:space="preserve"> are approximately 1 and 2, following expectation. However, when</w:delText>
        </w:r>
        <w:r w:rsidRPr="002C3FEB" w:rsidDel="00B10FA1">
          <w:delText xml:space="preserve"> </w:delText>
        </w:r>
      </w:del>
      <m:oMath>
        <m:sSub>
          <m:sSubPr>
            <m:ctrlPr>
              <w:del w:id="1684" w:author="Gibran Hemani" w:date="2020-05-25T21:04:00Z">
                <w:rPr>
                  <w:rFonts w:ascii="Cambria Math" w:hAnsi="Cambria Math"/>
                </w:rPr>
              </w:del>
            </m:ctrlPr>
          </m:sSubPr>
          <m:e>
            <m:r>
              <w:del w:id="1685" w:author="Gibran Hemani" w:date="2020-05-25T21:04:00Z">
                <w:rPr>
                  <w:rFonts w:ascii="Cambria Math" w:hAnsi="Cambria Math"/>
                </w:rPr>
                <m:t>y</m:t>
              </w:del>
            </m:r>
          </m:e>
          <m:sub>
            <m:r>
              <w:del w:id="1686" w:author="Gibran Hemani" w:date="2020-05-25T21:04:00Z">
                <w:rPr>
                  <w:rFonts w:ascii="Cambria Math" w:hAnsi="Cambria Math"/>
                </w:rPr>
                <m:t>1</m:t>
              </w:del>
            </m:r>
          </m:sub>
        </m:sSub>
      </m:oMath>
      <w:del w:id="1687" w:author="Gibran Hemani" w:date="2020-05-25T21:04:00Z">
        <w:r w:rsidRPr="002C3FEB" w:rsidDel="00B10FA1">
          <w:delText xml:space="preserve"> and </w:delText>
        </w:r>
      </w:del>
      <m:oMath>
        <m:sSub>
          <m:sSubPr>
            <m:ctrlPr>
              <w:del w:id="1688" w:author="Gibran Hemani" w:date="2020-05-25T21:04:00Z">
                <w:rPr>
                  <w:rFonts w:ascii="Cambria Math" w:hAnsi="Cambria Math"/>
                </w:rPr>
              </w:del>
            </m:ctrlPr>
          </m:sSubPr>
          <m:e>
            <m:r>
              <w:del w:id="1689" w:author="Gibran Hemani" w:date="2020-05-25T21:04:00Z">
                <w:rPr>
                  <w:rFonts w:ascii="Cambria Math" w:hAnsi="Cambria Math"/>
                </w:rPr>
                <m:t>y</m:t>
              </w:del>
            </m:r>
          </m:e>
          <m:sub>
            <m:r>
              <w:del w:id="1690" w:author="Gibran Hemani" w:date="2020-05-25T21:04:00Z">
                <w:rPr>
                  <w:rFonts w:ascii="Cambria Math" w:hAnsi="Cambria Math"/>
                </w:rPr>
                <m:t>2</m:t>
              </w:del>
            </m:r>
          </m:sub>
        </m:sSub>
      </m:oMath>
      <w:del w:id="1691" w:author="Gibran Hemani" w:date="2020-05-25T21:04:00Z">
        <w:r w:rsidDel="00B10FA1">
          <w:delText xml:space="preserve"> are correlated the mean and variance of </w:delText>
        </w:r>
      </w:del>
      <m:oMath>
        <m:sSub>
          <m:sSubPr>
            <m:ctrlPr>
              <w:del w:id="1692" w:author="Gibran Hemani" w:date="2020-05-25T21:04:00Z">
                <w:rPr>
                  <w:rFonts w:ascii="Cambria Math" w:hAnsi="Cambria Math"/>
                </w:rPr>
              </w:del>
            </m:ctrlPr>
          </m:sSubPr>
          <m:e>
            <m:r>
              <w:del w:id="1693" w:author="Gibran Hemani" w:date="2020-05-25T21:04:00Z">
                <w:rPr>
                  <w:rFonts w:ascii="Cambria Math" w:hAnsi="Cambria Math"/>
                </w:rPr>
                <m:t>F</m:t>
              </w:del>
            </m:r>
          </m:e>
          <m:sub>
            <m:r>
              <w:del w:id="1694" w:author="Gibran Hemani" w:date="2020-05-25T21:04:00Z">
                <w:rPr>
                  <w:rFonts w:ascii="Cambria Math" w:hAnsi="Cambria Math"/>
                </w:rPr>
                <m:t>ab</m:t>
              </w:del>
            </m:r>
          </m:sub>
        </m:sSub>
      </m:oMath>
      <w:del w:id="1695" w:author="Gibran Hemani" w:date="2020-05-25T21:04:00Z">
        <w:r w:rsidDel="00B10FA1">
          <w:delText xml:space="preserve"> are approximately 3.4 and 23, consistent with the theory derived above - for the parameters used in this simulation </w:delText>
        </w:r>
      </w:del>
      <m:oMath>
        <m:r>
          <w:del w:id="1696" w:author="Gibran Hemani" w:date="2020-05-25T21:04:00Z">
            <w:rPr>
              <w:rFonts w:ascii="Cambria Math" w:hAnsi="Cambria Math"/>
            </w:rPr>
            <m:t>E(F)=3.47</m:t>
          </w:del>
        </m:r>
      </m:oMath>
      <w:del w:id="1697" w:author="Gibran Hemani" w:date="2020-05-25T21:04:00Z">
        <w:r w:rsidDel="00B10FA1">
          <w:delText>.</w:delText>
        </w:r>
      </w:del>
    </w:p>
    <w:p w14:paraId="02FDF906" w14:textId="587B9E8F" w:rsidR="007B1008" w:rsidRPr="00145746" w:rsidDel="00B10FA1" w:rsidRDefault="007B1008" w:rsidP="007B1008">
      <w:pPr>
        <w:pStyle w:val="BodyText"/>
        <w:rPr>
          <w:del w:id="1698" w:author="Gibran Hemani" w:date="2020-05-25T21:04:00Z"/>
        </w:rPr>
      </w:pPr>
      <w:del w:id="1699" w:author="Gibran Hemani" w:date="2020-05-25T21:04:00Z">
        <w:r w:rsidRPr="00AD3FF0" w:rsidDel="00B10FA1">
          <w:delText>The theory here is based upon an extreme case where the trait of interest is fully explained by a single locus and therefore has a binomial distribution. If the gene expression traits have large additive cis-eQTL that are not perfectly tagged then their distribution will be a mixture of binomial and normal errors. Nevertheless, as shown in the main text with both empirical data and simulations, the same principles as derived here hold.</w:delText>
        </w:r>
      </w:del>
    </w:p>
    <w:p w14:paraId="64471BEA" w14:textId="77777777" w:rsidR="007B1008" w:rsidRDefault="007B1008" w:rsidP="007B1008">
      <w:pPr>
        <w:pStyle w:val="FirstParagraph"/>
      </w:pPr>
    </w:p>
    <w:p w14:paraId="707C1111" w14:textId="77777777" w:rsidR="007B1008" w:rsidRDefault="007B1008">
      <w:pPr>
        <w:rPr>
          <w:rFonts w:asciiTheme="majorHAnsi" w:eastAsiaTheme="majorEastAsia" w:hAnsiTheme="majorHAnsi" w:cstheme="majorBidi"/>
          <w:b/>
          <w:bCs/>
          <w:color w:val="4F81BD" w:themeColor="accent1"/>
          <w:sz w:val="32"/>
          <w:szCs w:val="32"/>
        </w:rPr>
      </w:pPr>
      <w:r>
        <w:br w:type="page"/>
      </w:r>
    </w:p>
    <w:p w14:paraId="2C1E7496" w14:textId="074EAE29" w:rsidR="00F573F2" w:rsidRDefault="00F573F2" w:rsidP="00F573F2">
      <w:pPr>
        <w:pStyle w:val="Heading2"/>
      </w:pPr>
      <w:r>
        <w:lastRenderedPageBreak/>
        <w:t>Acknowledgements</w:t>
      </w:r>
    </w:p>
    <w:p w14:paraId="5D5F2FCE" w14:textId="48A9E9EE" w:rsidR="00F573F2" w:rsidRPr="00D229D5" w:rsidRDefault="00F573F2" w:rsidP="005727FA">
      <w:pPr>
        <w:jc w:val="both"/>
      </w:pPr>
      <w:r>
        <w:t>GH was funded by the Wellcome Trust and Royal Society [</w:t>
      </w:r>
      <w:r w:rsidRPr="009C1170">
        <w:t>208806/Z/17/Z</w:t>
      </w:r>
      <w:r>
        <w:t>]. JEP is supported by National Health and Medical Research Council Fellowship (</w:t>
      </w:r>
      <w:r w:rsidR="00EA47A4" w:rsidRPr="00EA47A4">
        <w:t>APP1175781</w:t>
      </w:r>
      <w:r>
        <w:t xml:space="preserve">). </w:t>
      </w:r>
      <w:r w:rsidR="00281EAE">
        <w:t>JY and PMV are supported by the Australian Research Council (DP160101343, DP160101056, FT180100186 and FL180100072) and the Australian National Health and Medical Research Council (1078037, 1078901, 1113400, and 1107258).</w:t>
      </w:r>
      <w:r w:rsidR="00620896">
        <w:t xml:space="preserve"> </w:t>
      </w:r>
      <w:r w:rsidR="00620896" w:rsidRPr="00620896">
        <w:rPr>
          <w:lang w:val="en-GB"/>
        </w:rPr>
        <w:t>We are extremely grateful to all the families who took part in th</w:t>
      </w:r>
      <w:r w:rsidR="00620896">
        <w:rPr>
          <w:lang w:val="en-GB"/>
        </w:rPr>
        <w:t>e ALSPAC study</w:t>
      </w:r>
      <w:r w:rsidR="00620896" w:rsidRPr="00620896">
        <w:rPr>
          <w:lang w:val="en-GB"/>
        </w:rPr>
        <w:t>, the midwives for their help in recruiting them, and the whole ALSPAC team, which includes interviewers, computer and laboratory technicians, clerical workers, research scientists, volunteers, managers, receptionists and nurses</w:t>
      </w:r>
      <w:r w:rsidR="00620896">
        <w:rPr>
          <w:lang w:val="en-GB"/>
        </w:rPr>
        <w:t>.</w:t>
      </w:r>
    </w:p>
    <w:p w14:paraId="15DECCDE" w14:textId="77777777" w:rsidR="00C5195D" w:rsidRDefault="00D229D5" w:rsidP="004C7C54">
      <w:pPr>
        <w:pStyle w:val="Heading2"/>
      </w:pPr>
      <w:r>
        <w:t>References</w:t>
      </w:r>
    </w:p>
    <w:p w14:paraId="543D11EA" w14:textId="0CBEA944" w:rsidR="008F7F55" w:rsidRPr="008F7F55" w:rsidRDefault="00D229D5" w:rsidP="008F7F55">
      <w:pPr>
        <w:widowControl w:val="0"/>
        <w:autoSpaceDE w:val="0"/>
        <w:autoSpaceDN w:val="0"/>
        <w:adjustRightInd w:val="0"/>
        <w:spacing w:before="180" w:after="180"/>
        <w:ind w:left="640" w:hanging="640"/>
        <w:rPr>
          <w:rFonts w:ascii="Cambria" w:hAnsi="Cambria" w:cs="Times New Roman"/>
          <w:noProof/>
        </w:rPr>
      </w:pPr>
      <w:r>
        <w:fldChar w:fldCharType="begin" w:fldLock="1"/>
      </w:r>
      <w:r>
        <w:instrText xml:space="preserve">ADDIN Mendeley Bibliography CSL_BIBLIOGRAPHY </w:instrText>
      </w:r>
      <w:r>
        <w:fldChar w:fldCharType="separate"/>
      </w:r>
      <w:r w:rsidR="008F7F55" w:rsidRPr="008F7F55">
        <w:rPr>
          <w:rFonts w:ascii="Cambria" w:hAnsi="Cambria" w:cs="Times New Roman"/>
          <w:noProof/>
        </w:rPr>
        <w:t>1.</w:t>
      </w:r>
      <w:r w:rsidR="008F7F55" w:rsidRPr="008F7F55">
        <w:rPr>
          <w:rFonts w:ascii="Cambria" w:hAnsi="Cambria" w:cs="Times New Roman"/>
          <w:noProof/>
        </w:rPr>
        <w:tab/>
        <w:t xml:space="preserve">Hemani, G. </w:t>
      </w:r>
      <w:r w:rsidR="008F7F55" w:rsidRPr="008F7F55">
        <w:rPr>
          <w:rFonts w:ascii="Cambria" w:hAnsi="Cambria" w:cs="Times New Roman"/>
          <w:i/>
          <w:iCs/>
          <w:noProof/>
        </w:rPr>
        <w:t>et al.</w:t>
      </w:r>
      <w:r w:rsidR="008F7F55" w:rsidRPr="008F7F55">
        <w:rPr>
          <w:rFonts w:ascii="Cambria" w:hAnsi="Cambria" w:cs="Times New Roman"/>
          <w:noProof/>
        </w:rPr>
        <w:t xml:space="preserve"> Detection and replication of epistasis influencing transcription in humans. </w:t>
      </w:r>
      <w:r w:rsidR="008F7F55" w:rsidRPr="008F7F55">
        <w:rPr>
          <w:rFonts w:ascii="Cambria" w:hAnsi="Cambria" w:cs="Times New Roman"/>
          <w:i/>
          <w:iCs/>
          <w:noProof/>
        </w:rPr>
        <w:t>Nature</w:t>
      </w:r>
      <w:r w:rsidR="008F7F55" w:rsidRPr="008F7F55">
        <w:rPr>
          <w:rFonts w:ascii="Cambria" w:hAnsi="Cambria" w:cs="Times New Roman"/>
          <w:noProof/>
        </w:rPr>
        <w:t xml:space="preserve"> </w:t>
      </w:r>
      <w:r w:rsidR="008F7F55" w:rsidRPr="008F7F55">
        <w:rPr>
          <w:rFonts w:ascii="Cambria" w:hAnsi="Cambria" w:cs="Times New Roman"/>
          <w:b/>
          <w:bCs/>
          <w:noProof/>
        </w:rPr>
        <w:t>10</w:t>
      </w:r>
      <w:r w:rsidR="008F7F55" w:rsidRPr="008F7F55">
        <w:rPr>
          <w:rFonts w:ascii="Cambria" w:hAnsi="Cambria" w:cs="Times New Roman"/>
          <w:noProof/>
        </w:rPr>
        <w:t>, 249–53 (2014).</w:t>
      </w:r>
    </w:p>
    <w:p w14:paraId="45E5251C" w14:textId="77777777" w:rsidR="008F7F55" w:rsidRPr="008F7F55" w:rsidRDefault="008F7F55" w:rsidP="008F7F55">
      <w:pPr>
        <w:widowControl w:val="0"/>
        <w:autoSpaceDE w:val="0"/>
        <w:autoSpaceDN w:val="0"/>
        <w:adjustRightInd w:val="0"/>
        <w:spacing w:before="180" w:after="180"/>
        <w:ind w:left="640" w:hanging="640"/>
        <w:rPr>
          <w:rFonts w:ascii="Cambria" w:hAnsi="Cambria" w:cs="Times New Roman"/>
          <w:noProof/>
        </w:rPr>
      </w:pPr>
      <w:r w:rsidRPr="008F7F55">
        <w:rPr>
          <w:rFonts w:ascii="Cambria" w:hAnsi="Cambria" w:cs="Times New Roman"/>
          <w:noProof/>
        </w:rPr>
        <w:t>2.</w:t>
      </w:r>
      <w:r w:rsidRPr="008F7F55">
        <w:rPr>
          <w:rFonts w:ascii="Cambria" w:hAnsi="Cambria" w:cs="Times New Roman"/>
          <w:noProof/>
        </w:rPr>
        <w:tab/>
        <w:t xml:space="preserve">Hemani, G., Theocharidis, A., Wei, W. &amp; Haley, C. EpiGPU: exhaustive pairwise epistasis scans parallelized on consumer level graphics cards. </w:t>
      </w:r>
      <w:r w:rsidRPr="008F7F55">
        <w:rPr>
          <w:rFonts w:ascii="Cambria" w:hAnsi="Cambria" w:cs="Times New Roman"/>
          <w:i/>
          <w:iCs/>
          <w:noProof/>
        </w:rPr>
        <w:t>Bioinformatics</w:t>
      </w:r>
      <w:r w:rsidRPr="008F7F55">
        <w:rPr>
          <w:rFonts w:ascii="Cambria" w:hAnsi="Cambria" w:cs="Times New Roman"/>
          <w:noProof/>
        </w:rPr>
        <w:t xml:space="preserve"> </w:t>
      </w:r>
      <w:r w:rsidRPr="008F7F55">
        <w:rPr>
          <w:rFonts w:ascii="Cambria" w:hAnsi="Cambria" w:cs="Times New Roman"/>
          <w:b/>
          <w:bCs/>
          <w:noProof/>
        </w:rPr>
        <w:t>27</w:t>
      </w:r>
      <w:r w:rsidRPr="008F7F55">
        <w:rPr>
          <w:rFonts w:ascii="Cambria" w:hAnsi="Cambria" w:cs="Times New Roman"/>
          <w:noProof/>
        </w:rPr>
        <w:t>, 1462–5 (2011).</w:t>
      </w:r>
    </w:p>
    <w:p w14:paraId="02CD7A9E" w14:textId="77777777" w:rsidR="008F7F55" w:rsidRPr="008F7F55" w:rsidRDefault="008F7F55" w:rsidP="008F7F55">
      <w:pPr>
        <w:widowControl w:val="0"/>
        <w:autoSpaceDE w:val="0"/>
        <w:autoSpaceDN w:val="0"/>
        <w:adjustRightInd w:val="0"/>
        <w:spacing w:before="180" w:after="180"/>
        <w:ind w:left="640" w:hanging="640"/>
        <w:rPr>
          <w:rFonts w:ascii="Cambria" w:hAnsi="Cambria" w:cs="Times New Roman"/>
          <w:noProof/>
        </w:rPr>
      </w:pPr>
      <w:r w:rsidRPr="008F7F55">
        <w:rPr>
          <w:rFonts w:ascii="Cambria" w:hAnsi="Cambria" w:cs="Times New Roman"/>
          <w:noProof/>
        </w:rPr>
        <w:t>3.</w:t>
      </w:r>
      <w:r w:rsidRPr="008F7F55">
        <w:rPr>
          <w:rFonts w:ascii="Cambria" w:hAnsi="Cambria" w:cs="Times New Roman"/>
          <w:noProof/>
        </w:rPr>
        <w:tab/>
        <w:t xml:space="preserve">Cockerham, C. C. An extension of the concept of partitioning hereditary variance for analysis of covariances among relatives when epistasis is present. </w:t>
      </w:r>
      <w:r w:rsidRPr="008F7F55">
        <w:rPr>
          <w:rFonts w:ascii="Cambria" w:hAnsi="Cambria" w:cs="Times New Roman"/>
          <w:i/>
          <w:iCs/>
          <w:noProof/>
        </w:rPr>
        <w:t>Genetics</w:t>
      </w:r>
      <w:r w:rsidRPr="008F7F55">
        <w:rPr>
          <w:rFonts w:ascii="Cambria" w:hAnsi="Cambria" w:cs="Times New Roman"/>
          <w:noProof/>
        </w:rPr>
        <w:t xml:space="preserve"> </w:t>
      </w:r>
      <w:r w:rsidRPr="008F7F55">
        <w:rPr>
          <w:rFonts w:ascii="Cambria" w:hAnsi="Cambria" w:cs="Times New Roman"/>
          <w:b/>
          <w:bCs/>
          <w:noProof/>
        </w:rPr>
        <w:t>39</w:t>
      </w:r>
      <w:r w:rsidRPr="008F7F55">
        <w:rPr>
          <w:rFonts w:ascii="Cambria" w:hAnsi="Cambria" w:cs="Times New Roman"/>
          <w:noProof/>
        </w:rPr>
        <w:t>, 859–882 (1954).</w:t>
      </w:r>
    </w:p>
    <w:p w14:paraId="1FE5B1E7" w14:textId="77777777" w:rsidR="008F7F55" w:rsidRPr="008F7F55" w:rsidRDefault="008F7F55" w:rsidP="008F7F55">
      <w:pPr>
        <w:widowControl w:val="0"/>
        <w:autoSpaceDE w:val="0"/>
        <w:autoSpaceDN w:val="0"/>
        <w:adjustRightInd w:val="0"/>
        <w:spacing w:before="180" w:after="180"/>
        <w:ind w:left="640" w:hanging="640"/>
        <w:rPr>
          <w:rFonts w:ascii="Cambria" w:hAnsi="Cambria" w:cs="Times New Roman"/>
          <w:noProof/>
        </w:rPr>
      </w:pPr>
      <w:r w:rsidRPr="008F7F55">
        <w:rPr>
          <w:rFonts w:ascii="Cambria" w:hAnsi="Cambria" w:cs="Times New Roman"/>
          <w:noProof/>
        </w:rPr>
        <w:t>4.</w:t>
      </w:r>
      <w:r w:rsidRPr="008F7F55">
        <w:rPr>
          <w:rFonts w:ascii="Cambria" w:hAnsi="Cambria" w:cs="Times New Roman"/>
          <w:noProof/>
        </w:rPr>
        <w:tab/>
        <w:t xml:space="preserve">Cordell, H. J. Epistasis: what it means, what it doesn’t mean, and statistical methods to detect it in humans. </w:t>
      </w:r>
      <w:r w:rsidRPr="008F7F55">
        <w:rPr>
          <w:rFonts w:ascii="Cambria" w:hAnsi="Cambria" w:cs="Times New Roman"/>
          <w:i/>
          <w:iCs/>
          <w:noProof/>
        </w:rPr>
        <w:t>Hum. Mol. Genet.</w:t>
      </w:r>
      <w:r w:rsidRPr="008F7F55">
        <w:rPr>
          <w:rFonts w:ascii="Cambria" w:hAnsi="Cambria" w:cs="Times New Roman"/>
          <w:noProof/>
        </w:rPr>
        <w:t xml:space="preserve"> </w:t>
      </w:r>
      <w:r w:rsidRPr="008F7F55">
        <w:rPr>
          <w:rFonts w:ascii="Cambria" w:hAnsi="Cambria" w:cs="Times New Roman"/>
          <w:b/>
          <w:bCs/>
          <w:noProof/>
        </w:rPr>
        <w:t>11</w:t>
      </w:r>
      <w:r w:rsidRPr="008F7F55">
        <w:rPr>
          <w:rFonts w:ascii="Cambria" w:hAnsi="Cambria" w:cs="Times New Roman"/>
          <w:noProof/>
        </w:rPr>
        <w:t>, 2463–2468 (2002).</w:t>
      </w:r>
    </w:p>
    <w:p w14:paraId="49E6AEBB" w14:textId="77777777" w:rsidR="008F7F55" w:rsidRPr="008F7F55" w:rsidRDefault="008F7F55" w:rsidP="008F7F55">
      <w:pPr>
        <w:widowControl w:val="0"/>
        <w:autoSpaceDE w:val="0"/>
        <w:autoSpaceDN w:val="0"/>
        <w:adjustRightInd w:val="0"/>
        <w:spacing w:before="180" w:after="180"/>
        <w:ind w:left="640" w:hanging="640"/>
        <w:rPr>
          <w:rFonts w:ascii="Cambria" w:hAnsi="Cambria" w:cs="Times New Roman"/>
          <w:noProof/>
        </w:rPr>
      </w:pPr>
      <w:r w:rsidRPr="008F7F55">
        <w:rPr>
          <w:rFonts w:ascii="Cambria" w:hAnsi="Cambria" w:cs="Times New Roman"/>
          <w:noProof/>
        </w:rPr>
        <w:t>5.</w:t>
      </w:r>
      <w:r w:rsidRPr="008F7F55">
        <w:rPr>
          <w:rFonts w:ascii="Cambria" w:hAnsi="Cambria" w:cs="Times New Roman"/>
          <w:noProof/>
        </w:rPr>
        <w:tab/>
        <w:t xml:space="preserve">Wei, W.-H., Hemani, G. &amp; Haley, C. S. Detecting epistasis in human complex traits. </w:t>
      </w:r>
      <w:r w:rsidRPr="008F7F55">
        <w:rPr>
          <w:rFonts w:ascii="Cambria" w:hAnsi="Cambria" w:cs="Times New Roman"/>
          <w:i/>
          <w:iCs/>
          <w:noProof/>
        </w:rPr>
        <w:t>Nat. Rev. Genet.</w:t>
      </w:r>
      <w:r w:rsidRPr="008F7F55">
        <w:rPr>
          <w:rFonts w:ascii="Cambria" w:hAnsi="Cambria" w:cs="Times New Roman"/>
          <w:noProof/>
        </w:rPr>
        <w:t xml:space="preserve"> (2014). doi:10.1038/nrg3747</w:t>
      </w:r>
    </w:p>
    <w:p w14:paraId="31CA152D" w14:textId="77777777" w:rsidR="008F7F55" w:rsidRPr="008F7F55" w:rsidRDefault="008F7F55" w:rsidP="008F7F55">
      <w:pPr>
        <w:widowControl w:val="0"/>
        <w:autoSpaceDE w:val="0"/>
        <w:autoSpaceDN w:val="0"/>
        <w:adjustRightInd w:val="0"/>
        <w:spacing w:before="180" w:after="180"/>
        <w:ind w:left="640" w:hanging="640"/>
        <w:rPr>
          <w:rFonts w:ascii="Cambria" w:hAnsi="Cambria" w:cs="Times New Roman"/>
          <w:noProof/>
        </w:rPr>
      </w:pPr>
      <w:r w:rsidRPr="008F7F55">
        <w:rPr>
          <w:rFonts w:ascii="Cambria" w:hAnsi="Cambria" w:cs="Times New Roman"/>
          <w:noProof/>
        </w:rPr>
        <w:t>6.</w:t>
      </w:r>
      <w:r w:rsidRPr="008F7F55">
        <w:rPr>
          <w:rFonts w:ascii="Cambria" w:hAnsi="Cambria" w:cs="Times New Roman"/>
          <w:noProof/>
        </w:rPr>
        <w:tab/>
        <w:t xml:space="preserve">Wood, A. R. </w:t>
      </w:r>
      <w:r w:rsidRPr="008F7F55">
        <w:rPr>
          <w:rFonts w:ascii="Cambria" w:hAnsi="Cambria" w:cs="Times New Roman"/>
          <w:i/>
          <w:iCs/>
          <w:noProof/>
        </w:rPr>
        <w:t>et al.</w:t>
      </w:r>
      <w:r w:rsidRPr="008F7F55">
        <w:rPr>
          <w:rFonts w:ascii="Cambria" w:hAnsi="Cambria" w:cs="Times New Roman"/>
          <w:noProof/>
        </w:rPr>
        <w:t xml:space="preserve"> Another explanation for apparent epistasis. </w:t>
      </w:r>
      <w:r w:rsidRPr="008F7F55">
        <w:rPr>
          <w:rFonts w:ascii="Cambria" w:hAnsi="Cambria" w:cs="Times New Roman"/>
          <w:i/>
          <w:iCs/>
          <w:noProof/>
        </w:rPr>
        <w:t>Nature</w:t>
      </w:r>
      <w:r w:rsidRPr="008F7F55">
        <w:rPr>
          <w:rFonts w:ascii="Cambria" w:hAnsi="Cambria" w:cs="Times New Roman"/>
          <w:noProof/>
        </w:rPr>
        <w:t xml:space="preserve"> </w:t>
      </w:r>
      <w:r w:rsidRPr="008F7F55">
        <w:rPr>
          <w:rFonts w:ascii="Cambria" w:hAnsi="Cambria" w:cs="Times New Roman"/>
          <w:b/>
          <w:bCs/>
          <w:noProof/>
        </w:rPr>
        <w:t>514</w:t>
      </w:r>
      <w:r w:rsidRPr="008F7F55">
        <w:rPr>
          <w:rFonts w:ascii="Cambria" w:hAnsi="Cambria" w:cs="Times New Roman"/>
          <w:noProof/>
        </w:rPr>
        <w:t>, E3–E5 (2014).</w:t>
      </w:r>
    </w:p>
    <w:p w14:paraId="309B1FA3" w14:textId="77777777" w:rsidR="008F7F55" w:rsidRPr="008F7F55" w:rsidRDefault="008F7F55" w:rsidP="008F7F55">
      <w:pPr>
        <w:widowControl w:val="0"/>
        <w:autoSpaceDE w:val="0"/>
        <w:autoSpaceDN w:val="0"/>
        <w:adjustRightInd w:val="0"/>
        <w:spacing w:before="180" w:after="180"/>
        <w:ind w:left="640" w:hanging="640"/>
        <w:rPr>
          <w:rFonts w:ascii="Cambria" w:hAnsi="Cambria" w:cs="Times New Roman"/>
          <w:noProof/>
        </w:rPr>
      </w:pPr>
      <w:r w:rsidRPr="008F7F55">
        <w:rPr>
          <w:rFonts w:ascii="Cambria" w:hAnsi="Cambria" w:cs="Times New Roman"/>
          <w:noProof/>
        </w:rPr>
        <w:t>7.</w:t>
      </w:r>
      <w:r w:rsidRPr="008F7F55">
        <w:rPr>
          <w:rFonts w:ascii="Cambria" w:hAnsi="Cambria" w:cs="Times New Roman"/>
          <w:noProof/>
        </w:rPr>
        <w:tab/>
        <w:t xml:space="preserve">Hemani, G. </w:t>
      </w:r>
      <w:r w:rsidRPr="008F7F55">
        <w:rPr>
          <w:rFonts w:ascii="Cambria" w:hAnsi="Cambria" w:cs="Times New Roman"/>
          <w:i/>
          <w:iCs/>
          <w:noProof/>
        </w:rPr>
        <w:t>et al.</w:t>
      </w:r>
      <w:r w:rsidRPr="008F7F55">
        <w:rPr>
          <w:rFonts w:ascii="Cambria" w:hAnsi="Cambria" w:cs="Times New Roman"/>
          <w:noProof/>
        </w:rPr>
        <w:t xml:space="preserve"> Another Explanation for Apparent Epistasis. </w:t>
      </w:r>
      <w:r w:rsidRPr="008F7F55">
        <w:rPr>
          <w:rFonts w:ascii="Cambria" w:hAnsi="Cambria" w:cs="Times New Roman"/>
          <w:i/>
          <w:iCs/>
          <w:noProof/>
        </w:rPr>
        <w:t>Nature</w:t>
      </w:r>
      <w:r w:rsidRPr="008F7F55">
        <w:rPr>
          <w:rFonts w:ascii="Cambria" w:hAnsi="Cambria" w:cs="Times New Roman"/>
          <w:noProof/>
        </w:rPr>
        <w:t xml:space="preserve"> </w:t>
      </w:r>
      <w:r w:rsidRPr="008F7F55">
        <w:rPr>
          <w:rFonts w:ascii="Cambria" w:hAnsi="Cambria" w:cs="Times New Roman"/>
          <w:b/>
          <w:bCs/>
          <w:noProof/>
        </w:rPr>
        <w:t>514</w:t>
      </w:r>
      <w:r w:rsidRPr="008F7F55">
        <w:rPr>
          <w:rFonts w:ascii="Cambria" w:hAnsi="Cambria" w:cs="Times New Roman"/>
          <w:noProof/>
        </w:rPr>
        <w:t>, E5 (2014).</w:t>
      </w:r>
    </w:p>
    <w:p w14:paraId="4A198436" w14:textId="77777777" w:rsidR="008F7F55" w:rsidRPr="008F7F55" w:rsidRDefault="008F7F55" w:rsidP="008F7F55">
      <w:pPr>
        <w:widowControl w:val="0"/>
        <w:autoSpaceDE w:val="0"/>
        <w:autoSpaceDN w:val="0"/>
        <w:adjustRightInd w:val="0"/>
        <w:spacing w:before="180" w:after="180"/>
        <w:ind w:left="640" w:hanging="640"/>
        <w:rPr>
          <w:rFonts w:ascii="Cambria" w:hAnsi="Cambria" w:cs="Times New Roman"/>
          <w:noProof/>
        </w:rPr>
      </w:pPr>
      <w:r w:rsidRPr="008F7F55">
        <w:rPr>
          <w:rFonts w:ascii="Cambria" w:hAnsi="Cambria" w:cs="Times New Roman"/>
          <w:noProof/>
        </w:rPr>
        <w:t>8.</w:t>
      </w:r>
      <w:r w:rsidRPr="008F7F55">
        <w:rPr>
          <w:rFonts w:ascii="Cambria" w:hAnsi="Cambria" w:cs="Times New Roman"/>
          <w:noProof/>
        </w:rPr>
        <w:tab/>
        <w:t xml:space="preserve">de los Campos, G., Sorensen, D. A. &amp; Toro, M. A. Imperfect Linkage Disequilibrium Generates Phantom Epistasis (&amp;amp; Perils of Big Data). </w:t>
      </w:r>
      <w:r w:rsidRPr="008F7F55">
        <w:rPr>
          <w:rFonts w:ascii="Cambria" w:hAnsi="Cambria" w:cs="Times New Roman"/>
          <w:i/>
          <w:iCs/>
          <w:noProof/>
        </w:rPr>
        <w:t>G3&amp;amp;#58; Genes|Genomes|Genetics</w:t>
      </w:r>
      <w:r w:rsidRPr="008F7F55">
        <w:rPr>
          <w:rFonts w:ascii="Cambria" w:hAnsi="Cambria" w:cs="Times New Roman"/>
          <w:noProof/>
        </w:rPr>
        <w:t xml:space="preserve"> </w:t>
      </w:r>
      <w:r w:rsidRPr="008F7F55">
        <w:rPr>
          <w:rFonts w:ascii="Cambria" w:hAnsi="Cambria" w:cs="Times New Roman"/>
          <w:b/>
          <w:bCs/>
          <w:noProof/>
        </w:rPr>
        <w:t>9</w:t>
      </w:r>
      <w:r w:rsidRPr="008F7F55">
        <w:rPr>
          <w:rFonts w:ascii="Cambria" w:hAnsi="Cambria" w:cs="Times New Roman"/>
          <w:noProof/>
        </w:rPr>
        <w:t>, 1429–1436 (2019).</w:t>
      </w:r>
    </w:p>
    <w:p w14:paraId="4FF1D6D8" w14:textId="77777777" w:rsidR="008F7F55" w:rsidRPr="008F7F55" w:rsidRDefault="008F7F55" w:rsidP="008F7F55">
      <w:pPr>
        <w:widowControl w:val="0"/>
        <w:autoSpaceDE w:val="0"/>
        <w:autoSpaceDN w:val="0"/>
        <w:adjustRightInd w:val="0"/>
        <w:spacing w:before="180" w:after="180"/>
        <w:ind w:left="640" w:hanging="640"/>
        <w:rPr>
          <w:rFonts w:ascii="Cambria" w:hAnsi="Cambria" w:cs="Times New Roman"/>
          <w:noProof/>
        </w:rPr>
      </w:pPr>
      <w:r w:rsidRPr="008F7F55">
        <w:rPr>
          <w:rFonts w:ascii="Cambria" w:hAnsi="Cambria" w:cs="Times New Roman"/>
          <w:noProof/>
        </w:rPr>
        <w:t>9.</w:t>
      </w:r>
      <w:r w:rsidRPr="008F7F55">
        <w:rPr>
          <w:rFonts w:ascii="Cambria" w:hAnsi="Cambria" w:cs="Times New Roman"/>
          <w:noProof/>
        </w:rPr>
        <w:tab/>
        <w:t xml:space="preserve">Yang, J. </w:t>
      </w:r>
      <w:r w:rsidRPr="008F7F55">
        <w:rPr>
          <w:rFonts w:ascii="Cambria" w:hAnsi="Cambria" w:cs="Times New Roman"/>
          <w:i/>
          <w:iCs/>
          <w:noProof/>
        </w:rPr>
        <w:t>et al.</w:t>
      </w:r>
      <w:r w:rsidRPr="008F7F55">
        <w:rPr>
          <w:rFonts w:ascii="Cambria" w:hAnsi="Cambria" w:cs="Times New Roman"/>
          <w:noProof/>
        </w:rPr>
        <w:t xml:space="preserve"> Genomic inflation factors under polygenic inheritance. </w:t>
      </w:r>
      <w:r w:rsidRPr="008F7F55">
        <w:rPr>
          <w:rFonts w:ascii="Cambria" w:hAnsi="Cambria" w:cs="Times New Roman"/>
          <w:i/>
          <w:iCs/>
          <w:noProof/>
        </w:rPr>
        <w:t>Eur. J. Hum. Genet.</w:t>
      </w:r>
      <w:r w:rsidRPr="008F7F55">
        <w:rPr>
          <w:rFonts w:ascii="Cambria" w:hAnsi="Cambria" w:cs="Times New Roman"/>
          <w:noProof/>
        </w:rPr>
        <w:t xml:space="preserve"> </w:t>
      </w:r>
      <w:r w:rsidRPr="008F7F55">
        <w:rPr>
          <w:rFonts w:ascii="Cambria" w:hAnsi="Cambria" w:cs="Times New Roman"/>
          <w:b/>
          <w:bCs/>
          <w:noProof/>
        </w:rPr>
        <w:t>19</w:t>
      </w:r>
      <w:r w:rsidRPr="008F7F55">
        <w:rPr>
          <w:rFonts w:ascii="Cambria" w:hAnsi="Cambria" w:cs="Times New Roman"/>
          <w:noProof/>
        </w:rPr>
        <w:t>, 807–12 (2011).</w:t>
      </w:r>
    </w:p>
    <w:p w14:paraId="0BCC0466" w14:textId="77777777" w:rsidR="008F7F55" w:rsidRPr="008F7F55" w:rsidRDefault="008F7F55" w:rsidP="008F7F55">
      <w:pPr>
        <w:widowControl w:val="0"/>
        <w:autoSpaceDE w:val="0"/>
        <w:autoSpaceDN w:val="0"/>
        <w:adjustRightInd w:val="0"/>
        <w:spacing w:before="180" w:after="180"/>
        <w:ind w:left="640" w:hanging="640"/>
        <w:rPr>
          <w:rFonts w:ascii="Cambria" w:hAnsi="Cambria" w:cs="Times New Roman"/>
          <w:noProof/>
        </w:rPr>
      </w:pPr>
      <w:r w:rsidRPr="008F7F55">
        <w:rPr>
          <w:rFonts w:ascii="Cambria" w:hAnsi="Cambria" w:cs="Times New Roman"/>
          <w:noProof/>
        </w:rPr>
        <w:t>10.</w:t>
      </w:r>
      <w:r w:rsidRPr="008F7F55">
        <w:rPr>
          <w:rFonts w:ascii="Cambria" w:hAnsi="Cambria" w:cs="Times New Roman"/>
          <w:noProof/>
        </w:rPr>
        <w:tab/>
        <w:t xml:space="preserve">Hemani, G. </w:t>
      </w:r>
      <w:r w:rsidRPr="008F7F55">
        <w:rPr>
          <w:rFonts w:ascii="Cambria" w:hAnsi="Cambria" w:cs="Times New Roman"/>
          <w:i/>
          <w:iCs/>
          <w:noProof/>
        </w:rPr>
        <w:t>et al.</w:t>
      </w:r>
      <w:r w:rsidRPr="008F7F55">
        <w:rPr>
          <w:rFonts w:ascii="Cambria" w:hAnsi="Cambria" w:cs="Times New Roman"/>
          <w:noProof/>
        </w:rPr>
        <w:t xml:space="preserve"> Inference of the Genetic Architecture Underlying BMI and Height with the Use of 20,240 Sibling Pairs. </w:t>
      </w:r>
      <w:r w:rsidRPr="008F7F55">
        <w:rPr>
          <w:rFonts w:ascii="Cambria" w:hAnsi="Cambria" w:cs="Times New Roman"/>
          <w:i/>
          <w:iCs/>
          <w:noProof/>
        </w:rPr>
        <w:t>Am. J. Hum. Genet.</w:t>
      </w:r>
      <w:r w:rsidRPr="008F7F55">
        <w:rPr>
          <w:rFonts w:ascii="Cambria" w:hAnsi="Cambria" w:cs="Times New Roman"/>
          <w:noProof/>
        </w:rPr>
        <w:t xml:space="preserve"> </w:t>
      </w:r>
      <w:r w:rsidRPr="008F7F55">
        <w:rPr>
          <w:rFonts w:ascii="Cambria" w:hAnsi="Cambria" w:cs="Times New Roman"/>
          <w:b/>
          <w:bCs/>
          <w:noProof/>
        </w:rPr>
        <w:t>93</w:t>
      </w:r>
      <w:r w:rsidRPr="008F7F55">
        <w:rPr>
          <w:rFonts w:ascii="Cambria" w:hAnsi="Cambria" w:cs="Times New Roman"/>
          <w:noProof/>
        </w:rPr>
        <w:t>, 865–875 (2013).</w:t>
      </w:r>
    </w:p>
    <w:p w14:paraId="2CD16E0F" w14:textId="77777777" w:rsidR="008F7F55" w:rsidRPr="008F7F55" w:rsidRDefault="008F7F55" w:rsidP="008F7F55">
      <w:pPr>
        <w:widowControl w:val="0"/>
        <w:autoSpaceDE w:val="0"/>
        <w:autoSpaceDN w:val="0"/>
        <w:adjustRightInd w:val="0"/>
        <w:spacing w:before="180" w:after="180"/>
        <w:ind w:left="640" w:hanging="640"/>
        <w:rPr>
          <w:rFonts w:ascii="Cambria" w:hAnsi="Cambria"/>
          <w:noProof/>
        </w:rPr>
      </w:pPr>
      <w:r w:rsidRPr="008F7F55">
        <w:rPr>
          <w:rFonts w:ascii="Cambria" w:hAnsi="Cambria" w:cs="Times New Roman"/>
          <w:noProof/>
        </w:rPr>
        <w:t>11.</w:t>
      </w:r>
      <w:r w:rsidRPr="008F7F55">
        <w:rPr>
          <w:rFonts w:ascii="Cambria" w:hAnsi="Cambria" w:cs="Times New Roman"/>
          <w:noProof/>
        </w:rPr>
        <w:tab/>
        <w:t xml:space="preserve">Gaunt, T. R. &amp; Davey Smith, G. ENOS and coronary artery disease: Publication bias and the eclipse of hypothesis-driven meta-analysis in genetic association studies. </w:t>
      </w:r>
      <w:r w:rsidRPr="008F7F55">
        <w:rPr>
          <w:rFonts w:ascii="Cambria" w:hAnsi="Cambria" w:cs="Times New Roman"/>
          <w:i/>
          <w:iCs/>
          <w:noProof/>
        </w:rPr>
        <w:t>Gene</w:t>
      </w:r>
      <w:r w:rsidRPr="008F7F55">
        <w:rPr>
          <w:rFonts w:ascii="Cambria" w:hAnsi="Cambria" w:cs="Times New Roman"/>
          <w:noProof/>
        </w:rPr>
        <w:t xml:space="preserve"> </w:t>
      </w:r>
      <w:r w:rsidRPr="008F7F55">
        <w:rPr>
          <w:rFonts w:ascii="Cambria" w:hAnsi="Cambria" w:cs="Times New Roman"/>
          <w:b/>
          <w:bCs/>
          <w:noProof/>
        </w:rPr>
        <w:t>556</w:t>
      </w:r>
      <w:r w:rsidRPr="008F7F55">
        <w:rPr>
          <w:rFonts w:ascii="Cambria" w:hAnsi="Cambria" w:cs="Times New Roman"/>
          <w:noProof/>
        </w:rPr>
        <w:t>, 257–258 (2015).</w:t>
      </w:r>
    </w:p>
    <w:p w14:paraId="33FE6A9C" w14:textId="79780758" w:rsidR="00D229D5" w:rsidRPr="00D229D5" w:rsidRDefault="00D229D5" w:rsidP="008F7F55">
      <w:pPr>
        <w:widowControl w:val="0"/>
        <w:autoSpaceDE w:val="0"/>
        <w:autoSpaceDN w:val="0"/>
        <w:adjustRightInd w:val="0"/>
        <w:spacing w:before="180" w:after="180"/>
        <w:ind w:left="640" w:hanging="640"/>
      </w:pPr>
      <w:r>
        <w:lastRenderedPageBreak/>
        <w:fldChar w:fldCharType="end"/>
      </w:r>
    </w:p>
    <w:p w14:paraId="18EE23D1" w14:textId="282EA28C" w:rsidR="009654A9" w:rsidRDefault="009654A9"/>
    <w:sectPr w:rsidR="009654A9">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624E12" w14:textId="77777777" w:rsidR="009854D5" w:rsidRDefault="009854D5">
      <w:pPr>
        <w:spacing w:after="0"/>
      </w:pPr>
      <w:r>
        <w:separator/>
      </w:r>
    </w:p>
  </w:endnote>
  <w:endnote w:type="continuationSeparator" w:id="0">
    <w:p w14:paraId="4934138B" w14:textId="77777777" w:rsidR="009854D5" w:rsidRDefault="009854D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F84EEF" w14:textId="77777777" w:rsidR="009854D5" w:rsidRDefault="009854D5">
      <w:pPr>
        <w:spacing w:after="0"/>
      </w:pPr>
      <w:r>
        <w:separator/>
      </w:r>
    </w:p>
  </w:footnote>
  <w:footnote w:type="continuationSeparator" w:id="0">
    <w:p w14:paraId="05C9A062" w14:textId="77777777" w:rsidR="009854D5" w:rsidRDefault="009854D5">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1AE401"/>
    <w:multiLevelType w:val="multilevel"/>
    <w:tmpl w:val="C3460D0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 w15:restartNumberingAfterBreak="0">
    <w:nsid w:val="2CFF6C94"/>
    <w:multiLevelType w:val="hybridMultilevel"/>
    <w:tmpl w:val="ACA4BB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18F6D2B"/>
    <w:multiLevelType w:val="multilevel"/>
    <w:tmpl w:val="C8FADD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ibran Hemani">
    <w15:presenceInfo w15:providerId="AD" w15:userId="S::gh13047@bristol.ac.uk::7efd33cf-a783-440c-ab4a-db565865b2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148B0"/>
    <w:rsid w:val="00020664"/>
    <w:rsid w:val="00023A2A"/>
    <w:rsid w:val="00033CE7"/>
    <w:rsid w:val="000340F0"/>
    <w:rsid w:val="00062D1A"/>
    <w:rsid w:val="00064AB7"/>
    <w:rsid w:val="00072457"/>
    <w:rsid w:val="00074839"/>
    <w:rsid w:val="000763FC"/>
    <w:rsid w:val="000C07E1"/>
    <w:rsid w:val="000C5966"/>
    <w:rsid w:val="000D32DB"/>
    <w:rsid w:val="000D3F37"/>
    <w:rsid w:val="000E64D4"/>
    <w:rsid w:val="00113C37"/>
    <w:rsid w:val="0012052D"/>
    <w:rsid w:val="0012311E"/>
    <w:rsid w:val="00124077"/>
    <w:rsid w:val="00144593"/>
    <w:rsid w:val="00151055"/>
    <w:rsid w:val="001572B8"/>
    <w:rsid w:val="00164F8E"/>
    <w:rsid w:val="001815C5"/>
    <w:rsid w:val="00181D42"/>
    <w:rsid w:val="00187E6C"/>
    <w:rsid w:val="0019498E"/>
    <w:rsid w:val="00195BD8"/>
    <w:rsid w:val="001B6B71"/>
    <w:rsid w:val="001C4D99"/>
    <w:rsid w:val="001C7D9E"/>
    <w:rsid w:val="00205D95"/>
    <w:rsid w:val="002224E5"/>
    <w:rsid w:val="00231F77"/>
    <w:rsid w:val="00237C53"/>
    <w:rsid w:val="00256173"/>
    <w:rsid w:val="00261FF6"/>
    <w:rsid w:val="00265934"/>
    <w:rsid w:val="00266F30"/>
    <w:rsid w:val="002673ED"/>
    <w:rsid w:val="00281EAE"/>
    <w:rsid w:val="00285D58"/>
    <w:rsid w:val="00296833"/>
    <w:rsid w:val="002A2A7F"/>
    <w:rsid w:val="002B59C8"/>
    <w:rsid w:val="002C3FEB"/>
    <w:rsid w:val="002C4AA0"/>
    <w:rsid w:val="002E2B83"/>
    <w:rsid w:val="0031267D"/>
    <w:rsid w:val="00321EA1"/>
    <w:rsid w:val="00336F62"/>
    <w:rsid w:val="00344582"/>
    <w:rsid w:val="00350F91"/>
    <w:rsid w:val="003753F0"/>
    <w:rsid w:val="003805C3"/>
    <w:rsid w:val="003834C3"/>
    <w:rsid w:val="00390E84"/>
    <w:rsid w:val="003A3AAA"/>
    <w:rsid w:val="003B5002"/>
    <w:rsid w:val="003B7E04"/>
    <w:rsid w:val="003C70A6"/>
    <w:rsid w:val="00417E7B"/>
    <w:rsid w:val="004215D4"/>
    <w:rsid w:val="00422258"/>
    <w:rsid w:val="00425151"/>
    <w:rsid w:val="00434116"/>
    <w:rsid w:val="00435DA5"/>
    <w:rsid w:val="00442CD0"/>
    <w:rsid w:val="0045332D"/>
    <w:rsid w:val="004860C5"/>
    <w:rsid w:val="004900D4"/>
    <w:rsid w:val="004A0652"/>
    <w:rsid w:val="004A19E9"/>
    <w:rsid w:val="004B3FF0"/>
    <w:rsid w:val="004B7B51"/>
    <w:rsid w:val="004C7C54"/>
    <w:rsid w:val="004D109F"/>
    <w:rsid w:val="004E29B3"/>
    <w:rsid w:val="004E5556"/>
    <w:rsid w:val="004E6CDE"/>
    <w:rsid w:val="00511E17"/>
    <w:rsid w:val="00541A40"/>
    <w:rsid w:val="005727FA"/>
    <w:rsid w:val="00574337"/>
    <w:rsid w:val="00583F24"/>
    <w:rsid w:val="0059042E"/>
    <w:rsid w:val="00590D07"/>
    <w:rsid w:val="005952C2"/>
    <w:rsid w:val="00595B82"/>
    <w:rsid w:val="005A0D64"/>
    <w:rsid w:val="005B293C"/>
    <w:rsid w:val="005B5C67"/>
    <w:rsid w:val="005B7894"/>
    <w:rsid w:val="005C067A"/>
    <w:rsid w:val="005C0C65"/>
    <w:rsid w:val="005C70F4"/>
    <w:rsid w:val="005E019F"/>
    <w:rsid w:val="00620896"/>
    <w:rsid w:val="00624E3A"/>
    <w:rsid w:val="00626DFC"/>
    <w:rsid w:val="006348EB"/>
    <w:rsid w:val="006349C1"/>
    <w:rsid w:val="00646387"/>
    <w:rsid w:val="006506C9"/>
    <w:rsid w:val="006511AB"/>
    <w:rsid w:val="00656C40"/>
    <w:rsid w:val="0067161B"/>
    <w:rsid w:val="00671FF1"/>
    <w:rsid w:val="00691C75"/>
    <w:rsid w:val="00693254"/>
    <w:rsid w:val="006C6F69"/>
    <w:rsid w:val="006D0098"/>
    <w:rsid w:val="006D067A"/>
    <w:rsid w:val="006E774A"/>
    <w:rsid w:val="006F26F1"/>
    <w:rsid w:val="00721735"/>
    <w:rsid w:val="0072243F"/>
    <w:rsid w:val="00725672"/>
    <w:rsid w:val="00740F6D"/>
    <w:rsid w:val="00742126"/>
    <w:rsid w:val="00751145"/>
    <w:rsid w:val="00756E73"/>
    <w:rsid w:val="00766274"/>
    <w:rsid w:val="00770080"/>
    <w:rsid w:val="00783236"/>
    <w:rsid w:val="00784D58"/>
    <w:rsid w:val="00796EC5"/>
    <w:rsid w:val="007B1008"/>
    <w:rsid w:val="007B4C48"/>
    <w:rsid w:val="007B7860"/>
    <w:rsid w:val="007C5419"/>
    <w:rsid w:val="007D3CEE"/>
    <w:rsid w:val="007D3D8C"/>
    <w:rsid w:val="007F7EED"/>
    <w:rsid w:val="00803FD2"/>
    <w:rsid w:val="00806BFC"/>
    <w:rsid w:val="008103CD"/>
    <w:rsid w:val="00813FCE"/>
    <w:rsid w:val="00816C77"/>
    <w:rsid w:val="0082003C"/>
    <w:rsid w:val="00850746"/>
    <w:rsid w:val="008535EB"/>
    <w:rsid w:val="008541CB"/>
    <w:rsid w:val="008728B3"/>
    <w:rsid w:val="0087352A"/>
    <w:rsid w:val="00892793"/>
    <w:rsid w:val="008B4CBB"/>
    <w:rsid w:val="008C3B4A"/>
    <w:rsid w:val="008D1A43"/>
    <w:rsid w:val="008D6863"/>
    <w:rsid w:val="008F28AC"/>
    <w:rsid w:val="008F4346"/>
    <w:rsid w:val="008F7F55"/>
    <w:rsid w:val="00907788"/>
    <w:rsid w:val="00923A73"/>
    <w:rsid w:val="00923E14"/>
    <w:rsid w:val="00931B66"/>
    <w:rsid w:val="00942811"/>
    <w:rsid w:val="00954D23"/>
    <w:rsid w:val="009654A9"/>
    <w:rsid w:val="00966A1E"/>
    <w:rsid w:val="00977D79"/>
    <w:rsid w:val="009834D1"/>
    <w:rsid w:val="009840E7"/>
    <w:rsid w:val="009854D5"/>
    <w:rsid w:val="00990BC3"/>
    <w:rsid w:val="009A127E"/>
    <w:rsid w:val="009A2396"/>
    <w:rsid w:val="009A6ECF"/>
    <w:rsid w:val="009B3D1C"/>
    <w:rsid w:val="009C1170"/>
    <w:rsid w:val="009D6954"/>
    <w:rsid w:val="00A1379A"/>
    <w:rsid w:val="00A23F47"/>
    <w:rsid w:val="00A269FF"/>
    <w:rsid w:val="00A46AA5"/>
    <w:rsid w:val="00A76F68"/>
    <w:rsid w:val="00A77B67"/>
    <w:rsid w:val="00AC68EB"/>
    <w:rsid w:val="00AF4C8A"/>
    <w:rsid w:val="00B106BB"/>
    <w:rsid w:val="00B10FA1"/>
    <w:rsid w:val="00B1279D"/>
    <w:rsid w:val="00B20FDA"/>
    <w:rsid w:val="00B30D43"/>
    <w:rsid w:val="00B37331"/>
    <w:rsid w:val="00B40718"/>
    <w:rsid w:val="00B55C2A"/>
    <w:rsid w:val="00B731AD"/>
    <w:rsid w:val="00B77755"/>
    <w:rsid w:val="00B85E85"/>
    <w:rsid w:val="00B86B75"/>
    <w:rsid w:val="00BB4A0A"/>
    <w:rsid w:val="00BC48D5"/>
    <w:rsid w:val="00BD575C"/>
    <w:rsid w:val="00BF2340"/>
    <w:rsid w:val="00C0199E"/>
    <w:rsid w:val="00C04944"/>
    <w:rsid w:val="00C1042A"/>
    <w:rsid w:val="00C25F82"/>
    <w:rsid w:val="00C303BB"/>
    <w:rsid w:val="00C36279"/>
    <w:rsid w:val="00C5195D"/>
    <w:rsid w:val="00C674A9"/>
    <w:rsid w:val="00C71FCC"/>
    <w:rsid w:val="00C77311"/>
    <w:rsid w:val="00C77455"/>
    <w:rsid w:val="00CA4B99"/>
    <w:rsid w:val="00CE14E1"/>
    <w:rsid w:val="00D00271"/>
    <w:rsid w:val="00D22278"/>
    <w:rsid w:val="00D229D5"/>
    <w:rsid w:val="00D27652"/>
    <w:rsid w:val="00D27FC5"/>
    <w:rsid w:val="00D526E8"/>
    <w:rsid w:val="00D83C51"/>
    <w:rsid w:val="00DA2E36"/>
    <w:rsid w:val="00DD3442"/>
    <w:rsid w:val="00DD7081"/>
    <w:rsid w:val="00E2427E"/>
    <w:rsid w:val="00E24741"/>
    <w:rsid w:val="00E315A3"/>
    <w:rsid w:val="00E31EBD"/>
    <w:rsid w:val="00E51C13"/>
    <w:rsid w:val="00E757A1"/>
    <w:rsid w:val="00E962B0"/>
    <w:rsid w:val="00EA47A4"/>
    <w:rsid w:val="00EB3ADC"/>
    <w:rsid w:val="00EE0552"/>
    <w:rsid w:val="00EE1D21"/>
    <w:rsid w:val="00EF37ED"/>
    <w:rsid w:val="00EF7723"/>
    <w:rsid w:val="00F14DBD"/>
    <w:rsid w:val="00F21C4A"/>
    <w:rsid w:val="00F23542"/>
    <w:rsid w:val="00F35CF4"/>
    <w:rsid w:val="00F46020"/>
    <w:rsid w:val="00F50111"/>
    <w:rsid w:val="00F50FAA"/>
    <w:rsid w:val="00F54B01"/>
    <w:rsid w:val="00F55C7D"/>
    <w:rsid w:val="00F566C4"/>
    <w:rsid w:val="00F573F2"/>
    <w:rsid w:val="00F661B2"/>
    <w:rsid w:val="00F674AF"/>
    <w:rsid w:val="00F822AE"/>
    <w:rsid w:val="00F90673"/>
    <w:rsid w:val="00F94CA6"/>
    <w:rsid w:val="00F97779"/>
    <w:rsid w:val="00FB2D97"/>
    <w:rsid w:val="00FE672C"/>
    <w:rsid w:val="00FF30D8"/>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C8404B"/>
  <w15:docId w15:val="{B9228A83-EE6E-1D4B-9A32-DCE023FC2D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EE1D21"/>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EE1D21"/>
    <w:rPr>
      <w:rFonts w:ascii="Times New Roman" w:hAnsi="Times New Roman" w:cs="Times New Roman"/>
      <w:sz w:val="18"/>
      <w:szCs w:val="18"/>
    </w:rPr>
  </w:style>
  <w:style w:type="character" w:styleId="CommentReference">
    <w:name w:val="annotation reference"/>
    <w:basedOn w:val="DefaultParagraphFont"/>
    <w:semiHidden/>
    <w:unhideWhenUsed/>
    <w:rsid w:val="00C303BB"/>
    <w:rPr>
      <w:sz w:val="16"/>
      <w:szCs w:val="16"/>
    </w:rPr>
  </w:style>
  <w:style w:type="paragraph" w:styleId="CommentText">
    <w:name w:val="annotation text"/>
    <w:basedOn w:val="Normal"/>
    <w:link w:val="CommentTextChar"/>
    <w:semiHidden/>
    <w:unhideWhenUsed/>
    <w:rsid w:val="00C303BB"/>
    <w:rPr>
      <w:sz w:val="20"/>
      <w:szCs w:val="20"/>
    </w:rPr>
  </w:style>
  <w:style w:type="character" w:customStyle="1" w:styleId="CommentTextChar">
    <w:name w:val="Comment Text Char"/>
    <w:basedOn w:val="DefaultParagraphFont"/>
    <w:link w:val="CommentText"/>
    <w:semiHidden/>
    <w:rsid w:val="00C303BB"/>
    <w:rPr>
      <w:sz w:val="20"/>
      <w:szCs w:val="20"/>
    </w:rPr>
  </w:style>
  <w:style w:type="paragraph" w:styleId="CommentSubject">
    <w:name w:val="annotation subject"/>
    <w:basedOn w:val="CommentText"/>
    <w:next w:val="CommentText"/>
    <w:link w:val="CommentSubjectChar"/>
    <w:semiHidden/>
    <w:unhideWhenUsed/>
    <w:rsid w:val="00C303BB"/>
    <w:rPr>
      <w:b/>
      <w:bCs/>
    </w:rPr>
  </w:style>
  <w:style w:type="character" w:customStyle="1" w:styleId="CommentSubjectChar">
    <w:name w:val="Comment Subject Char"/>
    <w:basedOn w:val="CommentTextChar"/>
    <w:link w:val="CommentSubject"/>
    <w:semiHidden/>
    <w:rsid w:val="00C303BB"/>
    <w:rPr>
      <w:b/>
      <w:bCs/>
      <w:sz w:val="20"/>
      <w:szCs w:val="20"/>
    </w:rPr>
  </w:style>
  <w:style w:type="character" w:styleId="FollowedHyperlink">
    <w:name w:val="FollowedHyperlink"/>
    <w:basedOn w:val="DefaultParagraphFont"/>
    <w:semiHidden/>
    <w:unhideWhenUsed/>
    <w:rsid w:val="003B7E04"/>
    <w:rPr>
      <w:color w:val="800080" w:themeColor="followedHyperlink"/>
      <w:u w:val="single"/>
    </w:rPr>
  </w:style>
  <w:style w:type="character" w:styleId="PlaceholderText">
    <w:name w:val="Placeholder Text"/>
    <w:basedOn w:val="DefaultParagraphFont"/>
    <w:semiHidden/>
    <w:rsid w:val="00062D1A"/>
    <w:rPr>
      <w:color w:val="808080"/>
    </w:rPr>
  </w:style>
  <w:style w:type="paragraph" w:styleId="NormalWeb">
    <w:name w:val="Normal (Web)"/>
    <w:basedOn w:val="Normal"/>
    <w:semiHidden/>
    <w:unhideWhenUsed/>
    <w:rsid w:val="009A2396"/>
    <w:rPr>
      <w:rFonts w:ascii="Times New Roman" w:hAnsi="Times New Roman" w:cs="Times New Roman"/>
    </w:rPr>
  </w:style>
  <w:style w:type="paragraph" w:styleId="ListParagraph">
    <w:name w:val="List Paragraph"/>
    <w:basedOn w:val="Normal"/>
    <w:rsid w:val="0087352A"/>
    <w:pPr>
      <w:ind w:left="720"/>
      <w:contextualSpacing/>
    </w:pPr>
  </w:style>
  <w:style w:type="character" w:customStyle="1" w:styleId="BodyTextChar">
    <w:name w:val="Body Text Char"/>
    <w:basedOn w:val="DefaultParagraphFont"/>
    <w:link w:val="BodyText"/>
    <w:rsid w:val="007B10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427524">
      <w:bodyDiv w:val="1"/>
      <w:marLeft w:val="0"/>
      <w:marRight w:val="0"/>
      <w:marTop w:val="0"/>
      <w:marBottom w:val="0"/>
      <w:divBdr>
        <w:top w:val="none" w:sz="0" w:space="0" w:color="auto"/>
        <w:left w:val="none" w:sz="0" w:space="0" w:color="auto"/>
        <w:bottom w:val="none" w:sz="0" w:space="0" w:color="auto"/>
        <w:right w:val="none" w:sz="0" w:space="0" w:color="auto"/>
      </w:divBdr>
    </w:div>
    <w:div w:id="92746907">
      <w:bodyDiv w:val="1"/>
      <w:marLeft w:val="0"/>
      <w:marRight w:val="0"/>
      <w:marTop w:val="0"/>
      <w:marBottom w:val="0"/>
      <w:divBdr>
        <w:top w:val="none" w:sz="0" w:space="0" w:color="auto"/>
        <w:left w:val="none" w:sz="0" w:space="0" w:color="auto"/>
        <w:bottom w:val="none" w:sz="0" w:space="0" w:color="auto"/>
        <w:right w:val="none" w:sz="0" w:space="0" w:color="auto"/>
      </w:divBdr>
    </w:div>
    <w:div w:id="119806136">
      <w:bodyDiv w:val="1"/>
      <w:marLeft w:val="0"/>
      <w:marRight w:val="0"/>
      <w:marTop w:val="0"/>
      <w:marBottom w:val="0"/>
      <w:divBdr>
        <w:top w:val="none" w:sz="0" w:space="0" w:color="auto"/>
        <w:left w:val="none" w:sz="0" w:space="0" w:color="auto"/>
        <w:bottom w:val="none" w:sz="0" w:space="0" w:color="auto"/>
        <w:right w:val="none" w:sz="0" w:space="0" w:color="auto"/>
      </w:divBdr>
    </w:div>
    <w:div w:id="169490749">
      <w:bodyDiv w:val="1"/>
      <w:marLeft w:val="0"/>
      <w:marRight w:val="0"/>
      <w:marTop w:val="0"/>
      <w:marBottom w:val="0"/>
      <w:divBdr>
        <w:top w:val="none" w:sz="0" w:space="0" w:color="auto"/>
        <w:left w:val="none" w:sz="0" w:space="0" w:color="auto"/>
        <w:bottom w:val="none" w:sz="0" w:space="0" w:color="auto"/>
        <w:right w:val="none" w:sz="0" w:space="0" w:color="auto"/>
      </w:divBdr>
    </w:div>
    <w:div w:id="174852465">
      <w:bodyDiv w:val="1"/>
      <w:marLeft w:val="0"/>
      <w:marRight w:val="0"/>
      <w:marTop w:val="0"/>
      <w:marBottom w:val="0"/>
      <w:divBdr>
        <w:top w:val="none" w:sz="0" w:space="0" w:color="auto"/>
        <w:left w:val="none" w:sz="0" w:space="0" w:color="auto"/>
        <w:bottom w:val="none" w:sz="0" w:space="0" w:color="auto"/>
        <w:right w:val="none" w:sz="0" w:space="0" w:color="auto"/>
      </w:divBdr>
    </w:div>
    <w:div w:id="343946504">
      <w:bodyDiv w:val="1"/>
      <w:marLeft w:val="0"/>
      <w:marRight w:val="0"/>
      <w:marTop w:val="0"/>
      <w:marBottom w:val="0"/>
      <w:divBdr>
        <w:top w:val="none" w:sz="0" w:space="0" w:color="auto"/>
        <w:left w:val="none" w:sz="0" w:space="0" w:color="auto"/>
        <w:bottom w:val="none" w:sz="0" w:space="0" w:color="auto"/>
        <w:right w:val="none" w:sz="0" w:space="0" w:color="auto"/>
      </w:divBdr>
      <w:divsChild>
        <w:div w:id="441733129">
          <w:marLeft w:val="0"/>
          <w:marRight w:val="0"/>
          <w:marTop w:val="0"/>
          <w:marBottom w:val="0"/>
          <w:divBdr>
            <w:top w:val="none" w:sz="0" w:space="0" w:color="auto"/>
            <w:left w:val="none" w:sz="0" w:space="0" w:color="auto"/>
            <w:bottom w:val="none" w:sz="0" w:space="0" w:color="auto"/>
            <w:right w:val="none" w:sz="0" w:space="0" w:color="auto"/>
          </w:divBdr>
          <w:divsChild>
            <w:div w:id="613286796">
              <w:marLeft w:val="0"/>
              <w:marRight w:val="0"/>
              <w:marTop w:val="0"/>
              <w:marBottom w:val="0"/>
              <w:divBdr>
                <w:top w:val="none" w:sz="0" w:space="0" w:color="auto"/>
                <w:left w:val="none" w:sz="0" w:space="0" w:color="auto"/>
                <w:bottom w:val="none" w:sz="0" w:space="0" w:color="auto"/>
                <w:right w:val="none" w:sz="0" w:space="0" w:color="auto"/>
              </w:divBdr>
              <w:divsChild>
                <w:div w:id="427433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9589450">
      <w:bodyDiv w:val="1"/>
      <w:marLeft w:val="0"/>
      <w:marRight w:val="0"/>
      <w:marTop w:val="0"/>
      <w:marBottom w:val="0"/>
      <w:divBdr>
        <w:top w:val="none" w:sz="0" w:space="0" w:color="auto"/>
        <w:left w:val="none" w:sz="0" w:space="0" w:color="auto"/>
        <w:bottom w:val="none" w:sz="0" w:space="0" w:color="auto"/>
        <w:right w:val="none" w:sz="0" w:space="0" w:color="auto"/>
      </w:divBdr>
    </w:div>
    <w:div w:id="693000756">
      <w:bodyDiv w:val="1"/>
      <w:marLeft w:val="0"/>
      <w:marRight w:val="0"/>
      <w:marTop w:val="0"/>
      <w:marBottom w:val="0"/>
      <w:divBdr>
        <w:top w:val="none" w:sz="0" w:space="0" w:color="auto"/>
        <w:left w:val="none" w:sz="0" w:space="0" w:color="auto"/>
        <w:bottom w:val="none" w:sz="0" w:space="0" w:color="auto"/>
        <w:right w:val="none" w:sz="0" w:space="0" w:color="auto"/>
      </w:divBdr>
    </w:div>
    <w:div w:id="770861533">
      <w:bodyDiv w:val="1"/>
      <w:marLeft w:val="0"/>
      <w:marRight w:val="0"/>
      <w:marTop w:val="0"/>
      <w:marBottom w:val="0"/>
      <w:divBdr>
        <w:top w:val="none" w:sz="0" w:space="0" w:color="auto"/>
        <w:left w:val="none" w:sz="0" w:space="0" w:color="auto"/>
        <w:bottom w:val="none" w:sz="0" w:space="0" w:color="auto"/>
        <w:right w:val="none" w:sz="0" w:space="0" w:color="auto"/>
      </w:divBdr>
      <w:divsChild>
        <w:div w:id="27492068">
          <w:marLeft w:val="0"/>
          <w:marRight w:val="0"/>
          <w:marTop w:val="0"/>
          <w:marBottom w:val="0"/>
          <w:divBdr>
            <w:top w:val="none" w:sz="0" w:space="0" w:color="auto"/>
            <w:left w:val="none" w:sz="0" w:space="0" w:color="auto"/>
            <w:bottom w:val="none" w:sz="0" w:space="0" w:color="auto"/>
            <w:right w:val="none" w:sz="0" w:space="0" w:color="auto"/>
          </w:divBdr>
          <w:divsChild>
            <w:div w:id="15731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143046">
      <w:bodyDiv w:val="1"/>
      <w:marLeft w:val="0"/>
      <w:marRight w:val="0"/>
      <w:marTop w:val="0"/>
      <w:marBottom w:val="0"/>
      <w:divBdr>
        <w:top w:val="none" w:sz="0" w:space="0" w:color="auto"/>
        <w:left w:val="none" w:sz="0" w:space="0" w:color="auto"/>
        <w:bottom w:val="none" w:sz="0" w:space="0" w:color="auto"/>
        <w:right w:val="none" w:sz="0" w:space="0" w:color="auto"/>
      </w:divBdr>
    </w:div>
    <w:div w:id="920866761">
      <w:bodyDiv w:val="1"/>
      <w:marLeft w:val="0"/>
      <w:marRight w:val="0"/>
      <w:marTop w:val="0"/>
      <w:marBottom w:val="0"/>
      <w:divBdr>
        <w:top w:val="none" w:sz="0" w:space="0" w:color="auto"/>
        <w:left w:val="none" w:sz="0" w:space="0" w:color="auto"/>
        <w:bottom w:val="none" w:sz="0" w:space="0" w:color="auto"/>
        <w:right w:val="none" w:sz="0" w:space="0" w:color="auto"/>
      </w:divBdr>
    </w:div>
    <w:div w:id="1472866413">
      <w:bodyDiv w:val="1"/>
      <w:marLeft w:val="0"/>
      <w:marRight w:val="0"/>
      <w:marTop w:val="0"/>
      <w:marBottom w:val="0"/>
      <w:divBdr>
        <w:top w:val="none" w:sz="0" w:space="0" w:color="auto"/>
        <w:left w:val="none" w:sz="0" w:space="0" w:color="auto"/>
        <w:bottom w:val="none" w:sz="0" w:space="0" w:color="auto"/>
        <w:right w:val="none" w:sz="0" w:space="0" w:color="auto"/>
      </w:divBdr>
    </w:div>
    <w:div w:id="1487358552">
      <w:bodyDiv w:val="1"/>
      <w:marLeft w:val="0"/>
      <w:marRight w:val="0"/>
      <w:marTop w:val="0"/>
      <w:marBottom w:val="0"/>
      <w:divBdr>
        <w:top w:val="none" w:sz="0" w:space="0" w:color="auto"/>
        <w:left w:val="none" w:sz="0" w:space="0" w:color="auto"/>
        <w:bottom w:val="none" w:sz="0" w:space="0" w:color="auto"/>
        <w:right w:val="none" w:sz="0" w:space="0" w:color="auto"/>
      </w:divBdr>
    </w:div>
    <w:div w:id="1547909124">
      <w:bodyDiv w:val="1"/>
      <w:marLeft w:val="0"/>
      <w:marRight w:val="0"/>
      <w:marTop w:val="0"/>
      <w:marBottom w:val="0"/>
      <w:divBdr>
        <w:top w:val="none" w:sz="0" w:space="0" w:color="auto"/>
        <w:left w:val="none" w:sz="0" w:space="0" w:color="auto"/>
        <w:bottom w:val="none" w:sz="0" w:space="0" w:color="auto"/>
        <w:right w:val="none" w:sz="0" w:space="0" w:color="auto"/>
      </w:divBdr>
    </w:div>
    <w:div w:id="1588076722">
      <w:bodyDiv w:val="1"/>
      <w:marLeft w:val="0"/>
      <w:marRight w:val="0"/>
      <w:marTop w:val="0"/>
      <w:marBottom w:val="0"/>
      <w:divBdr>
        <w:top w:val="none" w:sz="0" w:space="0" w:color="auto"/>
        <w:left w:val="none" w:sz="0" w:space="0" w:color="auto"/>
        <w:bottom w:val="none" w:sz="0" w:space="0" w:color="auto"/>
        <w:right w:val="none" w:sz="0" w:space="0" w:color="auto"/>
      </w:divBdr>
    </w:div>
    <w:div w:id="1709142330">
      <w:bodyDiv w:val="1"/>
      <w:marLeft w:val="0"/>
      <w:marRight w:val="0"/>
      <w:marTop w:val="0"/>
      <w:marBottom w:val="0"/>
      <w:divBdr>
        <w:top w:val="none" w:sz="0" w:space="0" w:color="auto"/>
        <w:left w:val="none" w:sz="0" w:space="0" w:color="auto"/>
        <w:bottom w:val="none" w:sz="0" w:space="0" w:color="auto"/>
        <w:right w:val="none" w:sz="0" w:space="0" w:color="auto"/>
      </w:divBdr>
    </w:div>
    <w:div w:id="1711419048">
      <w:bodyDiv w:val="1"/>
      <w:marLeft w:val="0"/>
      <w:marRight w:val="0"/>
      <w:marTop w:val="0"/>
      <w:marBottom w:val="0"/>
      <w:divBdr>
        <w:top w:val="none" w:sz="0" w:space="0" w:color="auto"/>
        <w:left w:val="none" w:sz="0" w:space="0" w:color="auto"/>
        <w:bottom w:val="none" w:sz="0" w:space="0" w:color="auto"/>
        <w:right w:val="none" w:sz="0" w:space="0" w:color="auto"/>
      </w:divBdr>
    </w:div>
    <w:div w:id="1836870920">
      <w:bodyDiv w:val="1"/>
      <w:marLeft w:val="0"/>
      <w:marRight w:val="0"/>
      <w:marTop w:val="0"/>
      <w:marBottom w:val="0"/>
      <w:divBdr>
        <w:top w:val="none" w:sz="0" w:space="0" w:color="auto"/>
        <w:left w:val="none" w:sz="0" w:space="0" w:color="auto"/>
        <w:bottom w:val="none" w:sz="0" w:space="0" w:color="auto"/>
        <w:right w:val="none" w:sz="0" w:space="0" w:color="auto"/>
      </w:divBdr>
    </w:div>
    <w:div w:id="1867669908">
      <w:bodyDiv w:val="1"/>
      <w:marLeft w:val="0"/>
      <w:marRight w:val="0"/>
      <w:marTop w:val="0"/>
      <w:marBottom w:val="0"/>
      <w:divBdr>
        <w:top w:val="none" w:sz="0" w:space="0" w:color="auto"/>
        <w:left w:val="none" w:sz="0" w:space="0" w:color="auto"/>
        <w:bottom w:val="none" w:sz="0" w:space="0" w:color="auto"/>
        <w:right w:val="none" w:sz="0" w:space="0" w:color="auto"/>
      </w:divBdr>
    </w:div>
    <w:div w:id="1955668914">
      <w:bodyDiv w:val="1"/>
      <w:marLeft w:val="0"/>
      <w:marRight w:val="0"/>
      <w:marTop w:val="0"/>
      <w:marBottom w:val="0"/>
      <w:divBdr>
        <w:top w:val="none" w:sz="0" w:space="0" w:color="auto"/>
        <w:left w:val="none" w:sz="0" w:space="0" w:color="auto"/>
        <w:bottom w:val="none" w:sz="0" w:space="0" w:color="auto"/>
        <w:right w:val="none" w:sz="0" w:space="0" w:color="auto"/>
      </w:divBdr>
    </w:div>
    <w:div w:id="1996957966">
      <w:bodyDiv w:val="1"/>
      <w:marLeft w:val="0"/>
      <w:marRight w:val="0"/>
      <w:marTop w:val="0"/>
      <w:marBottom w:val="0"/>
      <w:divBdr>
        <w:top w:val="none" w:sz="0" w:space="0" w:color="auto"/>
        <w:left w:val="none" w:sz="0" w:space="0" w:color="auto"/>
        <w:bottom w:val="none" w:sz="0" w:space="0" w:color="auto"/>
        <w:right w:val="none" w:sz="0" w:space="0" w:color="auto"/>
      </w:divBdr>
    </w:div>
    <w:div w:id="21236518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886F2D-A3F1-604F-855C-6D364C72F5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6</Pages>
  <Words>55617</Words>
  <Characters>317017</Characters>
  <Application>Microsoft Office Word</Application>
  <DocSecurity>0</DocSecurity>
  <Lines>2641</Lines>
  <Paragraphs>743</Paragraphs>
  <ScaleCrop>false</ScaleCrop>
  <HeadingPairs>
    <vt:vector size="2" baseType="variant">
      <vt:variant>
        <vt:lpstr>Title</vt:lpstr>
      </vt:variant>
      <vt:variant>
        <vt:i4>1</vt:i4>
      </vt:variant>
    </vt:vector>
  </HeadingPairs>
  <TitlesOfParts>
    <vt:vector size="1" baseType="lpstr">
      <vt:lpstr>Testing for genetic interactions with imperfect information about additive causal effects</vt:lpstr>
    </vt:vector>
  </TitlesOfParts>
  <Company/>
  <LinksUpToDate>false</LinksUpToDate>
  <CharactersWithSpaces>371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sting for genetic interactions with imperfect information about additive causal effects</dc:title>
  <dc:creator>Joseph Powell</dc:creator>
  <cp:keywords/>
  <cp:lastModifiedBy>Gibran Hemani</cp:lastModifiedBy>
  <cp:revision>14</cp:revision>
  <dcterms:created xsi:type="dcterms:W3CDTF">2020-05-25T20:04:00Z</dcterms:created>
  <dcterms:modified xsi:type="dcterms:W3CDTF">2020-05-25T2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utput">
    <vt:lpwstr/>
  </property>
  <property fmtid="{D5CDD505-2E9C-101B-9397-08002B2CF9AE}" pid="3" name="Mendeley Document_1">
    <vt:lpwstr>True</vt:lpwstr>
  </property>
  <property fmtid="{D5CDD505-2E9C-101B-9397-08002B2CF9AE}" pid="4" name="Mendeley Citation Style_1">
    <vt:lpwstr>http://www.zotero.org/styles/nature</vt:lpwstr>
  </property>
  <property fmtid="{D5CDD505-2E9C-101B-9397-08002B2CF9AE}" pid="5" name="Mendeley Unique User Id_1">
    <vt:lpwstr>09befabc-6f86-3d20-831f-26ff014234b6</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elsevier-harvard2</vt:lpwstr>
  </property>
  <property fmtid="{D5CDD505-2E9C-101B-9397-08002B2CF9AE}" pid="17" name="Mendeley Recent Style Name 5_1">
    <vt:lpwstr>Elsevier - Harvard 2</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